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520DF8" w14:textId="538E4257" w:rsidR="00F64A41" w:rsidRPr="00705B58" w:rsidRDefault="00F64A41" w:rsidP="00F64A41">
      <w:pPr>
        <w:spacing w:before="0"/>
        <w:ind w:left="0" w:firstLine="0"/>
        <w:jc w:val="center"/>
        <w:rPr>
          <w:rStyle w:val="jlqj4b"/>
          <w:rFonts w:ascii="Trebuchet MS" w:eastAsiaTheme="majorEastAsia" w:hAnsi="Trebuchet MS"/>
          <w:sz w:val="28"/>
          <w:szCs w:val="28"/>
          <w:lang w:val="en"/>
        </w:rPr>
      </w:pPr>
      <w:r w:rsidRPr="00705B58">
        <w:rPr>
          <w:rStyle w:val="jlqj4b"/>
          <w:rFonts w:ascii="Trebuchet MS" w:eastAsiaTheme="majorEastAsia" w:hAnsi="Trebuchet MS"/>
          <w:sz w:val="28"/>
          <w:szCs w:val="28"/>
          <w:lang w:val="en"/>
        </w:rPr>
        <w:t>EDUCATION MANAGEMENT CONSTRUCTION OF CHARACTER BASED LOCAL WISDOM</w:t>
      </w:r>
    </w:p>
    <w:p w14:paraId="1393EA09" w14:textId="77777777" w:rsidR="00F64A41" w:rsidRPr="00705B58" w:rsidRDefault="00F64A41" w:rsidP="00123F06">
      <w:pPr>
        <w:spacing w:before="0"/>
        <w:jc w:val="center"/>
        <w:rPr>
          <w:rFonts w:asciiTheme="majorBidi" w:hAnsiTheme="majorBidi" w:cstheme="majorBidi"/>
          <w:b/>
          <w:bCs/>
          <w:sz w:val="20"/>
          <w:szCs w:val="20"/>
          <w:lang w:val="en-US"/>
        </w:rPr>
      </w:pPr>
    </w:p>
    <w:p w14:paraId="081ACCFB" w14:textId="64C1D9F5" w:rsidR="00123F06" w:rsidRPr="00705B58" w:rsidRDefault="00123F06" w:rsidP="00123F06">
      <w:pPr>
        <w:spacing w:before="0"/>
        <w:jc w:val="center"/>
        <w:rPr>
          <w:rFonts w:asciiTheme="majorBidi" w:hAnsiTheme="majorBidi" w:cstheme="majorBidi"/>
          <w:b/>
          <w:bCs/>
          <w:sz w:val="20"/>
          <w:szCs w:val="20"/>
        </w:rPr>
      </w:pPr>
      <w:r w:rsidRPr="00705B58">
        <w:rPr>
          <w:rFonts w:asciiTheme="majorBidi" w:hAnsiTheme="majorBidi" w:cstheme="majorBidi"/>
          <w:b/>
          <w:bCs/>
          <w:sz w:val="20"/>
          <w:szCs w:val="20"/>
        </w:rPr>
        <w:t>Tri Setyo</w:t>
      </w:r>
    </w:p>
    <w:p w14:paraId="02B3AAF9" w14:textId="0A58A019" w:rsidR="00123F06" w:rsidRPr="00705B58" w:rsidRDefault="00123F06" w:rsidP="00123F06">
      <w:pPr>
        <w:spacing w:before="0"/>
        <w:ind w:left="0" w:firstLine="0"/>
        <w:jc w:val="center"/>
        <w:rPr>
          <w:rFonts w:asciiTheme="majorBidi" w:eastAsia="SimSun" w:hAnsiTheme="majorBidi" w:cstheme="majorBidi"/>
          <w:color w:val="000000"/>
          <w:sz w:val="20"/>
          <w:szCs w:val="20"/>
          <w:lang w:val="en-US"/>
        </w:rPr>
      </w:pPr>
      <w:proofErr w:type="spellStart"/>
      <w:r w:rsidRPr="00705B58">
        <w:rPr>
          <w:rFonts w:asciiTheme="majorBidi" w:eastAsia="SimSun" w:hAnsiTheme="majorBidi" w:cstheme="majorBidi"/>
          <w:color w:val="000000"/>
          <w:sz w:val="20"/>
          <w:szCs w:val="20"/>
          <w:lang w:val="en-US"/>
        </w:rPr>
        <w:t>Mahasiswa</w:t>
      </w:r>
      <w:proofErr w:type="spellEnd"/>
      <w:r w:rsidRPr="00705B58">
        <w:rPr>
          <w:rFonts w:asciiTheme="majorBidi" w:eastAsia="SimSun" w:hAnsiTheme="majorBidi" w:cstheme="majorBidi"/>
          <w:color w:val="000000"/>
          <w:sz w:val="20"/>
          <w:szCs w:val="20"/>
          <w:lang w:val="en-US"/>
        </w:rPr>
        <w:t xml:space="preserve"> Program </w:t>
      </w:r>
      <w:proofErr w:type="spellStart"/>
      <w:r w:rsidRPr="00705B58">
        <w:rPr>
          <w:rFonts w:asciiTheme="majorBidi" w:eastAsia="SimSun" w:hAnsiTheme="majorBidi" w:cstheme="majorBidi"/>
          <w:color w:val="000000"/>
          <w:sz w:val="20"/>
          <w:szCs w:val="20"/>
          <w:lang w:val="en-US"/>
        </w:rPr>
        <w:t>Doktor</w:t>
      </w:r>
      <w:proofErr w:type="spellEnd"/>
      <w:r w:rsidRPr="00705B58">
        <w:rPr>
          <w:rFonts w:asciiTheme="majorBidi" w:eastAsia="SimSun" w:hAnsiTheme="majorBidi" w:cstheme="majorBidi"/>
          <w:color w:val="000000"/>
          <w:sz w:val="20"/>
          <w:szCs w:val="20"/>
          <w:lang w:val="en-US"/>
        </w:rPr>
        <w:t xml:space="preserve"> UIN </w:t>
      </w:r>
      <w:proofErr w:type="spellStart"/>
      <w:r w:rsidRPr="00705B58">
        <w:rPr>
          <w:rFonts w:asciiTheme="majorBidi" w:eastAsia="SimSun" w:hAnsiTheme="majorBidi" w:cstheme="majorBidi"/>
          <w:color w:val="000000"/>
          <w:sz w:val="20"/>
          <w:szCs w:val="20"/>
          <w:lang w:val="en-US"/>
        </w:rPr>
        <w:t>Walisongo</w:t>
      </w:r>
      <w:proofErr w:type="spellEnd"/>
      <w:r w:rsidRPr="00705B58">
        <w:rPr>
          <w:rFonts w:asciiTheme="majorBidi" w:eastAsia="SimSun" w:hAnsiTheme="majorBidi" w:cstheme="majorBidi"/>
          <w:color w:val="000000"/>
          <w:sz w:val="20"/>
          <w:szCs w:val="20"/>
          <w:lang w:val="en-US"/>
        </w:rPr>
        <w:t xml:space="preserve"> Semarang, Indonesia</w:t>
      </w:r>
    </w:p>
    <w:p w14:paraId="3A86B9D2" w14:textId="4269B1D8" w:rsidR="00DC03C3" w:rsidRPr="00705B58" w:rsidRDefault="00123F06" w:rsidP="00DC03C3">
      <w:pPr>
        <w:spacing w:before="0"/>
        <w:ind w:left="0" w:firstLine="0"/>
        <w:jc w:val="center"/>
        <w:rPr>
          <w:rFonts w:asciiTheme="majorBidi" w:hAnsiTheme="majorBidi" w:cstheme="majorBidi"/>
          <w:b/>
          <w:bCs/>
          <w:sz w:val="20"/>
          <w:szCs w:val="20"/>
          <w:lang w:val="en-US"/>
        </w:rPr>
      </w:pPr>
      <w:bookmarkStart w:id="0" w:name="_GoBack"/>
      <w:bookmarkEnd w:id="0"/>
      <w:proofErr w:type="gramStart"/>
      <w:r w:rsidRPr="00705B58">
        <w:rPr>
          <w:rFonts w:asciiTheme="majorBidi" w:eastAsia="SimSun" w:hAnsiTheme="majorBidi" w:cstheme="majorBidi"/>
          <w:color w:val="000000"/>
          <w:sz w:val="20"/>
          <w:szCs w:val="20"/>
          <w:lang w:val="en-US"/>
        </w:rPr>
        <w:t>email</w:t>
      </w:r>
      <w:proofErr w:type="gramEnd"/>
      <w:r w:rsidRPr="00705B58">
        <w:rPr>
          <w:rFonts w:asciiTheme="majorBidi" w:eastAsia="SimSun" w:hAnsiTheme="majorBidi" w:cstheme="majorBidi"/>
          <w:color w:val="000000"/>
          <w:sz w:val="20"/>
          <w:szCs w:val="20"/>
          <w:lang w:val="en-US"/>
        </w:rPr>
        <w:t>:</w:t>
      </w:r>
      <w:r w:rsidR="00DC03C3" w:rsidRPr="00705B58">
        <w:rPr>
          <w:rFonts w:asciiTheme="majorBidi" w:eastAsia="SimSun" w:hAnsiTheme="majorBidi" w:cstheme="majorBidi"/>
          <w:sz w:val="20"/>
          <w:szCs w:val="20"/>
          <w:lang w:val="en-US"/>
        </w:rPr>
        <w:t xml:space="preserve">  </w:t>
      </w:r>
      <w:r w:rsidR="00DC03C3" w:rsidRPr="00705B58">
        <w:rPr>
          <w:rFonts w:ascii="Times New Roman" w:hAnsi="Times New Roman" w:cs="Times New Roman"/>
          <w:color w:val="0000FF"/>
          <w:sz w:val="24"/>
          <w:szCs w:val="24"/>
        </w:rPr>
        <w:t>trisetyo@staiamc.ac.id</w:t>
      </w:r>
      <w:r w:rsidR="00DC03C3" w:rsidRPr="00705B58">
        <w:rPr>
          <w:color w:val="0000FF"/>
        </w:rPr>
        <w:br/>
      </w:r>
    </w:p>
    <w:p w14:paraId="5EB05A31" w14:textId="77777777" w:rsidR="00123F06" w:rsidRPr="00705B58" w:rsidRDefault="00123F06" w:rsidP="00123F06">
      <w:pPr>
        <w:tabs>
          <w:tab w:val="left" w:pos="3015"/>
        </w:tabs>
        <w:spacing w:before="0"/>
        <w:ind w:left="0" w:firstLine="0"/>
        <w:jc w:val="center"/>
        <w:rPr>
          <w:rFonts w:asciiTheme="majorBidi" w:hAnsiTheme="majorBidi" w:cstheme="majorBidi"/>
          <w:b/>
          <w:bCs/>
          <w:sz w:val="20"/>
          <w:szCs w:val="20"/>
        </w:rPr>
      </w:pPr>
      <w:r w:rsidRPr="00705B58">
        <w:rPr>
          <w:rFonts w:asciiTheme="majorBidi" w:hAnsiTheme="majorBidi" w:cstheme="majorBidi"/>
          <w:b/>
          <w:bCs/>
          <w:sz w:val="20"/>
          <w:szCs w:val="20"/>
          <w:lang w:val="en-US"/>
        </w:rPr>
        <w:t xml:space="preserve">Sri </w:t>
      </w:r>
      <w:proofErr w:type="spellStart"/>
      <w:r w:rsidRPr="00705B58">
        <w:rPr>
          <w:rFonts w:asciiTheme="majorBidi" w:hAnsiTheme="majorBidi" w:cstheme="majorBidi"/>
          <w:b/>
          <w:bCs/>
          <w:sz w:val="20"/>
          <w:szCs w:val="20"/>
          <w:lang w:val="en-US"/>
        </w:rPr>
        <w:t>Minarti</w:t>
      </w:r>
      <w:proofErr w:type="spellEnd"/>
      <w:r w:rsidRPr="00705B58">
        <w:rPr>
          <w:rFonts w:asciiTheme="majorBidi" w:hAnsiTheme="majorBidi" w:cstheme="majorBidi"/>
          <w:b/>
          <w:bCs/>
          <w:sz w:val="20"/>
          <w:szCs w:val="20"/>
          <w:lang w:val="en-US"/>
        </w:rPr>
        <w:t xml:space="preserve"> </w:t>
      </w:r>
    </w:p>
    <w:p w14:paraId="2E80EAD6" w14:textId="608ADE1F" w:rsidR="00123F06" w:rsidRPr="00705B58" w:rsidRDefault="00123F06" w:rsidP="0007497B">
      <w:pPr>
        <w:tabs>
          <w:tab w:val="left" w:pos="3015"/>
        </w:tabs>
        <w:spacing w:before="0"/>
        <w:ind w:left="0" w:firstLine="0"/>
        <w:jc w:val="center"/>
        <w:rPr>
          <w:rFonts w:asciiTheme="majorBidi" w:eastAsia="Calibri" w:hAnsiTheme="majorBidi" w:cstheme="majorBidi"/>
          <w:color w:val="000000"/>
          <w:sz w:val="20"/>
          <w:szCs w:val="20"/>
          <w:lang w:val="en-US"/>
        </w:rPr>
      </w:pPr>
      <w:proofErr w:type="spellStart"/>
      <w:r w:rsidRPr="00705B58">
        <w:rPr>
          <w:rFonts w:asciiTheme="majorBidi" w:eastAsia="Calibri" w:hAnsiTheme="majorBidi" w:cstheme="majorBidi"/>
          <w:color w:val="000000"/>
          <w:sz w:val="20"/>
          <w:szCs w:val="20"/>
          <w:lang w:val="en-US"/>
        </w:rPr>
        <w:t>Universitas</w:t>
      </w:r>
      <w:proofErr w:type="spellEnd"/>
      <w:r w:rsidRPr="00705B58">
        <w:rPr>
          <w:rFonts w:asciiTheme="majorBidi" w:eastAsia="Calibri" w:hAnsiTheme="majorBidi" w:cstheme="majorBidi"/>
          <w:color w:val="000000"/>
          <w:sz w:val="20"/>
          <w:szCs w:val="20"/>
          <w:lang w:val="en-US"/>
        </w:rPr>
        <w:t xml:space="preserve"> </w:t>
      </w:r>
      <w:proofErr w:type="spellStart"/>
      <w:r w:rsidR="0005716B" w:rsidRPr="00705B58">
        <w:rPr>
          <w:rFonts w:asciiTheme="majorBidi" w:eastAsia="Calibri" w:hAnsiTheme="majorBidi" w:cstheme="majorBidi"/>
          <w:color w:val="000000"/>
          <w:sz w:val="20"/>
          <w:szCs w:val="20"/>
          <w:lang w:val="en-US"/>
        </w:rPr>
        <w:t>Nahdlatul</w:t>
      </w:r>
      <w:proofErr w:type="spellEnd"/>
      <w:r w:rsidR="0005716B" w:rsidRPr="00705B58">
        <w:rPr>
          <w:rFonts w:asciiTheme="majorBidi" w:eastAsia="Calibri" w:hAnsiTheme="majorBidi" w:cstheme="majorBidi"/>
          <w:color w:val="000000"/>
          <w:sz w:val="20"/>
          <w:szCs w:val="20"/>
          <w:lang w:val="en-US"/>
        </w:rPr>
        <w:t xml:space="preserve"> </w:t>
      </w:r>
      <w:proofErr w:type="spellStart"/>
      <w:r w:rsidR="0005716B" w:rsidRPr="00705B58">
        <w:rPr>
          <w:rFonts w:asciiTheme="majorBidi" w:eastAsia="Calibri" w:hAnsiTheme="majorBidi" w:cstheme="majorBidi"/>
          <w:color w:val="000000"/>
          <w:sz w:val="20"/>
          <w:szCs w:val="20"/>
          <w:lang w:val="en-US"/>
        </w:rPr>
        <w:t>Ulama</w:t>
      </w:r>
      <w:proofErr w:type="spellEnd"/>
      <w:r w:rsidR="0005716B" w:rsidRPr="00705B58">
        <w:rPr>
          <w:rFonts w:asciiTheme="majorBidi" w:eastAsia="Calibri" w:hAnsiTheme="majorBidi" w:cstheme="majorBidi"/>
          <w:color w:val="000000"/>
          <w:sz w:val="20"/>
          <w:szCs w:val="20"/>
          <w:lang w:val="en-US"/>
        </w:rPr>
        <w:t xml:space="preserve"> </w:t>
      </w:r>
      <w:proofErr w:type="spellStart"/>
      <w:r w:rsidRPr="00705B58">
        <w:rPr>
          <w:rFonts w:asciiTheme="majorBidi" w:eastAsia="Calibri" w:hAnsiTheme="majorBidi" w:cstheme="majorBidi"/>
          <w:color w:val="000000"/>
          <w:sz w:val="20"/>
          <w:szCs w:val="20"/>
          <w:lang w:val="en-US"/>
        </w:rPr>
        <w:t>Sunan</w:t>
      </w:r>
      <w:proofErr w:type="spellEnd"/>
      <w:r w:rsidRPr="00705B58">
        <w:rPr>
          <w:rFonts w:asciiTheme="majorBidi" w:eastAsia="Calibri" w:hAnsiTheme="majorBidi" w:cstheme="majorBidi"/>
          <w:color w:val="000000"/>
          <w:sz w:val="20"/>
          <w:szCs w:val="20"/>
          <w:lang w:val="en-US"/>
        </w:rPr>
        <w:t xml:space="preserve"> </w:t>
      </w:r>
      <w:proofErr w:type="spellStart"/>
      <w:r w:rsidRPr="00705B58">
        <w:rPr>
          <w:rFonts w:asciiTheme="majorBidi" w:eastAsia="Calibri" w:hAnsiTheme="majorBidi" w:cstheme="majorBidi"/>
          <w:color w:val="000000"/>
          <w:sz w:val="20"/>
          <w:szCs w:val="20"/>
          <w:lang w:val="en-US"/>
        </w:rPr>
        <w:t>Giri</w:t>
      </w:r>
      <w:proofErr w:type="spellEnd"/>
      <w:r w:rsidRPr="00705B58">
        <w:rPr>
          <w:rFonts w:asciiTheme="majorBidi" w:eastAsia="Calibri" w:hAnsiTheme="majorBidi" w:cstheme="majorBidi"/>
          <w:color w:val="000000"/>
          <w:sz w:val="20"/>
          <w:szCs w:val="20"/>
          <w:lang w:val="en-US"/>
        </w:rPr>
        <w:t xml:space="preserve"> </w:t>
      </w:r>
      <w:proofErr w:type="spellStart"/>
      <w:r w:rsidRPr="00705B58">
        <w:rPr>
          <w:rFonts w:asciiTheme="majorBidi" w:eastAsia="Calibri" w:hAnsiTheme="majorBidi" w:cstheme="majorBidi"/>
          <w:color w:val="000000"/>
          <w:sz w:val="20"/>
          <w:szCs w:val="20"/>
          <w:lang w:val="en-US"/>
        </w:rPr>
        <w:t>Bojonegoro</w:t>
      </w:r>
      <w:proofErr w:type="spellEnd"/>
      <w:r w:rsidRPr="00705B58">
        <w:rPr>
          <w:rFonts w:asciiTheme="majorBidi" w:eastAsia="Calibri" w:hAnsiTheme="majorBidi" w:cstheme="majorBidi"/>
          <w:color w:val="000000"/>
          <w:sz w:val="20"/>
          <w:szCs w:val="20"/>
          <w:lang w:val="en-US"/>
        </w:rPr>
        <w:t xml:space="preserve">, Indonesia </w:t>
      </w:r>
    </w:p>
    <w:p w14:paraId="22BDCFD6" w14:textId="77777777" w:rsidR="00123F06" w:rsidRPr="00705B58" w:rsidRDefault="00123F06" w:rsidP="00123F06">
      <w:pPr>
        <w:spacing w:before="0"/>
        <w:ind w:left="0" w:firstLine="0"/>
        <w:jc w:val="center"/>
        <w:rPr>
          <w:rFonts w:asciiTheme="majorBidi" w:hAnsiTheme="majorBidi" w:cstheme="majorBidi"/>
          <w:iCs/>
          <w:color w:val="0000FF"/>
          <w:sz w:val="20"/>
          <w:szCs w:val="20"/>
          <w:u w:val="single"/>
          <w:lang w:val="en-US"/>
        </w:rPr>
      </w:pPr>
      <w:r w:rsidRPr="00705B58">
        <w:rPr>
          <w:rFonts w:asciiTheme="majorBidi" w:hAnsiTheme="majorBidi" w:cstheme="majorBidi"/>
          <w:iCs/>
          <w:sz w:val="20"/>
          <w:szCs w:val="20"/>
          <w:lang w:val="en-US"/>
        </w:rPr>
        <w:t xml:space="preserve">Email: </w:t>
      </w:r>
      <w:hyperlink r:id="rId10" w:history="1">
        <w:r w:rsidRPr="00705B58">
          <w:rPr>
            <w:rFonts w:asciiTheme="majorBidi" w:hAnsiTheme="majorBidi" w:cstheme="majorBidi"/>
            <w:iCs/>
            <w:color w:val="0000FF"/>
            <w:sz w:val="20"/>
            <w:szCs w:val="20"/>
            <w:u w:val="single"/>
            <w:lang w:val="en-US"/>
          </w:rPr>
          <w:t>sri.art10@gmail.com</w:t>
        </w:r>
      </w:hyperlink>
    </w:p>
    <w:p w14:paraId="61C1091A" w14:textId="77777777" w:rsidR="007C69A0" w:rsidRPr="00705B58" w:rsidRDefault="007C69A0" w:rsidP="00123F06">
      <w:pPr>
        <w:spacing w:before="0"/>
        <w:ind w:left="0" w:firstLine="0"/>
        <w:jc w:val="center"/>
        <w:rPr>
          <w:rFonts w:asciiTheme="majorBidi" w:eastAsia="SimSun" w:hAnsiTheme="majorBidi" w:cstheme="majorBidi"/>
          <w:b/>
          <w:bCs/>
          <w:sz w:val="20"/>
          <w:szCs w:val="20"/>
          <w:lang w:val="en-US"/>
        </w:rPr>
      </w:pPr>
    </w:p>
    <w:p w14:paraId="733227A3" w14:textId="77777777" w:rsidR="00805D3D" w:rsidRPr="00705B58" w:rsidRDefault="00805D3D" w:rsidP="00123F06">
      <w:pPr>
        <w:spacing w:before="0"/>
        <w:ind w:left="0" w:firstLine="0"/>
        <w:jc w:val="center"/>
        <w:rPr>
          <w:rFonts w:asciiTheme="majorBidi" w:eastAsia="SimSun" w:hAnsiTheme="majorBidi" w:cstheme="majorBidi"/>
          <w:b/>
          <w:bCs/>
          <w:sz w:val="20"/>
          <w:szCs w:val="20"/>
          <w:lang w:val="en-US"/>
        </w:rPr>
      </w:pPr>
      <w:r w:rsidRPr="00705B58">
        <w:rPr>
          <w:rFonts w:asciiTheme="majorBidi" w:eastAsia="SimSun" w:hAnsiTheme="majorBidi" w:cstheme="majorBidi"/>
          <w:b/>
          <w:bCs/>
          <w:sz w:val="20"/>
          <w:szCs w:val="20"/>
          <w:lang w:val="en-US"/>
        </w:rPr>
        <w:t xml:space="preserve">Ahmad </w:t>
      </w:r>
      <w:proofErr w:type="spellStart"/>
      <w:r w:rsidRPr="00705B58">
        <w:rPr>
          <w:rFonts w:asciiTheme="majorBidi" w:eastAsia="SimSun" w:hAnsiTheme="majorBidi" w:cstheme="majorBidi"/>
          <w:b/>
          <w:bCs/>
          <w:sz w:val="20"/>
          <w:szCs w:val="20"/>
          <w:lang w:val="en-US"/>
        </w:rPr>
        <w:t>Fauzi</w:t>
      </w:r>
      <w:proofErr w:type="spellEnd"/>
    </w:p>
    <w:p w14:paraId="6627890E" w14:textId="77777777" w:rsidR="00805D3D" w:rsidRPr="00705B58" w:rsidRDefault="00805D3D" w:rsidP="00123F06">
      <w:pPr>
        <w:spacing w:before="0"/>
        <w:ind w:left="0" w:firstLine="0"/>
        <w:jc w:val="center"/>
        <w:rPr>
          <w:rFonts w:asciiTheme="majorBidi" w:eastAsia="SimSun" w:hAnsiTheme="majorBidi" w:cstheme="majorBidi"/>
          <w:color w:val="000000"/>
          <w:sz w:val="20"/>
          <w:szCs w:val="20"/>
          <w:lang w:val="en-US"/>
        </w:rPr>
      </w:pPr>
      <w:proofErr w:type="spellStart"/>
      <w:r w:rsidRPr="00705B58">
        <w:rPr>
          <w:rFonts w:asciiTheme="majorBidi" w:eastAsia="SimSun" w:hAnsiTheme="majorBidi" w:cstheme="majorBidi"/>
          <w:color w:val="000000"/>
          <w:sz w:val="20"/>
          <w:szCs w:val="20"/>
          <w:lang w:val="en-US"/>
        </w:rPr>
        <w:t>Universitas</w:t>
      </w:r>
      <w:proofErr w:type="spellEnd"/>
      <w:r w:rsidRPr="00705B58">
        <w:rPr>
          <w:rFonts w:asciiTheme="majorBidi" w:eastAsia="SimSun" w:hAnsiTheme="majorBidi" w:cstheme="majorBidi"/>
          <w:color w:val="000000"/>
          <w:sz w:val="20"/>
          <w:szCs w:val="20"/>
          <w:lang w:val="en-US"/>
        </w:rPr>
        <w:t xml:space="preserve"> Islam </w:t>
      </w:r>
      <w:proofErr w:type="spellStart"/>
      <w:r w:rsidRPr="00705B58">
        <w:rPr>
          <w:rFonts w:asciiTheme="majorBidi" w:eastAsia="SimSun" w:hAnsiTheme="majorBidi" w:cstheme="majorBidi"/>
          <w:color w:val="000000"/>
          <w:sz w:val="20"/>
          <w:szCs w:val="20"/>
          <w:lang w:val="en-US"/>
        </w:rPr>
        <w:t>Zainul</w:t>
      </w:r>
      <w:proofErr w:type="spellEnd"/>
      <w:r w:rsidRPr="00705B58">
        <w:rPr>
          <w:rFonts w:asciiTheme="majorBidi" w:eastAsia="SimSun" w:hAnsiTheme="majorBidi" w:cstheme="majorBidi"/>
          <w:color w:val="000000"/>
          <w:sz w:val="20"/>
          <w:szCs w:val="20"/>
          <w:lang w:val="en-US"/>
        </w:rPr>
        <w:t xml:space="preserve"> </w:t>
      </w:r>
      <w:proofErr w:type="spellStart"/>
      <w:r w:rsidRPr="00705B58">
        <w:rPr>
          <w:rFonts w:asciiTheme="majorBidi" w:eastAsia="SimSun" w:hAnsiTheme="majorBidi" w:cstheme="majorBidi"/>
          <w:color w:val="000000"/>
          <w:sz w:val="20"/>
          <w:szCs w:val="20"/>
          <w:lang w:val="en-US"/>
        </w:rPr>
        <w:t>Hasan</w:t>
      </w:r>
      <w:proofErr w:type="spellEnd"/>
      <w:r w:rsidRPr="00705B58">
        <w:rPr>
          <w:rFonts w:asciiTheme="majorBidi" w:eastAsia="SimSun" w:hAnsiTheme="majorBidi" w:cstheme="majorBidi"/>
          <w:color w:val="000000"/>
          <w:sz w:val="20"/>
          <w:szCs w:val="20"/>
          <w:lang w:val="en-US"/>
        </w:rPr>
        <w:t xml:space="preserve"> </w:t>
      </w:r>
      <w:proofErr w:type="spellStart"/>
      <w:r w:rsidRPr="00705B58">
        <w:rPr>
          <w:rFonts w:asciiTheme="majorBidi" w:eastAsia="SimSun" w:hAnsiTheme="majorBidi" w:cstheme="majorBidi"/>
          <w:color w:val="000000"/>
          <w:sz w:val="20"/>
          <w:szCs w:val="20"/>
          <w:lang w:val="en-US"/>
        </w:rPr>
        <w:t>Genggong</w:t>
      </w:r>
      <w:proofErr w:type="spellEnd"/>
      <w:r w:rsidRPr="00705B58">
        <w:rPr>
          <w:rFonts w:asciiTheme="majorBidi" w:eastAsia="SimSun" w:hAnsiTheme="majorBidi" w:cstheme="majorBidi"/>
          <w:color w:val="000000"/>
          <w:sz w:val="20"/>
          <w:szCs w:val="20"/>
          <w:lang w:val="en-US"/>
        </w:rPr>
        <w:t xml:space="preserve"> </w:t>
      </w:r>
      <w:proofErr w:type="spellStart"/>
      <w:r w:rsidRPr="00705B58">
        <w:rPr>
          <w:rFonts w:asciiTheme="majorBidi" w:eastAsia="SimSun" w:hAnsiTheme="majorBidi" w:cstheme="majorBidi"/>
          <w:color w:val="000000"/>
          <w:sz w:val="20"/>
          <w:szCs w:val="20"/>
          <w:lang w:val="en-US"/>
        </w:rPr>
        <w:t>Probolinggo</w:t>
      </w:r>
      <w:proofErr w:type="spellEnd"/>
      <w:r w:rsidRPr="00705B58">
        <w:rPr>
          <w:rFonts w:asciiTheme="majorBidi" w:eastAsia="SimSun" w:hAnsiTheme="majorBidi" w:cstheme="majorBidi"/>
          <w:color w:val="000000"/>
          <w:sz w:val="20"/>
          <w:szCs w:val="20"/>
          <w:lang w:val="en-US"/>
        </w:rPr>
        <w:t>, Indonesia</w:t>
      </w:r>
    </w:p>
    <w:p w14:paraId="15C1CD0F" w14:textId="77777777" w:rsidR="00805D3D" w:rsidRPr="00705B58" w:rsidRDefault="00805D3D" w:rsidP="00123F06">
      <w:pPr>
        <w:spacing w:before="0"/>
        <w:ind w:left="0" w:firstLine="0"/>
        <w:jc w:val="center"/>
        <w:rPr>
          <w:rFonts w:asciiTheme="majorBidi" w:eastAsia="SimSun" w:hAnsiTheme="majorBidi" w:cstheme="majorBidi"/>
          <w:sz w:val="20"/>
          <w:szCs w:val="20"/>
          <w:lang w:val="en-US"/>
        </w:rPr>
      </w:pPr>
      <w:proofErr w:type="gramStart"/>
      <w:r w:rsidRPr="00705B58">
        <w:rPr>
          <w:rFonts w:asciiTheme="majorBidi" w:eastAsia="SimSun" w:hAnsiTheme="majorBidi" w:cstheme="majorBidi"/>
          <w:color w:val="000000"/>
          <w:sz w:val="20"/>
          <w:szCs w:val="20"/>
          <w:lang w:val="en-US"/>
        </w:rPr>
        <w:t>email</w:t>
      </w:r>
      <w:proofErr w:type="gramEnd"/>
      <w:r w:rsidRPr="00705B58">
        <w:rPr>
          <w:rFonts w:asciiTheme="majorBidi" w:eastAsia="SimSun" w:hAnsiTheme="majorBidi" w:cstheme="majorBidi"/>
          <w:color w:val="000000"/>
          <w:sz w:val="20"/>
          <w:szCs w:val="20"/>
          <w:lang w:val="en-US"/>
        </w:rPr>
        <w:t xml:space="preserve">: </w:t>
      </w:r>
      <w:hyperlink r:id="rId11" w:history="1">
        <w:r w:rsidRPr="00705B58">
          <w:rPr>
            <w:rFonts w:asciiTheme="majorBidi" w:eastAsia="SimSun" w:hAnsiTheme="majorBidi" w:cstheme="majorBidi"/>
            <w:color w:val="0000FF"/>
            <w:sz w:val="20"/>
            <w:szCs w:val="20"/>
            <w:u w:val="single"/>
            <w:lang w:val="en-US"/>
          </w:rPr>
          <w:t>fauzi_nov4@yahoo.co.id</w:t>
        </w:r>
      </w:hyperlink>
    </w:p>
    <w:p w14:paraId="0502975C" w14:textId="77777777" w:rsidR="00123F06" w:rsidRPr="00705B58" w:rsidRDefault="00123F06" w:rsidP="00805D3D">
      <w:pPr>
        <w:spacing w:before="0"/>
        <w:ind w:left="0" w:firstLine="0"/>
        <w:jc w:val="center"/>
        <w:rPr>
          <w:rFonts w:asciiTheme="majorBidi" w:eastAsia="SimSun" w:hAnsiTheme="majorBidi" w:cstheme="majorBidi"/>
          <w:sz w:val="24"/>
          <w:szCs w:val="24"/>
          <w:lang w:val="en-US"/>
        </w:rPr>
      </w:pPr>
    </w:p>
    <w:p w14:paraId="1D9BA955" w14:textId="77777777" w:rsidR="001F6590" w:rsidRPr="00705B58" w:rsidRDefault="001F6590" w:rsidP="00B608F5">
      <w:pPr>
        <w:spacing w:before="0"/>
        <w:ind w:left="0" w:firstLine="0"/>
        <w:jc w:val="left"/>
        <w:rPr>
          <w:rFonts w:asciiTheme="majorBidi" w:hAnsiTheme="majorBidi" w:cstheme="majorBidi"/>
          <w:b/>
          <w:bCs/>
          <w:sz w:val="16"/>
          <w:szCs w:val="16"/>
          <w:lang w:val="en-US"/>
        </w:rPr>
      </w:pPr>
      <w:proofErr w:type="spellStart"/>
      <w:r w:rsidRPr="00705B58">
        <w:rPr>
          <w:rFonts w:asciiTheme="majorBidi" w:hAnsiTheme="majorBidi" w:cstheme="majorBidi"/>
          <w:b/>
          <w:bCs/>
          <w:sz w:val="16"/>
          <w:szCs w:val="16"/>
          <w:lang w:val="en-US"/>
        </w:rPr>
        <w:t>Abstrak</w:t>
      </w:r>
      <w:proofErr w:type="spellEnd"/>
      <w:r w:rsidRPr="00705B58">
        <w:rPr>
          <w:rFonts w:asciiTheme="majorBidi" w:hAnsiTheme="majorBidi" w:cstheme="majorBidi"/>
          <w:b/>
          <w:bCs/>
          <w:sz w:val="16"/>
          <w:szCs w:val="16"/>
          <w:lang w:val="en-US"/>
        </w:rPr>
        <w:t>:</w:t>
      </w:r>
    </w:p>
    <w:p w14:paraId="4A496A58" w14:textId="03A70684" w:rsidR="001F6590" w:rsidRPr="00BE17B7" w:rsidRDefault="00F70BB1" w:rsidP="00B608F5">
      <w:pPr>
        <w:spacing w:before="0"/>
        <w:ind w:left="0" w:firstLine="0"/>
        <w:jc w:val="left"/>
        <w:rPr>
          <w:rFonts w:asciiTheme="majorBidi" w:hAnsiTheme="majorBidi" w:cstheme="majorBidi"/>
          <w:iCs/>
          <w:noProof/>
          <w:sz w:val="16"/>
          <w:szCs w:val="16"/>
          <w:lang w:val="en-US"/>
        </w:rPr>
      </w:pPr>
      <w:proofErr w:type="spellStart"/>
      <w:proofErr w:type="gramStart"/>
      <w:r w:rsidRPr="00705B58">
        <w:rPr>
          <w:rFonts w:asciiTheme="majorBidi" w:hAnsiTheme="majorBidi" w:cstheme="majorBidi"/>
          <w:sz w:val="16"/>
          <w:szCs w:val="16"/>
          <w:lang w:val="en-US"/>
        </w:rPr>
        <w:t>Secara</w:t>
      </w:r>
      <w:proofErr w:type="spellEnd"/>
      <w:r w:rsidRPr="00705B58">
        <w:rPr>
          <w:rFonts w:asciiTheme="majorBidi" w:hAnsiTheme="majorBidi" w:cstheme="majorBidi"/>
          <w:sz w:val="16"/>
          <w:szCs w:val="16"/>
          <w:lang w:val="en-US"/>
        </w:rPr>
        <w:t xml:space="preserve"> </w:t>
      </w:r>
      <w:proofErr w:type="spellStart"/>
      <w:r w:rsidRPr="00705B58">
        <w:rPr>
          <w:rFonts w:asciiTheme="majorBidi" w:hAnsiTheme="majorBidi" w:cstheme="majorBidi"/>
          <w:sz w:val="16"/>
          <w:szCs w:val="16"/>
          <w:lang w:val="en-US"/>
        </w:rPr>
        <w:t>praksis</w:t>
      </w:r>
      <w:proofErr w:type="spellEnd"/>
      <w:r w:rsidRPr="00705B58">
        <w:rPr>
          <w:rFonts w:asciiTheme="majorBidi" w:hAnsiTheme="majorBidi" w:cstheme="majorBidi"/>
          <w:sz w:val="16"/>
          <w:szCs w:val="16"/>
          <w:lang w:val="en-US"/>
        </w:rPr>
        <w:t xml:space="preserve">, </w:t>
      </w:r>
      <w:proofErr w:type="spellStart"/>
      <w:r w:rsidRPr="00705B58">
        <w:rPr>
          <w:rFonts w:asciiTheme="majorBidi" w:hAnsiTheme="majorBidi" w:cstheme="majorBidi"/>
          <w:sz w:val="16"/>
          <w:szCs w:val="16"/>
          <w:lang w:val="en-US"/>
        </w:rPr>
        <w:t>penelitian</w:t>
      </w:r>
      <w:proofErr w:type="spellEnd"/>
      <w:r w:rsidRPr="00705B58">
        <w:rPr>
          <w:rFonts w:asciiTheme="majorBidi" w:hAnsiTheme="majorBidi" w:cstheme="majorBidi"/>
          <w:sz w:val="16"/>
          <w:szCs w:val="16"/>
          <w:lang w:val="en-US"/>
        </w:rPr>
        <w:t xml:space="preserve"> </w:t>
      </w:r>
      <w:proofErr w:type="spellStart"/>
      <w:r w:rsidRPr="00705B58">
        <w:rPr>
          <w:rFonts w:asciiTheme="majorBidi" w:hAnsiTheme="majorBidi" w:cstheme="majorBidi"/>
          <w:sz w:val="16"/>
          <w:szCs w:val="16"/>
          <w:lang w:val="en-US"/>
        </w:rPr>
        <w:t>ini</w:t>
      </w:r>
      <w:proofErr w:type="spellEnd"/>
      <w:r w:rsidRPr="00705B58">
        <w:rPr>
          <w:rFonts w:asciiTheme="majorBidi" w:hAnsiTheme="majorBidi" w:cstheme="majorBidi"/>
          <w:sz w:val="16"/>
          <w:szCs w:val="16"/>
          <w:lang w:val="en-US"/>
        </w:rPr>
        <w:t xml:space="preserve"> </w:t>
      </w:r>
      <w:proofErr w:type="spellStart"/>
      <w:r w:rsidRPr="00705B58">
        <w:rPr>
          <w:rFonts w:asciiTheme="majorBidi" w:hAnsiTheme="majorBidi" w:cstheme="majorBidi"/>
          <w:sz w:val="16"/>
          <w:szCs w:val="16"/>
          <w:lang w:val="en-US"/>
        </w:rPr>
        <w:t>bertujuan</w:t>
      </w:r>
      <w:proofErr w:type="spellEnd"/>
      <w:r w:rsidRPr="00705B58">
        <w:rPr>
          <w:rFonts w:asciiTheme="majorBidi" w:hAnsiTheme="majorBidi" w:cstheme="majorBidi"/>
          <w:sz w:val="16"/>
          <w:szCs w:val="16"/>
          <w:lang w:val="en-US"/>
        </w:rPr>
        <w:t xml:space="preserve"> </w:t>
      </w:r>
      <w:proofErr w:type="spellStart"/>
      <w:r w:rsidR="005C5281" w:rsidRPr="00705B58">
        <w:rPr>
          <w:rFonts w:asciiTheme="majorBidi" w:hAnsiTheme="majorBidi" w:cstheme="majorBidi"/>
          <w:sz w:val="16"/>
          <w:szCs w:val="16"/>
          <w:lang w:val="en-US"/>
        </w:rPr>
        <w:t>untuk</w:t>
      </w:r>
      <w:proofErr w:type="spellEnd"/>
      <w:r w:rsidR="005C5281" w:rsidRPr="00705B58">
        <w:rPr>
          <w:rFonts w:asciiTheme="majorBidi" w:hAnsiTheme="majorBidi" w:cstheme="majorBidi"/>
          <w:sz w:val="16"/>
          <w:szCs w:val="16"/>
          <w:lang w:val="en-US"/>
        </w:rPr>
        <w:t xml:space="preserve"> </w:t>
      </w:r>
      <w:proofErr w:type="spellStart"/>
      <w:r w:rsidR="00287ADD" w:rsidRPr="00705B58">
        <w:rPr>
          <w:rFonts w:asciiTheme="majorBidi" w:hAnsiTheme="majorBidi" w:cstheme="majorBidi"/>
          <w:sz w:val="16"/>
          <w:szCs w:val="16"/>
          <w:lang w:val="en-US"/>
        </w:rPr>
        <w:t>menafsirkan</w:t>
      </w:r>
      <w:proofErr w:type="spellEnd"/>
      <w:r w:rsidR="00287ADD" w:rsidRPr="00705B58">
        <w:rPr>
          <w:rFonts w:asciiTheme="majorBidi" w:hAnsiTheme="majorBidi" w:cstheme="majorBidi"/>
          <w:sz w:val="16"/>
          <w:szCs w:val="16"/>
          <w:lang w:val="en-US"/>
        </w:rPr>
        <w:t xml:space="preserve"> </w:t>
      </w:r>
      <w:proofErr w:type="spellStart"/>
      <w:r w:rsidR="00287ADD" w:rsidRPr="00705B58">
        <w:rPr>
          <w:rFonts w:asciiTheme="majorBidi" w:hAnsiTheme="majorBidi" w:cstheme="majorBidi"/>
          <w:sz w:val="16"/>
          <w:szCs w:val="16"/>
          <w:lang w:val="en-US"/>
        </w:rPr>
        <w:t>dan</w:t>
      </w:r>
      <w:proofErr w:type="spellEnd"/>
      <w:r w:rsidR="00287ADD" w:rsidRPr="00705B58">
        <w:rPr>
          <w:rFonts w:asciiTheme="majorBidi" w:hAnsiTheme="majorBidi" w:cstheme="majorBidi"/>
          <w:sz w:val="16"/>
          <w:szCs w:val="16"/>
          <w:lang w:val="en-US"/>
        </w:rPr>
        <w:t xml:space="preserve"> </w:t>
      </w:r>
      <w:proofErr w:type="spellStart"/>
      <w:r w:rsidR="00287ADD" w:rsidRPr="00705B58">
        <w:rPr>
          <w:rFonts w:asciiTheme="majorBidi" w:hAnsiTheme="majorBidi" w:cstheme="majorBidi"/>
          <w:sz w:val="16"/>
          <w:szCs w:val="16"/>
          <w:lang w:val="en-US"/>
        </w:rPr>
        <w:t>memaknai</w:t>
      </w:r>
      <w:proofErr w:type="spellEnd"/>
      <w:r w:rsidR="00287ADD" w:rsidRPr="00705B58">
        <w:rPr>
          <w:rFonts w:asciiTheme="majorBidi" w:hAnsiTheme="majorBidi" w:cstheme="majorBidi"/>
          <w:sz w:val="16"/>
          <w:szCs w:val="16"/>
          <w:lang w:val="en-US"/>
        </w:rPr>
        <w:t xml:space="preserve"> </w:t>
      </w:r>
      <w:proofErr w:type="spellStart"/>
      <w:r w:rsidR="00287ADD" w:rsidRPr="00705B58">
        <w:rPr>
          <w:rFonts w:asciiTheme="majorBidi" w:hAnsiTheme="majorBidi" w:cstheme="majorBidi"/>
          <w:sz w:val="16"/>
          <w:szCs w:val="16"/>
          <w:lang w:val="en-US"/>
        </w:rPr>
        <w:t>nilai</w:t>
      </w:r>
      <w:proofErr w:type="spellEnd"/>
      <w:r w:rsidR="00287ADD" w:rsidRPr="00705B58">
        <w:rPr>
          <w:rFonts w:asciiTheme="majorBidi" w:hAnsiTheme="majorBidi" w:cstheme="majorBidi"/>
          <w:sz w:val="16"/>
          <w:szCs w:val="16"/>
          <w:lang w:val="en-US"/>
        </w:rPr>
        <w:t xml:space="preserve"> </w:t>
      </w:r>
      <w:proofErr w:type="spellStart"/>
      <w:r w:rsidR="00287ADD" w:rsidRPr="00705B58">
        <w:rPr>
          <w:rFonts w:asciiTheme="majorBidi" w:hAnsiTheme="majorBidi" w:cstheme="majorBidi"/>
          <w:sz w:val="16"/>
          <w:szCs w:val="16"/>
          <w:lang w:val="en-US"/>
        </w:rPr>
        <w:t>kearifan</w:t>
      </w:r>
      <w:proofErr w:type="spellEnd"/>
      <w:r w:rsidR="00287ADD" w:rsidRPr="00705B58">
        <w:rPr>
          <w:rFonts w:asciiTheme="majorBidi" w:hAnsiTheme="majorBidi" w:cstheme="majorBidi"/>
          <w:sz w:val="16"/>
          <w:szCs w:val="16"/>
          <w:lang w:val="en-US"/>
        </w:rPr>
        <w:t xml:space="preserve"> </w:t>
      </w:r>
      <w:proofErr w:type="spellStart"/>
      <w:r w:rsidR="00287ADD" w:rsidRPr="00705B58">
        <w:rPr>
          <w:rFonts w:asciiTheme="majorBidi" w:hAnsiTheme="majorBidi" w:cstheme="majorBidi"/>
          <w:sz w:val="16"/>
          <w:szCs w:val="16"/>
          <w:lang w:val="en-US"/>
        </w:rPr>
        <w:t>lokal</w:t>
      </w:r>
      <w:proofErr w:type="spellEnd"/>
      <w:r w:rsidR="00287ADD" w:rsidRPr="00705B58">
        <w:rPr>
          <w:rFonts w:asciiTheme="majorBidi" w:hAnsiTheme="majorBidi" w:cstheme="majorBidi"/>
          <w:sz w:val="16"/>
          <w:szCs w:val="16"/>
          <w:lang w:val="en-US"/>
        </w:rPr>
        <w:t xml:space="preserve"> madrasah yang </w:t>
      </w:r>
      <w:proofErr w:type="spellStart"/>
      <w:r w:rsidR="00287ADD" w:rsidRPr="00705B58">
        <w:rPr>
          <w:rFonts w:asciiTheme="majorBidi" w:hAnsiTheme="majorBidi" w:cstheme="majorBidi"/>
          <w:sz w:val="16"/>
          <w:szCs w:val="16"/>
          <w:lang w:val="en-US"/>
        </w:rPr>
        <w:t>kemudian</w:t>
      </w:r>
      <w:proofErr w:type="spellEnd"/>
      <w:r w:rsidR="00287ADD" w:rsidRPr="00705B58">
        <w:rPr>
          <w:rFonts w:asciiTheme="majorBidi" w:hAnsiTheme="majorBidi" w:cstheme="majorBidi"/>
          <w:sz w:val="16"/>
          <w:szCs w:val="16"/>
          <w:lang w:val="en-US"/>
        </w:rPr>
        <w:t xml:space="preserve"> </w:t>
      </w:r>
      <w:proofErr w:type="spellStart"/>
      <w:r w:rsidR="00287ADD" w:rsidRPr="00705B58">
        <w:rPr>
          <w:rFonts w:asciiTheme="majorBidi" w:hAnsiTheme="majorBidi" w:cstheme="majorBidi"/>
          <w:sz w:val="16"/>
          <w:szCs w:val="16"/>
          <w:lang w:val="en-US"/>
        </w:rPr>
        <w:t>dijadikan</w:t>
      </w:r>
      <w:proofErr w:type="spellEnd"/>
      <w:r w:rsidR="00287ADD" w:rsidRPr="00705B58">
        <w:rPr>
          <w:rFonts w:asciiTheme="majorBidi" w:hAnsiTheme="majorBidi" w:cstheme="majorBidi"/>
          <w:sz w:val="16"/>
          <w:szCs w:val="16"/>
          <w:lang w:val="en-US"/>
        </w:rPr>
        <w:t xml:space="preserve"> </w:t>
      </w:r>
      <w:proofErr w:type="spellStart"/>
      <w:r w:rsidR="00287ADD" w:rsidRPr="00705B58">
        <w:rPr>
          <w:rFonts w:asciiTheme="majorBidi" w:hAnsiTheme="majorBidi" w:cstheme="majorBidi"/>
          <w:sz w:val="16"/>
          <w:szCs w:val="16"/>
          <w:lang w:val="en-US"/>
        </w:rPr>
        <w:t>sebagai</w:t>
      </w:r>
      <w:proofErr w:type="spellEnd"/>
      <w:r w:rsidR="00287ADD" w:rsidRPr="00705B58">
        <w:rPr>
          <w:rFonts w:asciiTheme="majorBidi" w:hAnsiTheme="majorBidi" w:cstheme="majorBidi"/>
          <w:sz w:val="16"/>
          <w:szCs w:val="16"/>
          <w:lang w:val="en-US"/>
        </w:rPr>
        <w:t xml:space="preserve"> modal </w:t>
      </w:r>
      <w:proofErr w:type="spellStart"/>
      <w:r w:rsidR="00287ADD" w:rsidRPr="00705B58">
        <w:rPr>
          <w:rFonts w:asciiTheme="majorBidi" w:hAnsiTheme="majorBidi" w:cstheme="majorBidi"/>
          <w:sz w:val="16"/>
          <w:szCs w:val="16"/>
          <w:lang w:val="en-US"/>
        </w:rPr>
        <w:t>sosial</w:t>
      </w:r>
      <w:proofErr w:type="spellEnd"/>
      <w:r w:rsidR="00287ADD" w:rsidRPr="00705B58">
        <w:rPr>
          <w:rFonts w:asciiTheme="majorBidi" w:hAnsiTheme="majorBidi" w:cstheme="majorBidi"/>
          <w:sz w:val="16"/>
          <w:szCs w:val="16"/>
          <w:lang w:val="en-US"/>
        </w:rPr>
        <w:t xml:space="preserve"> </w:t>
      </w:r>
      <w:proofErr w:type="spellStart"/>
      <w:r w:rsidR="00287ADD" w:rsidRPr="00705B58">
        <w:rPr>
          <w:rFonts w:asciiTheme="majorBidi" w:hAnsiTheme="majorBidi" w:cstheme="majorBidi"/>
          <w:sz w:val="16"/>
          <w:szCs w:val="16"/>
          <w:lang w:val="en-US"/>
        </w:rPr>
        <w:t>dalam</w:t>
      </w:r>
      <w:proofErr w:type="spellEnd"/>
      <w:r w:rsidR="00287ADD" w:rsidRPr="00705B58">
        <w:rPr>
          <w:rFonts w:asciiTheme="majorBidi" w:hAnsiTheme="majorBidi" w:cstheme="majorBidi"/>
          <w:sz w:val="16"/>
          <w:szCs w:val="16"/>
          <w:lang w:val="en-US"/>
        </w:rPr>
        <w:t xml:space="preserve"> </w:t>
      </w:r>
      <w:proofErr w:type="spellStart"/>
      <w:r w:rsidR="00287ADD" w:rsidRPr="00705B58">
        <w:rPr>
          <w:rFonts w:asciiTheme="majorBidi" w:hAnsiTheme="majorBidi" w:cstheme="majorBidi"/>
          <w:sz w:val="16"/>
          <w:szCs w:val="16"/>
          <w:lang w:val="en-US"/>
        </w:rPr>
        <w:t>membangun</w:t>
      </w:r>
      <w:proofErr w:type="spellEnd"/>
      <w:r w:rsidR="00287ADD" w:rsidRPr="00705B58">
        <w:rPr>
          <w:rFonts w:asciiTheme="majorBidi" w:hAnsiTheme="majorBidi" w:cstheme="majorBidi"/>
          <w:sz w:val="16"/>
          <w:szCs w:val="16"/>
          <w:lang w:val="en-US"/>
        </w:rPr>
        <w:t xml:space="preserve"> </w:t>
      </w:r>
      <w:proofErr w:type="spellStart"/>
      <w:r w:rsidR="00287ADD" w:rsidRPr="00705B58">
        <w:rPr>
          <w:rFonts w:asciiTheme="majorBidi" w:hAnsiTheme="majorBidi" w:cstheme="majorBidi"/>
          <w:sz w:val="16"/>
          <w:szCs w:val="16"/>
          <w:lang w:val="en-US"/>
        </w:rPr>
        <w:t>paradigma</w:t>
      </w:r>
      <w:proofErr w:type="spellEnd"/>
      <w:r w:rsidR="00287ADD" w:rsidRPr="00705B58">
        <w:rPr>
          <w:rFonts w:asciiTheme="majorBidi" w:hAnsiTheme="majorBidi" w:cstheme="majorBidi"/>
          <w:sz w:val="16"/>
          <w:szCs w:val="16"/>
          <w:lang w:val="en-US"/>
        </w:rPr>
        <w:t xml:space="preserve"> </w:t>
      </w:r>
      <w:proofErr w:type="spellStart"/>
      <w:r w:rsidR="00287ADD" w:rsidRPr="00705B58">
        <w:rPr>
          <w:rFonts w:asciiTheme="majorBidi" w:hAnsiTheme="majorBidi" w:cstheme="majorBidi"/>
          <w:sz w:val="16"/>
          <w:szCs w:val="16"/>
          <w:lang w:val="en-US"/>
        </w:rPr>
        <w:t>manajemen</w:t>
      </w:r>
      <w:proofErr w:type="spellEnd"/>
      <w:r w:rsidR="00287ADD" w:rsidRPr="00705B58">
        <w:rPr>
          <w:rFonts w:asciiTheme="majorBidi" w:hAnsiTheme="majorBidi" w:cstheme="majorBidi"/>
          <w:sz w:val="16"/>
          <w:szCs w:val="16"/>
          <w:lang w:val="en-US"/>
        </w:rPr>
        <w:t xml:space="preserve"> </w:t>
      </w:r>
      <w:proofErr w:type="spellStart"/>
      <w:r w:rsidR="00287ADD" w:rsidRPr="00705B58">
        <w:rPr>
          <w:rFonts w:asciiTheme="majorBidi" w:hAnsiTheme="majorBidi" w:cstheme="majorBidi"/>
          <w:sz w:val="16"/>
          <w:szCs w:val="16"/>
          <w:lang w:val="en-US"/>
        </w:rPr>
        <w:t>pendidikan</w:t>
      </w:r>
      <w:proofErr w:type="spellEnd"/>
      <w:r w:rsidR="00287ADD" w:rsidRPr="00705B58">
        <w:rPr>
          <w:rFonts w:asciiTheme="majorBidi" w:hAnsiTheme="majorBidi" w:cstheme="majorBidi"/>
          <w:sz w:val="16"/>
          <w:szCs w:val="16"/>
          <w:lang w:val="en-US"/>
        </w:rPr>
        <w:t xml:space="preserve"> </w:t>
      </w:r>
      <w:proofErr w:type="spellStart"/>
      <w:r w:rsidR="00287ADD" w:rsidRPr="00705B58">
        <w:rPr>
          <w:rFonts w:asciiTheme="majorBidi" w:hAnsiTheme="majorBidi" w:cstheme="majorBidi"/>
          <w:sz w:val="16"/>
          <w:szCs w:val="16"/>
          <w:lang w:val="en-US"/>
        </w:rPr>
        <w:t>karakter</w:t>
      </w:r>
      <w:proofErr w:type="spellEnd"/>
      <w:r w:rsidR="00287ADD" w:rsidRPr="0005716B">
        <w:rPr>
          <w:rFonts w:asciiTheme="majorBidi" w:hAnsiTheme="majorBidi" w:cstheme="majorBidi"/>
          <w:sz w:val="16"/>
          <w:szCs w:val="16"/>
          <w:lang w:val="en-US"/>
        </w:rPr>
        <w:t>.</w:t>
      </w:r>
      <w:proofErr w:type="gramEnd"/>
      <w:r w:rsidR="00287ADD" w:rsidRPr="0005716B">
        <w:rPr>
          <w:rFonts w:asciiTheme="majorBidi" w:hAnsiTheme="majorBidi" w:cstheme="majorBidi"/>
          <w:sz w:val="16"/>
          <w:szCs w:val="16"/>
          <w:lang w:val="en-US"/>
        </w:rPr>
        <w:t xml:space="preserve"> </w:t>
      </w:r>
      <w:proofErr w:type="spellStart"/>
      <w:proofErr w:type="gramStart"/>
      <w:r w:rsidR="00287ADD" w:rsidRPr="0005716B">
        <w:rPr>
          <w:rFonts w:asciiTheme="majorBidi" w:hAnsiTheme="majorBidi" w:cstheme="majorBidi"/>
          <w:sz w:val="16"/>
          <w:szCs w:val="16"/>
          <w:lang w:val="en-US"/>
        </w:rPr>
        <w:t>Pandangan</w:t>
      </w:r>
      <w:proofErr w:type="spellEnd"/>
      <w:r w:rsidR="00287ADD" w:rsidRPr="0005716B">
        <w:rPr>
          <w:rFonts w:asciiTheme="majorBidi" w:hAnsiTheme="majorBidi" w:cstheme="majorBidi"/>
          <w:sz w:val="16"/>
          <w:szCs w:val="16"/>
          <w:lang w:val="en-US"/>
        </w:rPr>
        <w:t xml:space="preserve"> </w:t>
      </w:r>
      <w:proofErr w:type="spellStart"/>
      <w:r w:rsidR="00287ADD" w:rsidRPr="0005716B">
        <w:rPr>
          <w:rFonts w:asciiTheme="majorBidi" w:hAnsiTheme="majorBidi" w:cstheme="majorBidi"/>
          <w:sz w:val="16"/>
          <w:szCs w:val="16"/>
          <w:lang w:val="en-US"/>
        </w:rPr>
        <w:t>ini</w:t>
      </w:r>
      <w:proofErr w:type="spellEnd"/>
      <w:r w:rsidR="00287ADD" w:rsidRPr="0005716B">
        <w:rPr>
          <w:rFonts w:asciiTheme="majorBidi" w:hAnsiTheme="majorBidi" w:cstheme="majorBidi"/>
          <w:sz w:val="16"/>
          <w:szCs w:val="16"/>
          <w:lang w:val="en-US"/>
        </w:rPr>
        <w:t xml:space="preserve"> </w:t>
      </w:r>
      <w:proofErr w:type="spellStart"/>
      <w:r w:rsidR="00287ADD" w:rsidRPr="0005716B">
        <w:rPr>
          <w:rFonts w:asciiTheme="majorBidi" w:hAnsiTheme="majorBidi" w:cstheme="majorBidi"/>
          <w:sz w:val="16"/>
          <w:szCs w:val="16"/>
          <w:lang w:val="en-US"/>
        </w:rPr>
        <w:t>tentu</w:t>
      </w:r>
      <w:proofErr w:type="spellEnd"/>
      <w:r w:rsidR="00287ADD" w:rsidRPr="0005716B">
        <w:rPr>
          <w:rFonts w:asciiTheme="majorBidi" w:hAnsiTheme="majorBidi" w:cstheme="majorBidi"/>
          <w:sz w:val="16"/>
          <w:szCs w:val="16"/>
          <w:lang w:val="en-US"/>
        </w:rPr>
        <w:t xml:space="preserve"> </w:t>
      </w:r>
      <w:proofErr w:type="spellStart"/>
      <w:r w:rsidR="00287ADD" w:rsidRPr="0005716B">
        <w:rPr>
          <w:rFonts w:asciiTheme="majorBidi" w:hAnsiTheme="majorBidi" w:cstheme="majorBidi"/>
          <w:sz w:val="16"/>
          <w:szCs w:val="16"/>
          <w:lang w:val="en-US"/>
        </w:rPr>
        <w:t>didasarkan</w:t>
      </w:r>
      <w:proofErr w:type="spellEnd"/>
      <w:r w:rsidR="00287ADD" w:rsidRPr="0005716B">
        <w:rPr>
          <w:rFonts w:asciiTheme="majorBidi" w:hAnsiTheme="majorBidi" w:cstheme="majorBidi"/>
          <w:sz w:val="16"/>
          <w:szCs w:val="16"/>
          <w:lang w:val="en-US"/>
        </w:rPr>
        <w:t xml:space="preserve"> </w:t>
      </w:r>
      <w:proofErr w:type="spellStart"/>
      <w:r w:rsidR="00287ADD" w:rsidRPr="0005716B">
        <w:rPr>
          <w:rFonts w:asciiTheme="majorBidi" w:hAnsiTheme="majorBidi" w:cstheme="majorBidi"/>
          <w:sz w:val="16"/>
          <w:szCs w:val="16"/>
          <w:lang w:val="en-US"/>
        </w:rPr>
        <w:t>pada</w:t>
      </w:r>
      <w:proofErr w:type="spellEnd"/>
      <w:r w:rsidR="00287ADD" w:rsidRPr="0005716B">
        <w:rPr>
          <w:rFonts w:asciiTheme="majorBidi" w:hAnsiTheme="majorBidi" w:cstheme="majorBidi"/>
          <w:sz w:val="16"/>
          <w:szCs w:val="16"/>
          <w:lang w:val="en-US"/>
        </w:rPr>
        <w:t xml:space="preserve"> </w:t>
      </w:r>
      <w:proofErr w:type="spellStart"/>
      <w:r w:rsidR="00287ADD" w:rsidRPr="0005716B">
        <w:rPr>
          <w:rFonts w:asciiTheme="majorBidi" w:hAnsiTheme="majorBidi" w:cstheme="majorBidi"/>
          <w:sz w:val="16"/>
          <w:szCs w:val="16"/>
          <w:lang w:val="en-US"/>
        </w:rPr>
        <w:t>pelbagai</w:t>
      </w:r>
      <w:proofErr w:type="spellEnd"/>
      <w:r w:rsidR="00287ADD" w:rsidRPr="0005716B">
        <w:rPr>
          <w:rFonts w:asciiTheme="majorBidi" w:hAnsiTheme="majorBidi" w:cstheme="majorBidi"/>
          <w:sz w:val="16"/>
          <w:szCs w:val="16"/>
          <w:lang w:val="en-US"/>
        </w:rPr>
        <w:t xml:space="preserve"> </w:t>
      </w:r>
      <w:proofErr w:type="spellStart"/>
      <w:r w:rsidR="00287ADD" w:rsidRPr="0005716B">
        <w:rPr>
          <w:rFonts w:asciiTheme="majorBidi" w:hAnsiTheme="majorBidi" w:cstheme="majorBidi"/>
          <w:sz w:val="16"/>
          <w:szCs w:val="16"/>
          <w:lang w:val="en-US"/>
        </w:rPr>
        <w:t>persoalan</w:t>
      </w:r>
      <w:proofErr w:type="spellEnd"/>
      <w:r w:rsidR="00287ADD" w:rsidRPr="0005716B">
        <w:rPr>
          <w:rFonts w:asciiTheme="majorBidi" w:hAnsiTheme="majorBidi" w:cstheme="majorBidi"/>
          <w:sz w:val="16"/>
          <w:szCs w:val="16"/>
          <w:lang w:val="en-US"/>
        </w:rPr>
        <w:t xml:space="preserve"> </w:t>
      </w:r>
      <w:proofErr w:type="spellStart"/>
      <w:r w:rsidR="00287ADD" w:rsidRPr="0005716B">
        <w:rPr>
          <w:rFonts w:asciiTheme="majorBidi" w:hAnsiTheme="majorBidi" w:cstheme="majorBidi"/>
          <w:sz w:val="16"/>
          <w:szCs w:val="16"/>
          <w:lang w:val="en-US"/>
        </w:rPr>
        <w:t>dalam</w:t>
      </w:r>
      <w:proofErr w:type="spellEnd"/>
      <w:r w:rsidR="00287ADD" w:rsidRPr="0005716B">
        <w:rPr>
          <w:rFonts w:asciiTheme="majorBidi" w:hAnsiTheme="majorBidi" w:cstheme="majorBidi"/>
          <w:sz w:val="16"/>
          <w:szCs w:val="16"/>
          <w:lang w:val="en-US"/>
        </w:rPr>
        <w:t xml:space="preserve"> </w:t>
      </w:r>
      <w:proofErr w:type="spellStart"/>
      <w:r w:rsidR="00287ADD" w:rsidRPr="0005716B">
        <w:rPr>
          <w:rFonts w:asciiTheme="majorBidi" w:hAnsiTheme="majorBidi" w:cstheme="majorBidi"/>
          <w:sz w:val="16"/>
          <w:szCs w:val="16"/>
          <w:lang w:val="en-US"/>
        </w:rPr>
        <w:t>pengelolaan</w:t>
      </w:r>
      <w:proofErr w:type="spellEnd"/>
      <w:r w:rsidR="00287ADD" w:rsidRPr="0005716B">
        <w:rPr>
          <w:rFonts w:asciiTheme="majorBidi" w:hAnsiTheme="majorBidi" w:cstheme="majorBidi"/>
          <w:sz w:val="16"/>
          <w:szCs w:val="16"/>
          <w:lang w:val="en-US"/>
        </w:rPr>
        <w:t xml:space="preserve"> </w:t>
      </w:r>
      <w:proofErr w:type="spellStart"/>
      <w:r w:rsidR="00287ADD" w:rsidRPr="0005716B">
        <w:rPr>
          <w:rFonts w:asciiTheme="majorBidi" w:hAnsiTheme="majorBidi" w:cstheme="majorBidi"/>
          <w:sz w:val="16"/>
          <w:szCs w:val="16"/>
          <w:lang w:val="en-US"/>
        </w:rPr>
        <w:t>pendidikan</w:t>
      </w:r>
      <w:proofErr w:type="spellEnd"/>
      <w:r w:rsidR="00287ADD" w:rsidRPr="0005716B">
        <w:rPr>
          <w:rFonts w:asciiTheme="majorBidi" w:hAnsiTheme="majorBidi" w:cstheme="majorBidi"/>
          <w:sz w:val="16"/>
          <w:szCs w:val="16"/>
          <w:lang w:val="en-US"/>
        </w:rPr>
        <w:t xml:space="preserve"> Islam </w:t>
      </w:r>
      <w:proofErr w:type="spellStart"/>
      <w:r w:rsidR="00287ADD" w:rsidRPr="0005716B">
        <w:rPr>
          <w:rFonts w:asciiTheme="majorBidi" w:hAnsiTheme="majorBidi" w:cstheme="majorBidi"/>
          <w:sz w:val="16"/>
          <w:szCs w:val="16"/>
          <w:lang w:val="en-US"/>
        </w:rPr>
        <w:t>baik</w:t>
      </w:r>
      <w:proofErr w:type="spellEnd"/>
      <w:r w:rsidR="00287ADD" w:rsidRPr="0005716B">
        <w:rPr>
          <w:rFonts w:asciiTheme="majorBidi" w:hAnsiTheme="majorBidi" w:cstheme="majorBidi"/>
          <w:sz w:val="16"/>
          <w:szCs w:val="16"/>
          <w:lang w:val="en-US"/>
        </w:rPr>
        <w:t xml:space="preserve"> </w:t>
      </w:r>
      <w:proofErr w:type="spellStart"/>
      <w:r w:rsidR="00287ADD" w:rsidRPr="0005716B">
        <w:rPr>
          <w:rFonts w:asciiTheme="majorBidi" w:hAnsiTheme="majorBidi" w:cstheme="majorBidi"/>
          <w:sz w:val="16"/>
          <w:szCs w:val="16"/>
          <w:lang w:val="en-US"/>
        </w:rPr>
        <w:t>secara</w:t>
      </w:r>
      <w:proofErr w:type="spellEnd"/>
      <w:r w:rsidR="00287ADD" w:rsidRPr="0005716B">
        <w:rPr>
          <w:rFonts w:asciiTheme="majorBidi" w:hAnsiTheme="majorBidi" w:cstheme="majorBidi"/>
          <w:sz w:val="16"/>
          <w:szCs w:val="16"/>
          <w:lang w:val="en-US"/>
        </w:rPr>
        <w:t xml:space="preserve"> </w:t>
      </w:r>
      <w:proofErr w:type="spellStart"/>
      <w:r w:rsidR="00287ADD" w:rsidRPr="0005716B">
        <w:rPr>
          <w:rFonts w:asciiTheme="majorBidi" w:hAnsiTheme="majorBidi" w:cstheme="majorBidi"/>
          <w:sz w:val="16"/>
          <w:szCs w:val="16"/>
          <w:lang w:val="en-US"/>
        </w:rPr>
        <w:t>fondasional</w:t>
      </w:r>
      <w:proofErr w:type="spellEnd"/>
      <w:r w:rsidR="00287ADD" w:rsidRPr="0005716B">
        <w:rPr>
          <w:rFonts w:asciiTheme="majorBidi" w:hAnsiTheme="majorBidi" w:cstheme="majorBidi"/>
          <w:sz w:val="16"/>
          <w:szCs w:val="16"/>
          <w:lang w:val="en-US"/>
        </w:rPr>
        <w:t xml:space="preserve"> </w:t>
      </w:r>
      <w:proofErr w:type="spellStart"/>
      <w:r w:rsidR="00287ADD" w:rsidRPr="0005716B">
        <w:rPr>
          <w:rFonts w:asciiTheme="majorBidi" w:hAnsiTheme="majorBidi" w:cstheme="majorBidi"/>
          <w:sz w:val="16"/>
          <w:szCs w:val="16"/>
          <w:lang w:val="en-US"/>
        </w:rPr>
        <w:t>maupun</w:t>
      </w:r>
      <w:proofErr w:type="spellEnd"/>
      <w:r w:rsidR="00287ADD" w:rsidRPr="0005716B">
        <w:rPr>
          <w:rFonts w:asciiTheme="majorBidi" w:hAnsiTheme="majorBidi" w:cstheme="majorBidi"/>
          <w:sz w:val="16"/>
          <w:szCs w:val="16"/>
          <w:lang w:val="en-US"/>
        </w:rPr>
        <w:t xml:space="preserve"> </w:t>
      </w:r>
      <w:proofErr w:type="spellStart"/>
      <w:r w:rsidR="00287ADD" w:rsidRPr="0005716B">
        <w:rPr>
          <w:rFonts w:asciiTheme="majorBidi" w:hAnsiTheme="majorBidi" w:cstheme="majorBidi"/>
          <w:sz w:val="16"/>
          <w:szCs w:val="16"/>
          <w:lang w:val="en-US"/>
        </w:rPr>
        <w:t>operasional</w:t>
      </w:r>
      <w:proofErr w:type="spellEnd"/>
      <w:r w:rsidR="00287ADD" w:rsidRPr="0005716B">
        <w:rPr>
          <w:rFonts w:asciiTheme="majorBidi" w:hAnsiTheme="majorBidi" w:cstheme="majorBidi"/>
          <w:sz w:val="16"/>
          <w:szCs w:val="16"/>
          <w:lang w:val="en-US"/>
        </w:rPr>
        <w:t xml:space="preserve"> </w:t>
      </w:r>
      <w:proofErr w:type="spellStart"/>
      <w:r w:rsidR="00287ADD" w:rsidRPr="0005716B">
        <w:rPr>
          <w:rFonts w:asciiTheme="majorBidi" w:hAnsiTheme="majorBidi" w:cstheme="majorBidi"/>
          <w:sz w:val="16"/>
          <w:szCs w:val="16"/>
          <w:lang w:val="en-US"/>
        </w:rPr>
        <w:t>dan</w:t>
      </w:r>
      <w:proofErr w:type="spellEnd"/>
      <w:r w:rsidR="00287ADD" w:rsidRPr="0005716B">
        <w:rPr>
          <w:rFonts w:asciiTheme="majorBidi" w:hAnsiTheme="majorBidi" w:cstheme="majorBidi"/>
          <w:sz w:val="16"/>
          <w:szCs w:val="16"/>
          <w:lang w:val="en-US"/>
        </w:rPr>
        <w:t xml:space="preserve"> </w:t>
      </w:r>
      <w:proofErr w:type="spellStart"/>
      <w:r w:rsidR="00287ADD" w:rsidRPr="0005716B">
        <w:rPr>
          <w:rFonts w:asciiTheme="majorBidi" w:hAnsiTheme="majorBidi" w:cstheme="majorBidi"/>
          <w:sz w:val="16"/>
          <w:szCs w:val="16"/>
          <w:lang w:val="en-US"/>
        </w:rPr>
        <w:t>belum</w:t>
      </w:r>
      <w:proofErr w:type="spellEnd"/>
      <w:r w:rsidR="00287ADD" w:rsidRPr="0005716B">
        <w:rPr>
          <w:rFonts w:asciiTheme="majorBidi" w:hAnsiTheme="majorBidi" w:cstheme="majorBidi"/>
          <w:sz w:val="16"/>
          <w:szCs w:val="16"/>
          <w:lang w:val="en-US"/>
        </w:rPr>
        <w:t xml:space="preserve"> </w:t>
      </w:r>
      <w:proofErr w:type="spellStart"/>
      <w:r w:rsidR="00287ADD" w:rsidRPr="0005716B">
        <w:rPr>
          <w:rFonts w:asciiTheme="majorBidi" w:hAnsiTheme="majorBidi" w:cstheme="majorBidi"/>
          <w:sz w:val="16"/>
          <w:szCs w:val="16"/>
          <w:lang w:val="en-US"/>
        </w:rPr>
        <w:t>terselesaikan</w:t>
      </w:r>
      <w:proofErr w:type="spellEnd"/>
      <w:r w:rsidR="00287ADD" w:rsidRPr="0005716B">
        <w:rPr>
          <w:rFonts w:asciiTheme="majorBidi" w:hAnsiTheme="majorBidi" w:cstheme="majorBidi"/>
          <w:sz w:val="16"/>
          <w:szCs w:val="16"/>
          <w:lang w:val="en-US"/>
        </w:rPr>
        <w:t xml:space="preserve"> </w:t>
      </w:r>
      <w:proofErr w:type="spellStart"/>
      <w:r w:rsidR="00287ADD" w:rsidRPr="0005716B">
        <w:rPr>
          <w:rFonts w:asciiTheme="majorBidi" w:hAnsiTheme="majorBidi" w:cstheme="majorBidi"/>
          <w:sz w:val="16"/>
          <w:szCs w:val="16"/>
          <w:lang w:val="en-US"/>
        </w:rPr>
        <w:t>dengan</w:t>
      </w:r>
      <w:proofErr w:type="spellEnd"/>
      <w:r w:rsidR="00287ADD" w:rsidRPr="0005716B">
        <w:rPr>
          <w:rFonts w:asciiTheme="majorBidi" w:hAnsiTheme="majorBidi" w:cstheme="majorBidi"/>
          <w:sz w:val="16"/>
          <w:szCs w:val="16"/>
          <w:lang w:val="en-US"/>
        </w:rPr>
        <w:t xml:space="preserve"> </w:t>
      </w:r>
      <w:proofErr w:type="spellStart"/>
      <w:r w:rsidR="00287ADD" w:rsidRPr="0005716B">
        <w:rPr>
          <w:rFonts w:asciiTheme="majorBidi" w:hAnsiTheme="majorBidi" w:cstheme="majorBidi"/>
          <w:sz w:val="16"/>
          <w:szCs w:val="16"/>
          <w:lang w:val="en-US"/>
        </w:rPr>
        <w:t>baik</w:t>
      </w:r>
      <w:proofErr w:type="spellEnd"/>
      <w:r w:rsidR="00287ADD" w:rsidRPr="0005716B">
        <w:rPr>
          <w:rFonts w:asciiTheme="majorBidi" w:hAnsiTheme="majorBidi" w:cstheme="majorBidi"/>
          <w:sz w:val="16"/>
          <w:szCs w:val="16"/>
          <w:lang w:val="en-US"/>
        </w:rPr>
        <w:t xml:space="preserve">, </w:t>
      </w:r>
      <w:r w:rsidR="001F6590" w:rsidRPr="0005716B">
        <w:rPr>
          <w:rFonts w:asciiTheme="majorBidi" w:eastAsia="Calibri" w:hAnsiTheme="majorBidi" w:cstheme="majorBidi"/>
          <w:sz w:val="16"/>
          <w:szCs w:val="16"/>
          <w:lang w:val="en-US"/>
        </w:rPr>
        <w:t>k</w:t>
      </w:r>
      <w:r w:rsidR="001F6590" w:rsidRPr="0005716B">
        <w:rPr>
          <w:rFonts w:asciiTheme="majorBidi" w:eastAsia="Calibri" w:hAnsiTheme="majorBidi" w:cstheme="majorBidi"/>
          <w:sz w:val="16"/>
          <w:szCs w:val="16"/>
        </w:rPr>
        <w:t>ondisi ini menjadi benang kusut yang terus menyedot perhatian praktisi dan ditemukan ujung pangkalnya</w:t>
      </w:r>
      <w:r w:rsidR="001F6590" w:rsidRPr="0005716B">
        <w:rPr>
          <w:rFonts w:asciiTheme="majorBidi" w:eastAsia="Calibri" w:hAnsiTheme="majorBidi" w:cstheme="majorBidi"/>
          <w:sz w:val="16"/>
          <w:szCs w:val="16"/>
          <w:lang w:val="en-US"/>
        </w:rPr>
        <w:t>.</w:t>
      </w:r>
      <w:proofErr w:type="gramEnd"/>
      <w:r w:rsidR="00287ADD" w:rsidRPr="0005716B">
        <w:rPr>
          <w:rFonts w:asciiTheme="majorBidi" w:eastAsia="Calibri" w:hAnsiTheme="majorBidi" w:cstheme="majorBidi"/>
          <w:sz w:val="16"/>
          <w:szCs w:val="16"/>
          <w:lang w:val="en-US"/>
        </w:rPr>
        <w:t xml:space="preserve"> </w:t>
      </w:r>
      <w:proofErr w:type="spellStart"/>
      <w:r w:rsidR="001F6590" w:rsidRPr="0005716B">
        <w:rPr>
          <w:rFonts w:asciiTheme="majorBidi" w:eastAsia="Calibri" w:hAnsiTheme="majorBidi" w:cstheme="majorBidi"/>
          <w:sz w:val="16"/>
          <w:szCs w:val="16"/>
          <w:lang w:val="en-US"/>
        </w:rPr>
        <w:t>Karena</w:t>
      </w:r>
      <w:proofErr w:type="spellEnd"/>
      <w:r w:rsidR="001F6590" w:rsidRPr="0005716B">
        <w:rPr>
          <w:rFonts w:asciiTheme="majorBidi" w:eastAsia="Calibri" w:hAnsiTheme="majorBidi" w:cstheme="majorBidi"/>
          <w:sz w:val="16"/>
          <w:szCs w:val="16"/>
          <w:lang w:val="en-US"/>
        </w:rPr>
        <w:t xml:space="preserve"> </w:t>
      </w:r>
      <w:proofErr w:type="spellStart"/>
      <w:r w:rsidR="001F6590" w:rsidRPr="0005716B">
        <w:rPr>
          <w:rFonts w:asciiTheme="majorBidi" w:eastAsia="Calibri" w:hAnsiTheme="majorBidi" w:cstheme="majorBidi"/>
          <w:sz w:val="16"/>
          <w:szCs w:val="16"/>
          <w:lang w:val="en-US"/>
        </w:rPr>
        <w:t>itu</w:t>
      </w:r>
      <w:proofErr w:type="spellEnd"/>
      <w:r w:rsidR="001F6590" w:rsidRPr="0005716B">
        <w:rPr>
          <w:rFonts w:asciiTheme="majorBidi" w:eastAsia="Calibri" w:hAnsiTheme="majorBidi" w:cstheme="majorBidi"/>
          <w:sz w:val="16"/>
          <w:szCs w:val="16"/>
          <w:lang w:val="en-US"/>
        </w:rPr>
        <w:t xml:space="preserve">, </w:t>
      </w:r>
      <w:proofErr w:type="spellStart"/>
      <w:r w:rsidR="001F6590" w:rsidRPr="0005716B">
        <w:rPr>
          <w:rFonts w:asciiTheme="majorBidi" w:eastAsia="Calibri" w:hAnsiTheme="majorBidi" w:cstheme="majorBidi"/>
          <w:sz w:val="16"/>
          <w:szCs w:val="16"/>
          <w:lang w:val="en-US"/>
        </w:rPr>
        <w:t>penyelenggaraan</w:t>
      </w:r>
      <w:proofErr w:type="spellEnd"/>
      <w:r w:rsidR="001F6590" w:rsidRPr="0005716B">
        <w:rPr>
          <w:rFonts w:asciiTheme="majorBidi" w:eastAsia="Calibri" w:hAnsiTheme="majorBidi" w:cstheme="majorBidi"/>
          <w:sz w:val="16"/>
          <w:szCs w:val="16"/>
          <w:lang w:val="en-US"/>
        </w:rPr>
        <w:t xml:space="preserve"> </w:t>
      </w:r>
      <w:proofErr w:type="spellStart"/>
      <w:r w:rsidR="001F6590" w:rsidRPr="0005716B">
        <w:rPr>
          <w:rFonts w:asciiTheme="majorBidi" w:eastAsia="Calibri" w:hAnsiTheme="majorBidi" w:cstheme="majorBidi"/>
          <w:sz w:val="16"/>
          <w:szCs w:val="16"/>
          <w:lang w:val="en-US"/>
        </w:rPr>
        <w:t>pendidikan</w:t>
      </w:r>
      <w:proofErr w:type="spellEnd"/>
      <w:r w:rsidR="001F6590" w:rsidRPr="0005716B">
        <w:rPr>
          <w:rFonts w:asciiTheme="majorBidi" w:eastAsia="Calibri" w:hAnsiTheme="majorBidi" w:cstheme="majorBidi"/>
          <w:sz w:val="16"/>
          <w:szCs w:val="16"/>
          <w:lang w:val="en-US"/>
        </w:rPr>
        <w:t xml:space="preserve"> Islam </w:t>
      </w:r>
      <w:proofErr w:type="spellStart"/>
      <w:r w:rsidR="001F6590" w:rsidRPr="0005716B">
        <w:rPr>
          <w:rFonts w:asciiTheme="majorBidi" w:eastAsia="Calibri" w:hAnsiTheme="majorBidi" w:cstheme="majorBidi"/>
          <w:sz w:val="16"/>
          <w:szCs w:val="16"/>
          <w:lang w:val="en-US"/>
        </w:rPr>
        <w:t>membutuhkan</w:t>
      </w:r>
      <w:proofErr w:type="spellEnd"/>
      <w:r w:rsidR="001F6590" w:rsidRPr="0005716B">
        <w:rPr>
          <w:rFonts w:asciiTheme="majorBidi" w:eastAsia="Calibri" w:hAnsiTheme="majorBidi" w:cstheme="majorBidi"/>
          <w:sz w:val="16"/>
          <w:szCs w:val="16"/>
          <w:lang w:val="en-US"/>
        </w:rPr>
        <w:t xml:space="preserve"> </w:t>
      </w:r>
      <w:proofErr w:type="spellStart"/>
      <w:r w:rsidR="001F6590" w:rsidRPr="0005716B">
        <w:rPr>
          <w:rFonts w:asciiTheme="majorBidi" w:eastAsia="Calibri" w:hAnsiTheme="majorBidi" w:cstheme="majorBidi"/>
          <w:sz w:val="16"/>
          <w:szCs w:val="16"/>
          <w:lang w:val="en-US"/>
        </w:rPr>
        <w:t>terobosan</w:t>
      </w:r>
      <w:proofErr w:type="spellEnd"/>
      <w:r w:rsidR="001F6590" w:rsidRPr="0005716B">
        <w:rPr>
          <w:rFonts w:asciiTheme="majorBidi" w:eastAsia="Calibri" w:hAnsiTheme="majorBidi" w:cstheme="majorBidi"/>
          <w:sz w:val="16"/>
          <w:szCs w:val="16"/>
          <w:lang w:val="en-US"/>
        </w:rPr>
        <w:t xml:space="preserve"> </w:t>
      </w:r>
      <w:proofErr w:type="spellStart"/>
      <w:r w:rsidR="001F6590" w:rsidRPr="0005716B">
        <w:rPr>
          <w:rFonts w:asciiTheme="majorBidi" w:eastAsia="Calibri" w:hAnsiTheme="majorBidi" w:cstheme="majorBidi"/>
          <w:sz w:val="16"/>
          <w:szCs w:val="16"/>
          <w:lang w:val="en-US"/>
        </w:rPr>
        <w:t>baru</w:t>
      </w:r>
      <w:proofErr w:type="spellEnd"/>
      <w:r w:rsidR="001F6590" w:rsidRPr="0005716B">
        <w:rPr>
          <w:rFonts w:asciiTheme="majorBidi" w:eastAsia="Calibri" w:hAnsiTheme="majorBidi" w:cstheme="majorBidi"/>
          <w:sz w:val="16"/>
          <w:szCs w:val="16"/>
          <w:lang w:val="en-US"/>
        </w:rPr>
        <w:t xml:space="preserve"> </w:t>
      </w:r>
      <w:proofErr w:type="spellStart"/>
      <w:r w:rsidR="001F6590" w:rsidRPr="0005716B">
        <w:rPr>
          <w:rFonts w:asciiTheme="majorBidi" w:eastAsia="Calibri" w:hAnsiTheme="majorBidi" w:cstheme="majorBidi"/>
          <w:sz w:val="16"/>
          <w:szCs w:val="16"/>
          <w:lang w:val="en-US"/>
        </w:rPr>
        <w:t>dibidang</w:t>
      </w:r>
      <w:proofErr w:type="spellEnd"/>
      <w:r w:rsidR="001F6590" w:rsidRPr="0005716B">
        <w:rPr>
          <w:rFonts w:asciiTheme="majorBidi" w:eastAsia="Calibri" w:hAnsiTheme="majorBidi" w:cstheme="majorBidi"/>
          <w:sz w:val="16"/>
          <w:szCs w:val="16"/>
          <w:lang w:val="en-US"/>
        </w:rPr>
        <w:t xml:space="preserve"> </w:t>
      </w:r>
      <w:proofErr w:type="spellStart"/>
      <w:r w:rsidR="001F6590" w:rsidRPr="0005716B">
        <w:rPr>
          <w:rFonts w:asciiTheme="majorBidi" w:eastAsia="Calibri" w:hAnsiTheme="majorBidi" w:cstheme="majorBidi"/>
          <w:sz w:val="16"/>
          <w:szCs w:val="16"/>
          <w:lang w:val="en-US"/>
        </w:rPr>
        <w:t>pengelolaan</w:t>
      </w:r>
      <w:proofErr w:type="spellEnd"/>
      <w:r w:rsidR="001F6590" w:rsidRPr="0005716B">
        <w:rPr>
          <w:rFonts w:asciiTheme="majorBidi" w:eastAsia="Calibri" w:hAnsiTheme="majorBidi" w:cstheme="majorBidi"/>
          <w:sz w:val="16"/>
          <w:szCs w:val="16"/>
          <w:lang w:val="en-US"/>
        </w:rPr>
        <w:t xml:space="preserve"> </w:t>
      </w:r>
      <w:proofErr w:type="spellStart"/>
      <w:r w:rsidR="001F6590" w:rsidRPr="0005716B">
        <w:rPr>
          <w:rFonts w:asciiTheme="majorBidi" w:eastAsia="Calibri" w:hAnsiTheme="majorBidi" w:cstheme="majorBidi"/>
          <w:sz w:val="16"/>
          <w:szCs w:val="16"/>
          <w:lang w:val="en-US"/>
        </w:rPr>
        <w:t>dengan</w:t>
      </w:r>
      <w:proofErr w:type="spellEnd"/>
      <w:r w:rsidR="001F6590" w:rsidRPr="0005716B">
        <w:rPr>
          <w:rFonts w:asciiTheme="majorBidi" w:eastAsia="Calibri" w:hAnsiTheme="majorBidi" w:cstheme="majorBidi"/>
          <w:sz w:val="16"/>
          <w:szCs w:val="16"/>
          <w:lang w:val="en-US"/>
        </w:rPr>
        <w:t xml:space="preserve"> </w:t>
      </w:r>
      <w:proofErr w:type="spellStart"/>
      <w:proofErr w:type="gramStart"/>
      <w:r w:rsidR="00287ADD" w:rsidRPr="0005716B">
        <w:rPr>
          <w:rFonts w:asciiTheme="majorBidi" w:eastAsia="Calibri" w:hAnsiTheme="majorBidi" w:cstheme="majorBidi"/>
          <w:sz w:val="16"/>
          <w:szCs w:val="16"/>
          <w:lang w:val="en-US"/>
        </w:rPr>
        <w:t>cara</w:t>
      </w:r>
      <w:proofErr w:type="spellEnd"/>
      <w:proofErr w:type="gramEnd"/>
      <w:r w:rsidR="00287ADD" w:rsidRPr="0005716B">
        <w:rPr>
          <w:rFonts w:asciiTheme="majorBidi" w:eastAsia="Calibri" w:hAnsiTheme="majorBidi" w:cstheme="majorBidi"/>
          <w:sz w:val="16"/>
          <w:szCs w:val="16"/>
          <w:lang w:val="en-US"/>
        </w:rPr>
        <w:t xml:space="preserve"> </w:t>
      </w:r>
      <w:proofErr w:type="spellStart"/>
      <w:r w:rsidR="001F6590" w:rsidRPr="0005716B">
        <w:rPr>
          <w:rFonts w:asciiTheme="majorBidi" w:eastAsia="Calibri" w:hAnsiTheme="majorBidi" w:cstheme="majorBidi"/>
          <w:sz w:val="16"/>
          <w:szCs w:val="16"/>
          <w:lang w:val="en-US"/>
        </w:rPr>
        <w:t>menggali</w:t>
      </w:r>
      <w:proofErr w:type="spellEnd"/>
      <w:r w:rsidR="001F6590" w:rsidRPr="0005716B">
        <w:rPr>
          <w:rFonts w:asciiTheme="majorBidi" w:eastAsia="Calibri" w:hAnsiTheme="majorBidi" w:cstheme="majorBidi"/>
          <w:sz w:val="16"/>
          <w:szCs w:val="16"/>
          <w:lang w:val="en-US"/>
        </w:rPr>
        <w:t xml:space="preserve"> </w:t>
      </w:r>
      <w:proofErr w:type="spellStart"/>
      <w:r w:rsidR="001F6590" w:rsidRPr="0005716B">
        <w:rPr>
          <w:rFonts w:asciiTheme="majorBidi" w:eastAsia="Calibri" w:hAnsiTheme="majorBidi" w:cstheme="majorBidi"/>
          <w:sz w:val="16"/>
          <w:szCs w:val="16"/>
          <w:lang w:val="en-US"/>
        </w:rPr>
        <w:t>nilai</w:t>
      </w:r>
      <w:proofErr w:type="spellEnd"/>
      <w:r w:rsidR="001F6590" w:rsidRPr="0005716B">
        <w:rPr>
          <w:rFonts w:asciiTheme="majorBidi" w:eastAsia="Calibri" w:hAnsiTheme="majorBidi" w:cstheme="majorBidi"/>
          <w:sz w:val="16"/>
          <w:szCs w:val="16"/>
          <w:lang w:val="en-US"/>
        </w:rPr>
        <w:t xml:space="preserve"> </w:t>
      </w:r>
      <w:proofErr w:type="spellStart"/>
      <w:r w:rsidR="001F6590" w:rsidRPr="0005716B">
        <w:rPr>
          <w:rFonts w:asciiTheme="majorBidi" w:eastAsia="Calibri" w:hAnsiTheme="majorBidi" w:cstheme="majorBidi"/>
          <w:sz w:val="16"/>
          <w:szCs w:val="16"/>
          <w:lang w:val="en-US"/>
        </w:rPr>
        <w:t>kearifan</w:t>
      </w:r>
      <w:proofErr w:type="spellEnd"/>
      <w:r w:rsidR="001F6590" w:rsidRPr="0005716B">
        <w:rPr>
          <w:rFonts w:asciiTheme="majorBidi" w:eastAsia="Calibri" w:hAnsiTheme="majorBidi" w:cstheme="majorBidi"/>
          <w:sz w:val="16"/>
          <w:szCs w:val="16"/>
          <w:lang w:val="en-US"/>
        </w:rPr>
        <w:t xml:space="preserve"> </w:t>
      </w:r>
      <w:proofErr w:type="spellStart"/>
      <w:r w:rsidR="001F6590" w:rsidRPr="0005716B">
        <w:rPr>
          <w:rFonts w:asciiTheme="majorBidi" w:eastAsia="Calibri" w:hAnsiTheme="majorBidi" w:cstheme="majorBidi"/>
          <w:sz w:val="16"/>
          <w:szCs w:val="16"/>
          <w:lang w:val="en-US"/>
        </w:rPr>
        <w:t>lokal</w:t>
      </w:r>
      <w:proofErr w:type="spellEnd"/>
      <w:r w:rsidR="001F6590" w:rsidRPr="0005716B">
        <w:rPr>
          <w:rFonts w:asciiTheme="majorBidi" w:eastAsia="Calibri" w:hAnsiTheme="majorBidi" w:cstheme="majorBidi"/>
          <w:sz w:val="16"/>
          <w:szCs w:val="16"/>
          <w:lang w:val="en-US"/>
        </w:rPr>
        <w:t xml:space="preserve"> madrasah </w:t>
      </w:r>
      <w:r w:rsidR="001F6590" w:rsidRPr="0005716B">
        <w:rPr>
          <w:rFonts w:asciiTheme="majorBidi" w:hAnsiTheme="majorBidi" w:cstheme="majorBidi"/>
          <w:i/>
          <w:iCs/>
          <w:sz w:val="16"/>
          <w:szCs w:val="16"/>
          <w:lang w:val="ms" w:eastAsia="ms"/>
        </w:rPr>
        <w:t>(local wisdom)</w:t>
      </w:r>
      <w:r w:rsidR="001F6590" w:rsidRPr="0005716B">
        <w:rPr>
          <w:rFonts w:asciiTheme="majorBidi" w:hAnsiTheme="majorBidi" w:cstheme="majorBidi"/>
          <w:iCs/>
          <w:noProof/>
          <w:sz w:val="16"/>
          <w:szCs w:val="16"/>
          <w:lang w:val="en-US"/>
        </w:rPr>
        <w:t xml:space="preserve">, </w:t>
      </w:r>
      <w:r w:rsidR="00287ADD" w:rsidRPr="0005716B">
        <w:rPr>
          <w:rFonts w:asciiTheme="majorBidi" w:hAnsiTheme="majorBidi" w:cstheme="majorBidi"/>
          <w:iCs/>
          <w:noProof/>
          <w:sz w:val="16"/>
          <w:szCs w:val="16"/>
          <w:lang w:val="en-US"/>
        </w:rPr>
        <w:t>sebagai sistem nilai untuk mempegaruhi perilaku sosial individu dalam organisasi.</w:t>
      </w:r>
      <w:r w:rsidR="0040097F" w:rsidRPr="0005716B">
        <w:rPr>
          <w:rFonts w:asciiTheme="majorBidi" w:hAnsiTheme="majorBidi" w:cstheme="majorBidi"/>
          <w:iCs/>
          <w:noProof/>
          <w:sz w:val="16"/>
          <w:szCs w:val="16"/>
          <w:lang w:val="en-US"/>
        </w:rPr>
        <w:t xml:space="preserve"> </w:t>
      </w:r>
      <w:proofErr w:type="gramStart"/>
      <w:r w:rsidR="0040097F" w:rsidRPr="0005716B">
        <w:rPr>
          <w:rFonts w:asciiTheme="majorBidi" w:hAnsiTheme="majorBidi" w:cstheme="majorBidi"/>
          <w:iCs/>
          <w:noProof/>
          <w:sz w:val="16"/>
          <w:szCs w:val="16"/>
          <w:lang w:val="en-US"/>
        </w:rPr>
        <w:t xml:space="preserve">Dengan demikian untuk memberikan </w:t>
      </w:r>
      <w:r w:rsidR="00287ADD" w:rsidRPr="0005716B">
        <w:rPr>
          <w:rFonts w:asciiTheme="majorBidi" w:hAnsiTheme="majorBidi" w:cstheme="majorBidi"/>
          <w:iCs/>
          <w:noProof/>
          <w:sz w:val="16"/>
          <w:szCs w:val="16"/>
          <w:lang w:val="en-US"/>
        </w:rPr>
        <w:t xml:space="preserve"> </w:t>
      </w:r>
      <w:r w:rsidR="0040097F" w:rsidRPr="0005716B">
        <w:rPr>
          <w:rFonts w:asciiTheme="majorBidi" w:hAnsiTheme="majorBidi" w:cstheme="majorBidi"/>
          <w:iCs/>
          <w:noProof/>
          <w:sz w:val="16"/>
          <w:szCs w:val="16"/>
          <w:lang w:val="en-US"/>
        </w:rPr>
        <w:t xml:space="preserve">pemahaman </w:t>
      </w:r>
      <w:proofErr w:type="spellStart"/>
      <w:r w:rsidR="001F6590" w:rsidRPr="0005716B">
        <w:rPr>
          <w:rFonts w:asciiTheme="majorBidi" w:eastAsia="Calibri" w:hAnsiTheme="majorBidi" w:cstheme="majorBidi"/>
          <w:sz w:val="16"/>
          <w:szCs w:val="16"/>
          <w:lang w:val="en-US"/>
        </w:rPr>
        <w:t>secara</w:t>
      </w:r>
      <w:proofErr w:type="spellEnd"/>
      <w:r w:rsidR="001F6590" w:rsidRPr="0005716B">
        <w:rPr>
          <w:rFonts w:asciiTheme="majorBidi" w:eastAsia="Calibri" w:hAnsiTheme="majorBidi" w:cstheme="majorBidi"/>
          <w:sz w:val="16"/>
          <w:szCs w:val="16"/>
          <w:lang w:val="en-US"/>
        </w:rPr>
        <w:t xml:space="preserve"> </w:t>
      </w:r>
      <w:proofErr w:type="spellStart"/>
      <w:r w:rsidR="001F6590" w:rsidRPr="0005716B">
        <w:rPr>
          <w:rFonts w:asciiTheme="majorBidi" w:eastAsia="Calibri" w:hAnsiTheme="majorBidi" w:cstheme="majorBidi"/>
          <w:sz w:val="16"/>
          <w:szCs w:val="16"/>
          <w:lang w:val="en-US"/>
        </w:rPr>
        <w:t>mendalam</w:t>
      </w:r>
      <w:proofErr w:type="spellEnd"/>
      <w:r w:rsidR="0040097F" w:rsidRPr="0005716B">
        <w:rPr>
          <w:rFonts w:asciiTheme="majorBidi" w:eastAsia="Calibri" w:hAnsiTheme="majorBidi" w:cstheme="majorBidi"/>
          <w:sz w:val="16"/>
          <w:szCs w:val="16"/>
          <w:lang w:val="en-US"/>
        </w:rPr>
        <w:t>,</w:t>
      </w:r>
      <w:r w:rsidR="001F6590" w:rsidRPr="0005716B">
        <w:rPr>
          <w:rFonts w:asciiTheme="majorBidi" w:eastAsia="Calibri" w:hAnsiTheme="majorBidi" w:cstheme="majorBidi"/>
          <w:sz w:val="16"/>
          <w:szCs w:val="16"/>
          <w:lang w:val="en-US"/>
        </w:rPr>
        <w:t xml:space="preserve"> </w:t>
      </w:r>
      <w:proofErr w:type="spellStart"/>
      <w:r w:rsidR="001F6590" w:rsidRPr="0005716B">
        <w:rPr>
          <w:rFonts w:asciiTheme="majorBidi" w:eastAsia="Calibri" w:hAnsiTheme="majorBidi" w:cstheme="majorBidi"/>
          <w:sz w:val="16"/>
          <w:szCs w:val="16"/>
          <w:lang w:val="en-US"/>
        </w:rPr>
        <w:t>penelitian</w:t>
      </w:r>
      <w:proofErr w:type="spellEnd"/>
      <w:r w:rsidR="001F6590" w:rsidRPr="0005716B">
        <w:rPr>
          <w:rFonts w:asciiTheme="majorBidi" w:eastAsia="Calibri" w:hAnsiTheme="majorBidi" w:cstheme="majorBidi"/>
          <w:sz w:val="16"/>
          <w:szCs w:val="16"/>
          <w:lang w:val="en-US"/>
        </w:rPr>
        <w:t xml:space="preserve"> </w:t>
      </w:r>
      <w:proofErr w:type="spellStart"/>
      <w:r w:rsidR="0040097F" w:rsidRPr="0005716B">
        <w:rPr>
          <w:rFonts w:asciiTheme="majorBidi" w:eastAsia="Calibri" w:hAnsiTheme="majorBidi" w:cstheme="majorBidi"/>
          <w:sz w:val="16"/>
          <w:szCs w:val="16"/>
          <w:lang w:val="en-US"/>
        </w:rPr>
        <w:t>ini</w:t>
      </w:r>
      <w:proofErr w:type="spellEnd"/>
      <w:r w:rsidR="0040097F" w:rsidRPr="0005716B">
        <w:rPr>
          <w:rFonts w:asciiTheme="majorBidi" w:eastAsia="Calibri" w:hAnsiTheme="majorBidi" w:cstheme="majorBidi"/>
          <w:sz w:val="16"/>
          <w:szCs w:val="16"/>
          <w:lang w:val="en-US"/>
        </w:rPr>
        <w:t xml:space="preserve"> </w:t>
      </w:r>
      <w:proofErr w:type="spellStart"/>
      <w:r w:rsidR="001F6590" w:rsidRPr="0005716B">
        <w:rPr>
          <w:rFonts w:asciiTheme="majorBidi" w:hAnsiTheme="majorBidi" w:cstheme="majorBidi"/>
          <w:spacing w:val="-4"/>
          <w:sz w:val="16"/>
          <w:szCs w:val="16"/>
          <w:lang w:val="en-US"/>
        </w:rPr>
        <w:t>menggunakan</w:t>
      </w:r>
      <w:proofErr w:type="spellEnd"/>
      <w:r w:rsidR="001F6590" w:rsidRPr="0005716B">
        <w:rPr>
          <w:rFonts w:asciiTheme="majorBidi" w:hAnsiTheme="majorBidi" w:cstheme="majorBidi"/>
          <w:spacing w:val="-4"/>
          <w:sz w:val="16"/>
          <w:szCs w:val="16"/>
          <w:lang w:val="en-US"/>
        </w:rPr>
        <w:t xml:space="preserve"> </w:t>
      </w:r>
      <w:proofErr w:type="spellStart"/>
      <w:r w:rsidR="001F6590" w:rsidRPr="0005716B">
        <w:rPr>
          <w:rFonts w:asciiTheme="majorBidi" w:hAnsiTheme="majorBidi" w:cstheme="majorBidi"/>
          <w:spacing w:val="-4"/>
          <w:sz w:val="16"/>
          <w:szCs w:val="16"/>
          <w:lang w:val="en-US"/>
        </w:rPr>
        <w:t>pendekatan</w:t>
      </w:r>
      <w:proofErr w:type="spellEnd"/>
      <w:r w:rsidR="001F6590" w:rsidRPr="0005716B">
        <w:rPr>
          <w:rFonts w:asciiTheme="majorBidi" w:hAnsiTheme="majorBidi" w:cstheme="majorBidi"/>
          <w:spacing w:val="-4"/>
          <w:sz w:val="16"/>
          <w:szCs w:val="16"/>
          <w:lang w:val="en-US"/>
        </w:rPr>
        <w:t xml:space="preserve"> </w:t>
      </w:r>
      <w:proofErr w:type="spellStart"/>
      <w:r w:rsidR="001F6590" w:rsidRPr="0005716B">
        <w:rPr>
          <w:rFonts w:asciiTheme="majorBidi" w:hAnsiTheme="majorBidi" w:cstheme="majorBidi"/>
          <w:spacing w:val="-4"/>
          <w:sz w:val="16"/>
          <w:szCs w:val="16"/>
          <w:lang w:val="en-US"/>
        </w:rPr>
        <w:t>kualitatif</w:t>
      </w:r>
      <w:proofErr w:type="spellEnd"/>
      <w:r w:rsidR="001F6590" w:rsidRPr="0005716B">
        <w:rPr>
          <w:rFonts w:asciiTheme="majorBidi" w:hAnsiTheme="majorBidi" w:cstheme="majorBidi"/>
          <w:spacing w:val="-4"/>
          <w:sz w:val="16"/>
          <w:szCs w:val="16"/>
          <w:lang w:val="en-US"/>
        </w:rPr>
        <w:t xml:space="preserve"> </w:t>
      </w:r>
      <w:proofErr w:type="spellStart"/>
      <w:r w:rsidR="0040097F" w:rsidRPr="0005716B">
        <w:rPr>
          <w:rFonts w:asciiTheme="majorBidi" w:hAnsiTheme="majorBidi" w:cstheme="majorBidi"/>
          <w:spacing w:val="-4"/>
          <w:sz w:val="16"/>
          <w:szCs w:val="16"/>
          <w:lang w:val="en-US"/>
        </w:rPr>
        <w:t>dengan</w:t>
      </w:r>
      <w:proofErr w:type="spellEnd"/>
      <w:r w:rsidR="0040097F" w:rsidRPr="0005716B">
        <w:rPr>
          <w:rFonts w:asciiTheme="majorBidi" w:hAnsiTheme="majorBidi" w:cstheme="majorBidi"/>
          <w:spacing w:val="-4"/>
          <w:sz w:val="16"/>
          <w:szCs w:val="16"/>
          <w:lang w:val="en-US"/>
        </w:rPr>
        <w:t xml:space="preserve"> </w:t>
      </w:r>
      <w:proofErr w:type="spellStart"/>
      <w:r w:rsidR="001F6590" w:rsidRPr="0005716B">
        <w:rPr>
          <w:rFonts w:asciiTheme="majorBidi" w:hAnsiTheme="majorBidi" w:cstheme="majorBidi"/>
          <w:spacing w:val="-4"/>
          <w:sz w:val="16"/>
          <w:szCs w:val="16"/>
          <w:lang w:val="en-US"/>
        </w:rPr>
        <w:t>teori</w:t>
      </w:r>
      <w:proofErr w:type="spellEnd"/>
      <w:r w:rsidR="001F6590" w:rsidRPr="0005716B">
        <w:rPr>
          <w:rFonts w:asciiTheme="majorBidi" w:hAnsiTheme="majorBidi" w:cstheme="majorBidi"/>
          <w:spacing w:val="-4"/>
          <w:sz w:val="16"/>
          <w:szCs w:val="16"/>
          <w:lang w:val="en-US"/>
        </w:rPr>
        <w:t xml:space="preserve"> </w:t>
      </w:r>
      <w:r w:rsidR="001F6590" w:rsidRPr="0005716B">
        <w:rPr>
          <w:rFonts w:asciiTheme="majorBidi" w:eastAsia="Calibri" w:hAnsiTheme="majorBidi" w:cstheme="majorBidi"/>
          <w:color w:val="000000"/>
          <w:sz w:val="16"/>
          <w:szCs w:val="16"/>
        </w:rPr>
        <w:t xml:space="preserve">konstruksi sosial </w:t>
      </w:r>
      <w:r w:rsidR="001F6590" w:rsidRPr="0005716B">
        <w:rPr>
          <w:rFonts w:asciiTheme="majorBidi" w:eastAsia="Calibri" w:hAnsiTheme="majorBidi" w:cstheme="majorBidi"/>
          <w:i/>
          <w:iCs/>
          <w:color w:val="000000"/>
          <w:sz w:val="16"/>
          <w:szCs w:val="16"/>
        </w:rPr>
        <w:t>(</w:t>
      </w:r>
      <w:r w:rsidR="001F6590" w:rsidRPr="0005716B">
        <w:rPr>
          <w:rFonts w:asciiTheme="majorBidi" w:eastAsia="Calibri" w:hAnsiTheme="majorBidi" w:cstheme="majorBidi"/>
          <w:i/>
          <w:iCs/>
          <w:sz w:val="16"/>
          <w:szCs w:val="16"/>
        </w:rPr>
        <w:t>social construction</w:t>
      </w:r>
      <w:r w:rsidR="001F6590" w:rsidRPr="0005716B">
        <w:rPr>
          <w:rFonts w:asciiTheme="majorBidi" w:eastAsia="Batang" w:hAnsiTheme="majorBidi" w:cstheme="majorBidi"/>
          <w:i/>
          <w:iCs/>
          <w:spacing w:val="5"/>
          <w:sz w:val="16"/>
          <w:szCs w:val="16"/>
        </w:rPr>
        <w:t xml:space="preserve">) </w:t>
      </w:r>
      <w:r w:rsidR="001F6590" w:rsidRPr="0005716B">
        <w:rPr>
          <w:rFonts w:asciiTheme="majorBidi" w:eastAsia="Calibri" w:hAnsiTheme="majorBidi" w:cstheme="majorBidi"/>
          <w:color w:val="000000"/>
          <w:sz w:val="16"/>
          <w:szCs w:val="16"/>
        </w:rPr>
        <w:t>Peter L. Berger</w:t>
      </w:r>
      <w:r w:rsidR="001F6590" w:rsidRPr="00BE17B7">
        <w:rPr>
          <w:rFonts w:asciiTheme="majorBidi" w:eastAsia="Calibri" w:hAnsiTheme="majorBidi" w:cstheme="majorBidi"/>
          <w:sz w:val="16"/>
          <w:szCs w:val="16"/>
        </w:rPr>
        <w:t xml:space="preserve"> dan Thomas Luckman</w:t>
      </w:r>
      <w:r w:rsidR="0040097F" w:rsidRPr="00BE17B7">
        <w:rPr>
          <w:rFonts w:asciiTheme="majorBidi" w:hAnsiTheme="majorBidi" w:cstheme="majorBidi"/>
          <w:sz w:val="16"/>
          <w:szCs w:val="16"/>
          <w:lang w:val="en-US"/>
        </w:rPr>
        <w:t xml:space="preserve">, </w:t>
      </w:r>
      <w:proofErr w:type="spellStart"/>
      <w:r w:rsidR="0040097F" w:rsidRPr="00BE17B7">
        <w:rPr>
          <w:rFonts w:asciiTheme="majorBidi" w:hAnsiTheme="majorBidi" w:cstheme="majorBidi"/>
          <w:sz w:val="16"/>
          <w:szCs w:val="16"/>
          <w:lang w:val="en-US"/>
        </w:rPr>
        <w:t>dan</w:t>
      </w:r>
      <w:proofErr w:type="spellEnd"/>
      <w:r w:rsidR="0040097F" w:rsidRPr="00BE17B7">
        <w:rPr>
          <w:rFonts w:asciiTheme="majorBidi" w:hAnsiTheme="majorBidi" w:cstheme="majorBidi"/>
          <w:sz w:val="16"/>
          <w:szCs w:val="16"/>
          <w:lang w:val="en-US"/>
        </w:rPr>
        <w:t xml:space="preserve"> </w:t>
      </w:r>
      <w:proofErr w:type="spellStart"/>
      <w:r w:rsidR="0040097F" w:rsidRPr="00BE17B7">
        <w:rPr>
          <w:rFonts w:asciiTheme="majorBidi" w:eastAsia="Calibri" w:hAnsiTheme="majorBidi" w:cstheme="majorBidi"/>
          <w:sz w:val="16"/>
          <w:szCs w:val="16"/>
          <w:lang w:val="en-US"/>
        </w:rPr>
        <w:t>lebih</w:t>
      </w:r>
      <w:proofErr w:type="spellEnd"/>
      <w:r w:rsidR="0040097F" w:rsidRPr="00BE17B7">
        <w:rPr>
          <w:rFonts w:asciiTheme="majorBidi" w:eastAsia="Calibri" w:hAnsiTheme="majorBidi" w:cstheme="majorBidi"/>
          <w:sz w:val="16"/>
          <w:szCs w:val="16"/>
          <w:lang w:val="en-US"/>
        </w:rPr>
        <w:t xml:space="preserve"> </w:t>
      </w:r>
      <w:proofErr w:type="spellStart"/>
      <w:r w:rsidR="0040097F" w:rsidRPr="00BE17B7">
        <w:rPr>
          <w:rFonts w:asciiTheme="majorBidi" w:eastAsia="Calibri" w:hAnsiTheme="majorBidi" w:cstheme="majorBidi"/>
          <w:sz w:val="16"/>
          <w:szCs w:val="16"/>
          <w:lang w:val="en-US"/>
        </w:rPr>
        <w:t>difokuskan</w:t>
      </w:r>
      <w:proofErr w:type="spellEnd"/>
      <w:r w:rsidR="0040097F" w:rsidRPr="00BE17B7">
        <w:rPr>
          <w:rFonts w:asciiTheme="majorBidi" w:eastAsia="Calibri" w:hAnsiTheme="majorBidi" w:cstheme="majorBidi"/>
          <w:sz w:val="16"/>
          <w:szCs w:val="16"/>
          <w:lang w:val="en-US"/>
        </w:rPr>
        <w:t xml:space="preserve"> </w:t>
      </w:r>
      <w:proofErr w:type="spellStart"/>
      <w:r w:rsidR="0040097F" w:rsidRPr="00BE17B7">
        <w:rPr>
          <w:rFonts w:asciiTheme="majorBidi" w:eastAsia="Calibri" w:hAnsiTheme="majorBidi" w:cstheme="majorBidi"/>
          <w:sz w:val="16"/>
          <w:szCs w:val="16"/>
          <w:lang w:val="en-US"/>
        </w:rPr>
        <w:t>pada</w:t>
      </w:r>
      <w:proofErr w:type="spellEnd"/>
      <w:r w:rsidR="0040097F" w:rsidRPr="00BE17B7">
        <w:rPr>
          <w:rFonts w:asciiTheme="majorBidi" w:eastAsia="Calibri" w:hAnsiTheme="majorBidi" w:cstheme="majorBidi"/>
          <w:sz w:val="16"/>
          <w:szCs w:val="16"/>
          <w:lang w:val="en-US"/>
        </w:rPr>
        <w:t xml:space="preserve"> </w:t>
      </w:r>
      <w:proofErr w:type="spellStart"/>
      <w:r w:rsidR="0040097F" w:rsidRPr="00BE17B7">
        <w:rPr>
          <w:rFonts w:asciiTheme="majorBidi" w:hAnsiTheme="majorBidi" w:cstheme="majorBidi"/>
          <w:spacing w:val="-4"/>
          <w:sz w:val="16"/>
          <w:szCs w:val="16"/>
          <w:lang w:val="en-US"/>
        </w:rPr>
        <w:t>konstruksi</w:t>
      </w:r>
      <w:proofErr w:type="spellEnd"/>
      <w:r w:rsidR="0040097F" w:rsidRPr="00BE17B7">
        <w:rPr>
          <w:rFonts w:asciiTheme="majorBidi" w:hAnsiTheme="majorBidi" w:cstheme="majorBidi"/>
          <w:spacing w:val="-4"/>
          <w:sz w:val="16"/>
          <w:szCs w:val="16"/>
          <w:lang w:val="en-US"/>
        </w:rPr>
        <w:t xml:space="preserve"> </w:t>
      </w:r>
      <w:proofErr w:type="spellStart"/>
      <w:r w:rsidR="0040097F" w:rsidRPr="00BE17B7">
        <w:rPr>
          <w:rFonts w:asciiTheme="majorBidi" w:hAnsiTheme="majorBidi" w:cstheme="majorBidi"/>
          <w:spacing w:val="-4"/>
          <w:sz w:val="16"/>
          <w:szCs w:val="16"/>
          <w:lang w:val="en-US"/>
        </w:rPr>
        <w:t>nilai</w:t>
      </w:r>
      <w:proofErr w:type="spellEnd"/>
      <w:r w:rsidR="0040097F" w:rsidRPr="00BE17B7">
        <w:rPr>
          <w:rFonts w:asciiTheme="majorBidi" w:hAnsiTheme="majorBidi" w:cstheme="majorBidi"/>
          <w:spacing w:val="-4"/>
          <w:sz w:val="16"/>
          <w:szCs w:val="16"/>
          <w:lang w:val="en-US"/>
        </w:rPr>
        <w:t xml:space="preserve"> </w:t>
      </w:r>
      <w:proofErr w:type="spellStart"/>
      <w:r w:rsidR="0040097F" w:rsidRPr="00BE17B7">
        <w:rPr>
          <w:rFonts w:asciiTheme="majorBidi" w:hAnsiTheme="majorBidi" w:cstheme="majorBidi"/>
          <w:spacing w:val="-4"/>
          <w:sz w:val="16"/>
          <w:szCs w:val="16"/>
          <w:lang w:val="en-US"/>
        </w:rPr>
        <w:t>kearifan</w:t>
      </w:r>
      <w:proofErr w:type="spellEnd"/>
      <w:r w:rsidR="0040097F" w:rsidRPr="00BE17B7">
        <w:rPr>
          <w:rFonts w:asciiTheme="majorBidi" w:hAnsiTheme="majorBidi" w:cstheme="majorBidi"/>
          <w:spacing w:val="-4"/>
          <w:sz w:val="16"/>
          <w:szCs w:val="16"/>
          <w:lang w:val="en-US"/>
        </w:rPr>
        <w:t xml:space="preserve"> </w:t>
      </w:r>
      <w:proofErr w:type="spellStart"/>
      <w:r w:rsidR="0040097F" w:rsidRPr="00BE17B7">
        <w:rPr>
          <w:rFonts w:asciiTheme="majorBidi" w:hAnsiTheme="majorBidi" w:cstheme="majorBidi"/>
          <w:spacing w:val="-4"/>
          <w:sz w:val="16"/>
          <w:szCs w:val="16"/>
          <w:lang w:val="en-US"/>
        </w:rPr>
        <w:t>lokal</w:t>
      </w:r>
      <w:proofErr w:type="spellEnd"/>
      <w:r w:rsidR="0040097F" w:rsidRPr="00BE17B7">
        <w:rPr>
          <w:rFonts w:asciiTheme="majorBidi" w:hAnsiTheme="majorBidi" w:cstheme="majorBidi"/>
          <w:spacing w:val="-4"/>
          <w:sz w:val="16"/>
          <w:szCs w:val="16"/>
          <w:lang w:val="en-US"/>
        </w:rPr>
        <w:t xml:space="preserve">, </w:t>
      </w:r>
      <w:proofErr w:type="spellStart"/>
      <w:r w:rsidR="0040097F" w:rsidRPr="00BE17B7">
        <w:rPr>
          <w:rFonts w:asciiTheme="majorBidi" w:hAnsiTheme="majorBidi" w:cstheme="majorBidi"/>
          <w:color w:val="000000"/>
          <w:sz w:val="16"/>
          <w:szCs w:val="16"/>
          <w:lang w:val="en-US"/>
        </w:rPr>
        <w:t>internalisasi</w:t>
      </w:r>
      <w:proofErr w:type="spellEnd"/>
      <w:r w:rsidR="0040097F" w:rsidRPr="00BE17B7">
        <w:rPr>
          <w:rFonts w:asciiTheme="majorBidi" w:hAnsiTheme="majorBidi" w:cstheme="majorBidi"/>
          <w:color w:val="000000"/>
          <w:sz w:val="16"/>
          <w:szCs w:val="16"/>
          <w:lang w:val="en-US"/>
        </w:rPr>
        <w:t xml:space="preserve"> </w:t>
      </w:r>
      <w:proofErr w:type="spellStart"/>
      <w:r w:rsidR="0040097F" w:rsidRPr="00BE17B7">
        <w:rPr>
          <w:rFonts w:asciiTheme="majorBidi" w:hAnsiTheme="majorBidi" w:cstheme="majorBidi"/>
          <w:color w:val="000000"/>
          <w:sz w:val="16"/>
          <w:szCs w:val="16"/>
          <w:lang w:val="en-US"/>
        </w:rPr>
        <w:t>nilai-nilai</w:t>
      </w:r>
      <w:proofErr w:type="spellEnd"/>
      <w:r w:rsidR="0040097F" w:rsidRPr="00BE17B7">
        <w:rPr>
          <w:rFonts w:asciiTheme="majorBidi" w:hAnsiTheme="majorBidi" w:cstheme="majorBidi"/>
          <w:color w:val="000000"/>
          <w:sz w:val="16"/>
          <w:szCs w:val="16"/>
          <w:lang w:val="en-US"/>
        </w:rPr>
        <w:t xml:space="preserve"> </w:t>
      </w:r>
      <w:proofErr w:type="spellStart"/>
      <w:r w:rsidR="0040097F" w:rsidRPr="00BE17B7">
        <w:rPr>
          <w:rFonts w:asciiTheme="majorBidi" w:hAnsiTheme="majorBidi" w:cstheme="majorBidi"/>
          <w:color w:val="000000"/>
          <w:sz w:val="16"/>
          <w:szCs w:val="16"/>
          <w:lang w:val="en-US"/>
        </w:rPr>
        <w:t>pendidikan</w:t>
      </w:r>
      <w:proofErr w:type="spellEnd"/>
      <w:r w:rsidR="0040097F" w:rsidRPr="00BE17B7">
        <w:rPr>
          <w:rFonts w:asciiTheme="majorBidi" w:hAnsiTheme="majorBidi" w:cstheme="majorBidi"/>
          <w:color w:val="000000"/>
          <w:sz w:val="16"/>
          <w:szCs w:val="16"/>
          <w:lang w:val="en-US"/>
        </w:rPr>
        <w:t xml:space="preserve"> </w:t>
      </w:r>
      <w:proofErr w:type="spellStart"/>
      <w:r w:rsidR="0040097F" w:rsidRPr="00BE17B7">
        <w:rPr>
          <w:rFonts w:asciiTheme="majorBidi" w:hAnsiTheme="majorBidi" w:cstheme="majorBidi"/>
          <w:color w:val="000000"/>
          <w:sz w:val="16"/>
          <w:szCs w:val="16"/>
          <w:lang w:val="en-US"/>
        </w:rPr>
        <w:t>karakter</w:t>
      </w:r>
      <w:proofErr w:type="spellEnd"/>
      <w:r w:rsidR="0040097F" w:rsidRPr="00BE17B7">
        <w:rPr>
          <w:rFonts w:asciiTheme="majorBidi" w:hAnsiTheme="majorBidi" w:cstheme="majorBidi"/>
          <w:color w:val="000000"/>
          <w:sz w:val="16"/>
          <w:szCs w:val="16"/>
          <w:lang w:val="en-US"/>
        </w:rPr>
        <w:t xml:space="preserve"> </w:t>
      </w:r>
      <w:proofErr w:type="spellStart"/>
      <w:r w:rsidR="003446F1" w:rsidRPr="00BE17B7">
        <w:rPr>
          <w:rFonts w:asciiTheme="majorBidi" w:hAnsiTheme="majorBidi" w:cstheme="majorBidi"/>
          <w:color w:val="000000"/>
          <w:sz w:val="16"/>
          <w:szCs w:val="16"/>
          <w:lang w:val="en-US"/>
        </w:rPr>
        <w:t>sebagai</w:t>
      </w:r>
      <w:proofErr w:type="spellEnd"/>
      <w:r w:rsidR="003446F1" w:rsidRPr="00BE17B7">
        <w:rPr>
          <w:rFonts w:asciiTheme="majorBidi" w:hAnsiTheme="majorBidi" w:cstheme="majorBidi"/>
          <w:color w:val="000000"/>
          <w:sz w:val="16"/>
          <w:szCs w:val="16"/>
          <w:lang w:val="en-US"/>
        </w:rPr>
        <w:t xml:space="preserve"> </w:t>
      </w:r>
      <w:r w:rsidR="003446F1" w:rsidRPr="00BE17B7">
        <w:rPr>
          <w:rFonts w:asciiTheme="majorBidi" w:hAnsiTheme="majorBidi" w:cstheme="majorBidi"/>
          <w:i/>
          <w:iCs/>
          <w:color w:val="000000"/>
          <w:sz w:val="16"/>
          <w:szCs w:val="16"/>
          <w:lang w:val="en-US"/>
        </w:rPr>
        <w:t xml:space="preserve">core value </w:t>
      </w:r>
      <w:proofErr w:type="spellStart"/>
      <w:r w:rsidR="0040097F" w:rsidRPr="00BE17B7">
        <w:rPr>
          <w:rFonts w:asciiTheme="majorBidi" w:hAnsiTheme="majorBidi" w:cstheme="majorBidi"/>
          <w:color w:val="000000"/>
          <w:sz w:val="16"/>
          <w:szCs w:val="16"/>
          <w:lang w:val="en-US"/>
        </w:rPr>
        <w:t>dalam</w:t>
      </w:r>
      <w:proofErr w:type="spellEnd"/>
      <w:r w:rsidR="0040097F" w:rsidRPr="00BE17B7">
        <w:rPr>
          <w:rFonts w:asciiTheme="majorBidi" w:hAnsiTheme="majorBidi" w:cstheme="majorBidi"/>
          <w:color w:val="000000"/>
          <w:sz w:val="16"/>
          <w:szCs w:val="16"/>
          <w:lang w:val="en-US"/>
        </w:rPr>
        <w:t xml:space="preserve"> </w:t>
      </w:r>
      <w:proofErr w:type="spellStart"/>
      <w:r w:rsidR="0040097F" w:rsidRPr="00BE17B7">
        <w:rPr>
          <w:rFonts w:asciiTheme="majorBidi" w:hAnsiTheme="majorBidi" w:cstheme="majorBidi"/>
          <w:color w:val="000000"/>
          <w:sz w:val="16"/>
          <w:szCs w:val="16"/>
          <w:lang w:val="en-US"/>
        </w:rPr>
        <w:t>me</w:t>
      </w:r>
      <w:r w:rsidR="003446F1" w:rsidRPr="00BE17B7">
        <w:rPr>
          <w:rFonts w:asciiTheme="majorBidi" w:hAnsiTheme="majorBidi" w:cstheme="majorBidi"/>
          <w:color w:val="000000"/>
          <w:sz w:val="16"/>
          <w:szCs w:val="16"/>
          <w:lang w:val="en-US"/>
        </w:rPr>
        <w:t>mbangun</w:t>
      </w:r>
      <w:proofErr w:type="spellEnd"/>
      <w:r w:rsidR="003446F1" w:rsidRPr="00BE17B7">
        <w:rPr>
          <w:rFonts w:asciiTheme="majorBidi" w:hAnsiTheme="majorBidi" w:cstheme="majorBidi"/>
          <w:color w:val="000000"/>
          <w:sz w:val="16"/>
          <w:szCs w:val="16"/>
          <w:lang w:val="en-US"/>
        </w:rPr>
        <w:t xml:space="preserve"> </w:t>
      </w:r>
      <w:proofErr w:type="spellStart"/>
      <w:r w:rsidR="0040097F" w:rsidRPr="00BE17B7">
        <w:rPr>
          <w:rFonts w:asciiTheme="majorBidi" w:hAnsiTheme="majorBidi" w:cstheme="majorBidi"/>
          <w:spacing w:val="-4"/>
          <w:sz w:val="16"/>
          <w:szCs w:val="16"/>
          <w:lang w:val="en-US"/>
        </w:rPr>
        <w:t>manajemen</w:t>
      </w:r>
      <w:proofErr w:type="spellEnd"/>
      <w:r w:rsidR="0040097F" w:rsidRPr="00BE17B7">
        <w:rPr>
          <w:rFonts w:asciiTheme="majorBidi" w:hAnsiTheme="majorBidi" w:cstheme="majorBidi"/>
          <w:spacing w:val="-4"/>
          <w:sz w:val="16"/>
          <w:szCs w:val="16"/>
          <w:lang w:val="en-US"/>
        </w:rPr>
        <w:t xml:space="preserve"> </w:t>
      </w:r>
      <w:proofErr w:type="spellStart"/>
      <w:r w:rsidR="0040097F" w:rsidRPr="00BE17B7">
        <w:rPr>
          <w:rFonts w:asciiTheme="majorBidi" w:hAnsiTheme="majorBidi" w:cstheme="majorBidi"/>
          <w:spacing w:val="-4"/>
          <w:sz w:val="16"/>
          <w:szCs w:val="16"/>
          <w:lang w:val="en-US"/>
        </w:rPr>
        <w:t>pendidikan</w:t>
      </w:r>
      <w:proofErr w:type="spellEnd"/>
      <w:r w:rsidR="0040097F" w:rsidRPr="00BE17B7">
        <w:rPr>
          <w:rFonts w:asciiTheme="majorBidi" w:hAnsiTheme="majorBidi" w:cstheme="majorBidi"/>
          <w:spacing w:val="-4"/>
          <w:sz w:val="16"/>
          <w:szCs w:val="16"/>
          <w:lang w:val="en-US"/>
        </w:rPr>
        <w:t xml:space="preserve"> </w:t>
      </w:r>
      <w:proofErr w:type="spellStart"/>
      <w:r w:rsidR="0040097F" w:rsidRPr="00BE17B7">
        <w:rPr>
          <w:rFonts w:asciiTheme="majorBidi" w:hAnsiTheme="majorBidi" w:cstheme="majorBidi"/>
          <w:spacing w:val="-4"/>
          <w:sz w:val="16"/>
          <w:szCs w:val="16"/>
          <w:lang w:val="en-US"/>
        </w:rPr>
        <w:t>karakter</w:t>
      </w:r>
      <w:proofErr w:type="spellEnd"/>
      <w:r w:rsidR="0040097F" w:rsidRPr="00BE17B7">
        <w:rPr>
          <w:rFonts w:asciiTheme="majorBidi" w:hAnsiTheme="majorBidi" w:cstheme="majorBidi"/>
          <w:spacing w:val="-4"/>
          <w:sz w:val="16"/>
          <w:szCs w:val="16"/>
          <w:lang w:val="en-US"/>
        </w:rPr>
        <w:t xml:space="preserve"> </w:t>
      </w:r>
      <w:proofErr w:type="spellStart"/>
      <w:r w:rsidR="0040097F" w:rsidRPr="00BE17B7">
        <w:rPr>
          <w:rFonts w:asciiTheme="majorBidi" w:hAnsiTheme="majorBidi" w:cstheme="majorBidi"/>
          <w:spacing w:val="-4"/>
          <w:sz w:val="16"/>
          <w:szCs w:val="16"/>
          <w:lang w:val="en-US"/>
        </w:rPr>
        <w:t>berbasis</w:t>
      </w:r>
      <w:proofErr w:type="spellEnd"/>
      <w:r w:rsidR="0040097F" w:rsidRPr="00BE17B7">
        <w:rPr>
          <w:rFonts w:asciiTheme="majorBidi" w:hAnsiTheme="majorBidi" w:cstheme="majorBidi"/>
          <w:spacing w:val="-4"/>
          <w:sz w:val="16"/>
          <w:szCs w:val="16"/>
          <w:lang w:val="en-US"/>
        </w:rPr>
        <w:t xml:space="preserve"> </w:t>
      </w:r>
      <w:proofErr w:type="spellStart"/>
      <w:r w:rsidR="0040097F" w:rsidRPr="00BE17B7">
        <w:rPr>
          <w:rFonts w:asciiTheme="majorBidi" w:hAnsiTheme="majorBidi" w:cstheme="majorBidi"/>
          <w:spacing w:val="-4"/>
          <w:sz w:val="16"/>
          <w:szCs w:val="16"/>
          <w:lang w:val="en-US"/>
        </w:rPr>
        <w:t>kearifan</w:t>
      </w:r>
      <w:proofErr w:type="spellEnd"/>
      <w:r w:rsidR="0040097F" w:rsidRPr="00BE17B7">
        <w:rPr>
          <w:rFonts w:asciiTheme="majorBidi" w:hAnsiTheme="majorBidi" w:cstheme="majorBidi"/>
          <w:spacing w:val="-4"/>
          <w:sz w:val="16"/>
          <w:szCs w:val="16"/>
          <w:lang w:val="en-US"/>
        </w:rPr>
        <w:t xml:space="preserve"> </w:t>
      </w:r>
      <w:proofErr w:type="spellStart"/>
      <w:r w:rsidR="0040097F" w:rsidRPr="00BE17B7">
        <w:rPr>
          <w:rFonts w:asciiTheme="majorBidi" w:hAnsiTheme="majorBidi" w:cstheme="majorBidi"/>
          <w:spacing w:val="-4"/>
          <w:sz w:val="16"/>
          <w:szCs w:val="16"/>
          <w:lang w:val="en-US"/>
        </w:rPr>
        <w:t>lokal</w:t>
      </w:r>
      <w:proofErr w:type="spellEnd"/>
      <w:r w:rsidR="0040097F" w:rsidRPr="00BE17B7">
        <w:rPr>
          <w:rFonts w:asciiTheme="majorBidi" w:hAnsiTheme="majorBidi" w:cstheme="majorBidi"/>
          <w:spacing w:val="-4"/>
          <w:sz w:val="16"/>
          <w:szCs w:val="16"/>
          <w:lang w:val="en-US"/>
        </w:rPr>
        <w:t>.</w:t>
      </w:r>
      <w:proofErr w:type="gramEnd"/>
      <w:r w:rsidR="0040097F" w:rsidRPr="00BE17B7">
        <w:rPr>
          <w:rFonts w:asciiTheme="majorBidi" w:hAnsiTheme="majorBidi" w:cstheme="majorBidi"/>
          <w:spacing w:val="-4"/>
          <w:sz w:val="16"/>
          <w:szCs w:val="16"/>
          <w:lang w:val="en-US"/>
        </w:rPr>
        <w:t xml:space="preserve"> </w:t>
      </w:r>
      <w:r w:rsidR="00DC3016" w:rsidRPr="00BE17B7">
        <w:rPr>
          <w:rFonts w:asciiTheme="majorBidi" w:hAnsiTheme="majorBidi" w:cstheme="majorBidi"/>
          <w:iCs/>
          <w:noProof/>
          <w:sz w:val="16"/>
          <w:szCs w:val="16"/>
          <w:lang w:val="en-US"/>
        </w:rPr>
        <w:t xml:space="preserve"> </w:t>
      </w:r>
      <w:proofErr w:type="spellStart"/>
      <w:r w:rsidR="00CA6BBF" w:rsidRPr="00BE17B7">
        <w:rPr>
          <w:rFonts w:asciiTheme="majorBidi" w:hAnsiTheme="majorBidi" w:cstheme="majorBidi"/>
          <w:sz w:val="16"/>
          <w:szCs w:val="16"/>
          <w:lang w:val="en-US"/>
        </w:rPr>
        <w:t>Demikian</w:t>
      </w:r>
      <w:proofErr w:type="spellEnd"/>
      <w:r w:rsidR="00CA6BBF" w:rsidRPr="00BE17B7">
        <w:rPr>
          <w:rFonts w:asciiTheme="majorBidi" w:hAnsiTheme="majorBidi" w:cstheme="majorBidi"/>
          <w:sz w:val="16"/>
          <w:szCs w:val="16"/>
          <w:lang w:val="en-US"/>
        </w:rPr>
        <w:t xml:space="preserve"> </w:t>
      </w:r>
      <w:proofErr w:type="spellStart"/>
      <w:r w:rsidR="00CA6BBF" w:rsidRPr="00BE17B7">
        <w:rPr>
          <w:rFonts w:asciiTheme="majorBidi" w:hAnsiTheme="majorBidi" w:cstheme="majorBidi"/>
          <w:sz w:val="16"/>
          <w:szCs w:val="16"/>
          <w:lang w:val="en-US"/>
        </w:rPr>
        <w:t>secara</w:t>
      </w:r>
      <w:proofErr w:type="spellEnd"/>
      <w:r w:rsidR="00CA6BBF" w:rsidRPr="00BE17B7">
        <w:rPr>
          <w:rFonts w:asciiTheme="majorBidi" w:hAnsiTheme="majorBidi" w:cstheme="majorBidi"/>
          <w:sz w:val="16"/>
          <w:szCs w:val="16"/>
          <w:lang w:val="en-US"/>
        </w:rPr>
        <w:t xml:space="preserve"> </w:t>
      </w:r>
      <w:proofErr w:type="spellStart"/>
      <w:r w:rsidR="00CA6BBF" w:rsidRPr="00BE17B7">
        <w:rPr>
          <w:rFonts w:asciiTheme="majorBidi" w:hAnsiTheme="majorBidi" w:cstheme="majorBidi"/>
          <w:sz w:val="16"/>
          <w:szCs w:val="16"/>
          <w:lang w:val="en-US"/>
        </w:rPr>
        <w:t>praksis</w:t>
      </w:r>
      <w:proofErr w:type="spellEnd"/>
      <w:r w:rsidR="00CA6BBF"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penelitian</w:t>
      </w:r>
      <w:proofErr w:type="spellEnd"/>
      <w:r w:rsidR="001F6590"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ini</w:t>
      </w:r>
      <w:proofErr w:type="spellEnd"/>
      <w:r w:rsidR="001F6590"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menghasilkan</w:t>
      </w:r>
      <w:proofErr w:type="spellEnd"/>
      <w:r w:rsidR="001F6590"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beberapa</w:t>
      </w:r>
      <w:proofErr w:type="spellEnd"/>
      <w:r w:rsidR="001F6590"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temuan</w:t>
      </w:r>
      <w:proofErr w:type="spellEnd"/>
      <w:r w:rsidR="001F6590"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antara</w:t>
      </w:r>
      <w:proofErr w:type="spellEnd"/>
      <w:r w:rsidR="001F6590"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lain</w:t>
      </w:r>
      <w:proofErr w:type="spellEnd"/>
      <w:r w:rsidR="001F6590" w:rsidRPr="00BE17B7">
        <w:rPr>
          <w:rFonts w:asciiTheme="majorBidi" w:hAnsiTheme="majorBidi" w:cstheme="majorBidi"/>
          <w:sz w:val="16"/>
          <w:szCs w:val="16"/>
          <w:lang w:val="en-US"/>
        </w:rPr>
        <w:t xml:space="preserve">; 1) </w:t>
      </w:r>
      <w:proofErr w:type="spellStart"/>
      <w:r w:rsidR="001F6590" w:rsidRPr="00BE17B7">
        <w:rPr>
          <w:rFonts w:asciiTheme="majorBidi" w:hAnsiTheme="majorBidi" w:cstheme="majorBidi"/>
          <w:sz w:val="16"/>
          <w:szCs w:val="16"/>
          <w:lang w:val="en-US"/>
        </w:rPr>
        <w:t>konstruksi</w:t>
      </w:r>
      <w:proofErr w:type="spellEnd"/>
      <w:r w:rsidR="001F6590"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nilai</w:t>
      </w:r>
      <w:proofErr w:type="spellEnd"/>
      <w:r w:rsidR="001F6590"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kearifan</w:t>
      </w:r>
      <w:proofErr w:type="spellEnd"/>
      <w:r w:rsidR="001F6590"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lokal</w:t>
      </w:r>
      <w:proofErr w:type="spellEnd"/>
      <w:r w:rsidR="001F6590" w:rsidRPr="00BE17B7">
        <w:rPr>
          <w:rFonts w:asciiTheme="majorBidi" w:hAnsiTheme="majorBidi" w:cstheme="majorBidi"/>
          <w:sz w:val="16"/>
          <w:szCs w:val="16"/>
          <w:lang w:val="en-US"/>
        </w:rPr>
        <w:t xml:space="preserve"> </w:t>
      </w:r>
      <w:r w:rsidR="001F6590" w:rsidRPr="00BE17B7">
        <w:rPr>
          <w:rFonts w:asciiTheme="majorBidi" w:hAnsiTheme="majorBidi" w:cstheme="majorBidi"/>
          <w:i/>
          <w:iCs/>
          <w:sz w:val="16"/>
          <w:szCs w:val="16"/>
          <w:lang w:val="en-US"/>
        </w:rPr>
        <w:t>(local wisdom)</w:t>
      </w:r>
      <w:r w:rsidR="001F6590" w:rsidRPr="00BE17B7">
        <w:rPr>
          <w:rFonts w:asciiTheme="majorBidi" w:hAnsiTheme="majorBidi" w:cstheme="majorBidi"/>
          <w:sz w:val="16"/>
          <w:szCs w:val="16"/>
          <w:lang w:val="en-US"/>
        </w:rPr>
        <w:t xml:space="preserve"> madrasah </w:t>
      </w:r>
      <w:proofErr w:type="spellStart"/>
      <w:r w:rsidR="000C6F4C" w:rsidRPr="00BE17B7">
        <w:rPr>
          <w:rFonts w:asciiTheme="majorBidi" w:hAnsiTheme="majorBidi" w:cstheme="majorBidi"/>
          <w:sz w:val="16"/>
          <w:szCs w:val="16"/>
          <w:lang w:val="en-US"/>
        </w:rPr>
        <w:t>pada</w:t>
      </w:r>
      <w:proofErr w:type="spellEnd"/>
      <w:r w:rsidR="000C6F4C" w:rsidRPr="00BE17B7">
        <w:rPr>
          <w:rFonts w:asciiTheme="majorBidi" w:hAnsiTheme="majorBidi" w:cstheme="majorBidi"/>
          <w:sz w:val="16"/>
          <w:szCs w:val="16"/>
          <w:lang w:val="en-US"/>
        </w:rPr>
        <w:t xml:space="preserve"> </w:t>
      </w:r>
      <w:proofErr w:type="spellStart"/>
      <w:r w:rsidR="000C6F4C" w:rsidRPr="00BE17B7">
        <w:rPr>
          <w:rFonts w:asciiTheme="majorBidi" w:hAnsiTheme="majorBidi" w:cstheme="majorBidi"/>
          <w:sz w:val="16"/>
          <w:szCs w:val="16"/>
          <w:lang w:val="en-US"/>
        </w:rPr>
        <w:t>hakikatnya</w:t>
      </w:r>
      <w:proofErr w:type="spellEnd"/>
      <w:r w:rsidR="000C6F4C"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merupakan</w:t>
      </w:r>
      <w:proofErr w:type="spellEnd"/>
      <w:r w:rsidR="001F6590"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manifestasi</w:t>
      </w:r>
      <w:proofErr w:type="spellEnd"/>
      <w:r w:rsidR="001F6590"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dari</w:t>
      </w:r>
      <w:proofErr w:type="spellEnd"/>
      <w:r w:rsidR="001F6590" w:rsidRPr="00BE17B7">
        <w:rPr>
          <w:rFonts w:asciiTheme="majorBidi" w:hAnsiTheme="majorBidi" w:cstheme="majorBidi"/>
          <w:sz w:val="16"/>
          <w:szCs w:val="16"/>
          <w:lang w:val="en-US"/>
        </w:rPr>
        <w:t xml:space="preserve"> al-Qur’an </w:t>
      </w:r>
      <w:proofErr w:type="spellStart"/>
      <w:r w:rsidR="001F6590" w:rsidRPr="00BE17B7">
        <w:rPr>
          <w:rFonts w:asciiTheme="majorBidi" w:hAnsiTheme="majorBidi" w:cstheme="majorBidi"/>
          <w:sz w:val="16"/>
          <w:szCs w:val="16"/>
          <w:lang w:val="en-US"/>
        </w:rPr>
        <w:t>dan</w:t>
      </w:r>
      <w:proofErr w:type="spellEnd"/>
      <w:r w:rsidR="001F6590" w:rsidRPr="00BE17B7">
        <w:rPr>
          <w:rFonts w:asciiTheme="majorBidi" w:hAnsiTheme="majorBidi" w:cstheme="majorBidi"/>
          <w:sz w:val="16"/>
          <w:szCs w:val="16"/>
          <w:lang w:val="en-US"/>
        </w:rPr>
        <w:t xml:space="preserve"> al-</w:t>
      </w:r>
      <w:proofErr w:type="spellStart"/>
      <w:r w:rsidR="001F6590" w:rsidRPr="00BE17B7">
        <w:rPr>
          <w:rFonts w:asciiTheme="majorBidi" w:hAnsiTheme="majorBidi" w:cstheme="majorBidi"/>
          <w:sz w:val="16"/>
          <w:szCs w:val="16"/>
          <w:lang w:val="en-US"/>
        </w:rPr>
        <w:t>Hadits</w:t>
      </w:r>
      <w:proofErr w:type="spellEnd"/>
      <w:r w:rsidR="001F6590" w:rsidRPr="00BE17B7">
        <w:rPr>
          <w:rFonts w:asciiTheme="majorBidi" w:hAnsiTheme="majorBidi" w:cstheme="majorBidi"/>
          <w:sz w:val="16"/>
          <w:szCs w:val="16"/>
          <w:lang w:val="en-US"/>
        </w:rPr>
        <w:t>,</w:t>
      </w:r>
      <w:r w:rsidR="0040097F"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sebagai</w:t>
      </w:r>
      <w:proofErr w:type="spellEnd"/>
      <w:r w:rsidR="001F6590"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nilai</w:t>
      </w:r>
      <w:proofErr w:type="spellEnd"/>
      <w:r w:rsidR="001F6590"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keyakinan</w:t>
      </w:r>
      <w:proofErr w:type="spellEnd"/>
      <w:r w:rsidR="001F6590" w:rsidRPr="00BE17B7">
        <w:rPr>
          <w:rFonts w:asciiTheme="majorBidi" w:hAnsiTheme="majorBidi" w:cstheme="majorBidi"/>
          <w:i/>
          <w:iCs/>
          <w:sz w:val="16"/>
          <w:szCs w:val="16"/>
          <w:lang w:val="en-US"/>
        </w:rPr>
        <w:t xml:space="preserve"> (belief system) </w:t>
      </w:r>
      <w:proofErr w:type="spellStart"/>
      <w:r w:rsidR="001F6590" w:rsidRPr="00BE17B7">
        <w:rPr>
          <w:rFonts w:asciiTheme="majorBidi" w:hAnsiTheme="majorBidi" w:cstheme="majorBidi"/>
          <w:sz w:val="16"/>
          <w:szCs w:val="16"/>
          <w:lang w:val="en-US"/>
        </w:rPr>
        <w:t>dan</w:t>
      </w:r>
      <w:proofErr w:type="spellEnd"/>
      <w:r w:rsidR="001F6590"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menjadi</w:t>
      </w:r>
      <w:proofErr w:type="spellEnd"/>
      <w:r w:rsidR="001F6590"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dasar</w:t>
      </w:r>
      <w:proofErr w:type="spellEnd"/>
      <w:r w:rsidR="001F6590"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atas</w:t>
      </w:r>
      <w:proofErr w:type="spellEnd"/>
      <w:r w:rsidR="001F6590"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pengelolaan</w:t>
      </w:r>
      <w:proofErr w:type="spellEnd"/>
      <w:r w:rsidR="001F6590" w:rsidRPr="00BE17B7">
        <w:rPr>
          <w:rFonts w:asciiTheme="majorBidi" w:hAnsiTheme="majorBidi" w:cstheme="majorBidi"/>
          <w:sz w:val="16"/>
          <w:szCs w:val="16"/>
          <w:lang w:val="en-US"/>
        </w:rPr>
        <w:t xml:space="preserve"> </w:t>
      </w:r>
      <w:proofErr w:type="spellStart"/>
      <w:r w:rsidR="00CA6BBF" w:rsidRPr="00BE17B7">
        <w:rPr>
          <w:rFonts w:asciiTheme="majorBidi" w:hAnsiTheme="majorBidi" w:cstheme="majorBidi"/>
          <w:sz w:val="16"/>
          <w:szCs w:val="16"/>
          <w:lang w:val="en-US"/>
        </w:rPr>
        <w:t>pendidikan</w:t>
      </w:r>
      <w:proofErr w:type="spellEnd"/>
      <w:r w:rsidR="00CA6BBF" w:rsidRPr="00BE17B7">
        <w:rPr>
          <w:rFonts w:asciiTheme="majorBidi" w:hAnsiTheme="majorBidi" w:cstheme="majorBidi"/>
          <w:sz w:val="16"/>
          <w:szCs w:val="16"/>
          <w:lang w:val="en-US"/>
        </w:rPr>
        <w:t xml:space="preserve"> Islam</w:t>
      </w:r>
      <w:r w:rsidR="001F6590" w:rsidRPr="00BE17B7">
        <w:rPr>
          <w:rFonts w:asciiTheme="majorBidi" w:hAnsiTheme="majorBidi" w:cstheme="majorBidi"/>
          <w:sz w:val="16"/>
          <w:szCs w:val="16"/>
          <w:lang w:val="en-US"/>
        </w:rPr>
        <w:t>, 2)</w:t>
      </w:r>
      <w:r w:rsidR="00CA6BBF"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interpretasi</w:t>
      </w:r>
      <w:proofErr w:type="spellEnd"/>
      <w:r w:rsidR="001F6590" w:rsidRPr="00BE17B7">
        <w:rPr>
          <w:rFonts w:asciiTheme="majorBidi" w:hAnsiTheme="majorBidi" w:cstheme="majorBidi"/>
          <w:sz w:val="16"/>
          <w:szCs w:val="16"/>
          <w:lang w:val="en-US"/>
        </w:rPr>
        <w:t xml:space="preserve"> </w:t>
      </w:r>
      <w:proofErr w:type="spellStart"/>
      <w:r w:rsidR="00CA6BBF" w:rsidRPr="00BE17B7">
        <w:rPr>
          <w:rFonts w:asciiTheme="majorBidi" w:hAnsiTheme="majorBidi" w:cstheme="majorBidi"/>
          <w:sz w:val="16"/>
          <w:szCs w:val="16"/>
          <w:lang w:val="en-US"/>
        </w:rPr>
        <w:t>nilai</w:t>
      </w:r>
      <w:proofErr w:type="spellEnd"/>
      <w:r w:rsidR="00CA6BBF"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kearifan</w:t>
      </w:r>
      <w:proofErr w:type="spellEnd"/>
      <w:r w:rsidR="001F6590"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lokal</w:t>
      </w:r>
      <w:proofErr w:type="spellEnd"/>
      <w:r w:rsidR="001F6590"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tersebut</w:t>
      </w:r>
      <w:proofErr w:type="spellEnd"/>
      <w:r w:rsidR="001F6590" w:rsidRPr="00BE17B7">
        <w:rPr>
          <w:rFonts w:asciiTheme="majorBidi" w:hAnsiTheme="majorBidi" w:cstheme="majorBidi"/>
          <w:sz w:val="16"/>
          <w:szCs w:val="16"/>
          <w:lang w:val="en-US"/>
        </w:rPr>
        <w:t xml:space="preserve"> </w:t>
      </w:r>
      <w:proofErr w:type="spellStart"/>
      <w:r w:rsidR="001F6590" w:rsidRPr="00BE17B7">
        <w:rPr>
          <w:rFonts w:asciiTheme="majorBidi" w:hAnsiTheme="majorBidi" w:cstheme="majorBidi"/>
          <w:sz w:val="16"/>
          <w:szCs w:val="16"/>
          <w:lang w:val="en-US"/>
        </w:rPr>
        <w:t>kemudian</w:t>
      </w:r>
      <w:proofErr w:type="spellEnd"/>
      <w:r w:rsidR="001F6590" w:rsidRPr="00BE17B7">
        <w:rPr>
          <w:rFonts w:asciiTheme="majorBidi" w:hAnsiTheme="majorBidi" w:cstheme="majorBidi"/>
          <w:sz w:val="16"/>
          <w:szCs w:val="16"/>
          <w:lang w:val="en-US"/>
        </w:rPr>
        <w:t xml:space="preserve"> di </w:t>
      </w:r>
      <w:proofErr w:type="spellStart"/>
      <w:r w:rsidR="001F6590" w:rsidRPr="00BE17B7">
        <w:rPr>
          <w:rFonts w:asciiTheme="majorBidi" w:hAnsiTheme="majorBidi" w:cstheme="majorBidi"/>
          <w:sz w:val="16"/>
          <w:szCs w:val="16"/>
          <w:lang w:val="en-US"/>
        </w:rPr>
        <w:t>internalisasikan</w:t>
      </w:r>
      <w:proofErr w:type="spellEnd"/>
      <w:r w:rsidR="00CA6BBF" w:rsidRPr="00BE17B7">
        <w:rPr>
          <w:rFonts w:asciiTheme="majorBidi" w:hAnsiTheme="majorBidi" w:cstheme="majorBidi"/>
          <w:sz w:val="16"/>
          <w:szCs w:val="16"/>
          <w:lang w:val="en-US"/>
        </w:rPr>
        <w:t xml:space="preserve"> </w:t>
      </w:r>
      <w:proofErr w:type="spellStart"/>
      <w:r w:rsidR="00CA6BBF" w:rsidRPr="00BE17B7">
        <w:rPr>
          <w:rFonts w:asciiTheme="majorBidi" w:hAnsiTheme="majorBidi" w:cstheme="majorBidi"/>
          <w:sz w:val="16"/>
          <w:szCs w:val="16"/>
          <w:lang w:val="en-US"/>
        </w:rPr>
        <w:t>dalam</w:t>
      </w:r>
      <w:proofErr w:type="spellEnd"/>
      <w:r w:rsidR="00CA6BBF" w:rsidRPr="00BE17B7">
        <w:rPr>
          <w:rFonts w:asciiTheme="majorBidi" w:hAnsiTheme="majorBidi" w:cstheme="majorBidi"/>
          <w:sz w:val="16"/>
          <w:szCs w:val="16"/>
          <w:lang w:val="en-US"/>
        </w:rPr>
        <w:t xml:space="preserve"> </w:t>
      </w:r>
      <w:proofErr w:type="spellStart"/>
      <w:r w:rsidR="00CA6BBF" w:rsidRPr="00BE17B7">
        <w:rPr>
          <w:rFonts w:asciiTheme="majorBidi" w:hAnsiTheme="majorBidi" w:cstheme="majorBidi"/>
          <w:sz w:val="16"/>
          <w:szCs w:val="16"/>
          <w:lang w:val="en-US"/>
        </w:rPr>
        <w:t>lingkungan</w:t>
      </w:r>
      <w:proofErr w:type="spellEnd"/>
      <w:r w:rsidR="00CA6BBF" w:rsidRPr="00BE17B7">
        <w:rPr>
          <w:rFonts w:asciiTheme="majorBidi" w:hAnsiTheme="majorBidi" w:cstheme="majorBidi"/>
          <w:sz w:val="16"/>
          <w:szCs w:val="16"/>
          <w:lang w:val="en-US"/>
        </w:rPr>
        <w:t xml:space="preserve"> </w:t>
      </w:r>
      <w:proofErr w:type="spellStart"/>
      <w:r w:rsidR="00CA6BBF" w:rsidRPr="00BE17B7">
        <w:rPr>
          <w:rFonts w:asciiTheme="majorBidi" w:hAnsiTheme="majorBidi" w:cstheme="majorBidi"/>
          <w:sz w:val="16"/>
          <w:szCs w:val="16"/>
          <w:lang w:val="en-US"/>
        </w:rPr>
        <w:t>organisasi</w:t>
      </w:r>
      <w:proofErr w:type="spellEnd"/>
      <w:r w:rsidR="00CA6BBF" w:rsidRPr="00BE17B7">
        <w:rPr>
          <w:rFonts w:asciiTheme="majorBidi" w:hAnsiTheme="majorBidi" w:cstheme="majorBidi"/>
          <w:sz w:val="16"/>
          <w:szCs w:val="16"/>
          <w:lang w:val="en-US"/>
        </w:rPr>
        <w:t xml:space="preserve"> </w:t>
      </w:r>
      <w:proofErr w:type="spellStart"/>
      <w:r w:rsidR="00CA6BBF" w:rsidRPr="00BE17B7">
        <w:rPr>
          <w:rFonts w:asciiTheme="majorBidi" w:hAnsiTheme="majorBidi" w:cstheme="majorBidi"/>
          <w:sz w:val="16"/>
          <w:szCs w:val="16"/>
          <w:lang w:val="en-US"/>
        </w:rPr>
        <w:t>dan</w:t>
      </w:r>
      <w:proofErr w:type="spellEnd"/>
      <w:r w:rsidR="00CA6BBF" w:rsidRPr="00BE17B7">
        <w:rPr>
          <w:rFonts w:asciiTheme="majorBidi" w:hAnsiTheme="majorBidi" w:cstheme="majorBidi"/>
          <w:sz w:val="16"/>
          <w:szCs w:val="16"/>
          <w:lang w:val="en-US"/>
        </w:rPr>
        <w:t xml:space="preserve"> </w:t>
      </w:r>
      <w:proofErr w:type="spellStart"/>
      <w:r w:rsidR="00CA6BBF" w:rsidRPr="00BE17B7">
        <w:rPr>
          <w:rFonts w:asciiTheme="majorBidi" w:hAnsiTheme="majorBidi" w:cstheme="majorBidi"/>
          <w:sz w:val="16"/>
          <w:szCs w:val="16"/>
          <w:lang w:val="en-US"/>
        </w:rPr>
        <w:t>dijadikan</w:t>
      </w:r>
      <w:proofErr w:type="spellEnd"/>
      <w:r w:rsidR="00CA6BBF" w:rsidRPr="00BE17B7">
        <w:rPr>
          <w:rFonts w:asciiTheme="majorBidi" w:hAnsiTheme="majorBidi" w:cstheme="majorBidi"/>
          <w:sz w:val="16"/>
          <w:szCs w:val="16"/>
          <w:lang w:val="en-US"/>
        </w:rPr>
        <w:t xml:space="preserve"> </w:t>
      </w:r>
      <w:proofErr w:type="spellStart"/>
      <w:r w:rsidR="00CA6BBF" w:rsidRPr="00BE17B7">
        <w:rPr>
          <w:rFonts w:asciiTheme="majorBidi" w:hAnsiTheme="majorBidi" w:cstheme="majorBidi"/>
          <w:sz w:val="16"/>
          <w:szCs w:val="16"/>
          <w:lang w:val="en-US"/>
        </w:rPr>
        <w:t>sebuah</w:t>
      </w:r>
      <w:proofErr w:type="spellEnd"/>
      <w:r w:rsidR="00CA6BBF" w:rsidRPr="00BE17B7">
        <w:rPr>
          <w:rFonts w:asciiTheme="majorBidi" w:hAnsiTheme="majorBidi" w:cstheme="majorBidi"/>
          <w:sz w:val="16"/>
          <w:szCs w:val="16"/>
          <w:lang w:val="en-US"/>
        </w:rPr>
        <w:t xml:space="preserve"> </w:t>
      </w:r>
      <w:proofErr w:type="spellStart"/>
      <w:r w:rsidR="00CA6BBF" w:rsidRPr="00BE17B7">
        <w:rPr>
          <w:rFonts w:asciiTheme="majorBidi" w:hAnsiTheme="majorBidi" w:cstheme="majorBidi"/>
          <w:sz w:val="16"/>
          <w:szCs w:val="16"/>
          <w:lang w:val="en-US"/>
        </w:rPr>
        <w:t>budaya</w:t>
      </w:r>
      <w:proofErr w:type="spellEnd"/>
      <w:r w:rsidR="00CA6BBF" w:rsidRPr="00BE17B7">
        <w:rPr>
          <w:rFonts w:asciiTheme="majorBidi" w:hAnsiTheme="majorBidi" w:cstheme="majorBidi"/>
          <w:sz w:val="16"/>
          <w:szCs w:val="16"/>
          <w:lang w:val="en-US"/>
        </w:rPr>
        <w:t xml:space="preserve"> madrasah, </w:t>
      </w:r>
      <w:proofErr w:type="spellStart"/>
      <w:r w:rsidR="00CA6BBF" w:rsidRPr="00BE17B7">
        <w:rPr>
          <w:rFonts w:asciiTheme="majorBidi" w:hAnsiTheme="majorBidi" w:cstheme="majorBidi"/>
          <w:sz w:val="16"/>
          <w:szCs w:val="16"/>
          <w:lang w:val="en-US"/>
        </w:rPr>
        <w:t>seperti</w:t>
      </w:r>
      <w:proofErr w:type="spellEnd"/>
      <w:r w:rsidR="00CA6BBF" w:rsidRPr="00BE17B7">
        <w:rPr>
          <w:rFonts w:asciiTheme="majorBidi" w:hAnsiTheme="majorBidi" w:cstheme="majorBidi"/>
          <w:sz w:val="16"/>
          <w:szCs w:val="16"/>
          <w:lang w:val="en-US"/>
        </w:rPr>
        <w:t xml:space="preserve">; </w:t>
      </w:r>
      <w:proofErr w:type="spellStart"/>
      <w:r w:rsidR="00CA6BBF" w:rsidRPr="00BE17B7">
        <w:rPr>
          <w:rFonts w:asciiTheme="majorBidi" w:hAnsiTheme="majorBidi" w:cstheme="majorBidi"/>
          <w:sz w:val="16"/>
          <w:szCs w:val="16"/>
          <w:lang w:val="en-US"/>
        </w:rPr>
        <w:t>kejujuran</w:t>
      </w:r>
      <w:proofErr w:type="spellEnd"/>
      <w:r w:rsidR="00CA6BBF" w:rsidRPr="00BE17B7">
        <w:rPr>
          <w:rFonts w:asciiTheme="majorBidi" w:hAnsiTheme="majorBidi" w:cstheme="majorBidi"/>
          <w:sz w:val="16"/>
          <w:szCs w:val="16"/>
          <w:lang w:val="en-US"/>
        </w:rPr>
        <w:t xml:space="preserve">, </w:t>
      </w:r>
      <w:proofErr w:type="spellStart"/>
      <w:r w:rsidR="00CA6BBF" w:rsidRPr="00BE17B7">
        <w:rPr>
          <w:rFonts w:asciiTheme="majorBidi" w:hAnsiTheme="majorBidi" w:cstheme="majorBidi"/>
          <w:sz w:val="16"/>
          <w:szCs w:val="16"/>
          <w:lang w:val="en-US"/>
        </w:rPr>
        <w:t>percaya</w:t>
      </w:r>
      <w:proofErr w:type="spellEnd"/>
      <w:r w:rsidR="00CA6BBF" w:rsidRPr="00BE17B7">
        <w:rPr>
          <w:rFonts w:asciiTheme="majorBidi" w:hAnsiTheme="majorBidi" w:cstheme="majorBidi"/>
          <w:sz w:val="16"/>
          <w:szCs w:val="16"/>
          <w:lang w:val="en-US"/>
        </w:rPr>
        <w:t xml:space="preserve"> </w:t>
      </w:r>
      <w:proofErr w:type="spellStart"/>
      <w:r w:rsidR="00CA6BBF" w:rsidRPr="00BE17B7">
        <w:rPr>
          <w:rFonts w:asciiTheme="majorBidi" w:hAnsiTheme="majorBidi" w:cstheme="majorBidi"/>
          <w:sz w:val="16"/>
          <w:szCs w:val="16"/>
          <w:lang w:val="en-US"/>
        </w:rPr>
        <w:t>diri</w:t>
      </w:r>
      <w:proofErr w:type="spellEnd"/>
      <w:r w:rsidR="00CA6BBF" w:rsidRPr="00BE17B7">
        <w:rPr>
          <w:rFonts w:asciiTheme="majorBidi" w:hAnsiTheme="majorBidi" w:cstheme="majorBidi"/>
          <w:sz w:val="16"/>
          <w:szCs w:val="16"/>
          <w:lang w:val="en-US"/>
        </w:rPr>
        <w:t xml:space="preserve">, </w:t>
      </w:r>
      <w:proofErr w:type="spellStart"/>
      <w:r w:rsidR="00CA6BBF" w:rsidRPr="00BE17B7">
        <w:rPr>
          <w:rFonts w:asciiTheme="majorBidi" w:hAnsiTheme="majorBidi" w:cstheme="majorBidi"/>
          <w:sz w:val="16"/>
          <w:szCs w:val="16"/>
          <w:lang w:val="en-US"/>
        </w:rPr>
        <w:t>komitmen</w:t>
      </w:r>
      <w:proofErr w:type="spellEnd"/>
      <w:r w:rsidR="00CA6BBF" w:rsidRPr="00BE17B7">
        <w:rPr>
          <w:rFonts w:asciiTheme="majorBidi" w:hAnsiTheme="majorBidi" w:cstheme="majorBidi"/>
          <w:sz w:val="16"/>
          <w:szCs w:val="16"/>
          <w:lang w:val="en-US"/>
        </w:rPr>
        <w:t xml:space="preserve">, </w:t>
      </w:r>
      <w:proofErr w:type="spellStart"/>
      <w:r w:rsidR="00CA6BBF" w:rsidRPr="00BE17B7">
        <w:rPr>
          <w:rFonts w:asciiTheme="majorBidi" w:hAnsiTheme="majorBidi" w:cstheme="majorBidi"/>
          <w:sz w:val="16"/>
          <w:szCs w:val="16"/>
          <w:lang w:val="en-US"/>
        </w:rPr>
        <w:t>istiqamah</w:t>
      </w:r>
      <w:proofErr w:type="spellEnd"/>
      <w:r w:rsidR="00CA6BBF" w:rsidRPr="00BE17B7">
        <w:rPr>
          <w:rFonts w:asciiTheme="majorBidi" w:hAnsiTheme="majorBidi" w:cstheme="majorBidi"/>
          <w:sz w:val="16"/>
          <w:szCs w:val="16"/>
          <w:lang w:val="en-US"/>
        </w:rPr>
        <w:t xml:space="preserve">, </w:t>
      </w:r>
      <w:proofErr w:type="spellStart"/>
      <w:r w:rsidR="00CA6BBF" w:rsidRPr="00BE17B7">
        <w:rPr>
          <w:rFonts w:asciiTheme="majorBidi" w:hAnsiTheme="majorBidi" w:cstheme="majorBidi"/>
          <w:sz w:val="16"/>
          <w:szCs w:val="16"/>
          <w:lang w:val="en-US"/>
        </w:rPr>
        <w:t>ikhlas</w:t>
      </w:r>
      <w:proofErr w:type="spellEnd"/>
      <w:r w:rsidR="00CA6BBF" w:rsidRPr="00BE17B7">
        <w:rPr>
          <w:rFonts w:asciiTheme="majorBidi" w:hAnsiTheme="majorBidi" w:cstheme="majorBidi"/>
          <w:sz w:val="16"/>
          <w:szCs w:val="16"/>
          <w:lang w:val="en-US"/>
        </w:rPr>
        <w:t xml:space="preserve">, </w:t>
      </w:r>
      <w:proofErr w:type="spellStart"/>
      <w:r w:rsidR="00CA6BBF" w:rsidRPr="00BE17B7">
        <w:rPr>
          <w:rFonts w:asciiTheme="majorBidi" w:hAnsiTheme="majorBidi" w:cstheme="majorBidi"/>
          <w:sz w:val="16"/>
          <w:szCs w:val="16"/>
          <w:lang w:val="en-US"/>
        </w:rPr>
        <w:t>disiplin</w:t>
      </w:r>
      <w:proofErr w:type="spellEnd"/>
      <w:r w:rsidR="00CA6BBF" w:rsidRPr="00BE17B7">
        <w:rPr>
          <w:rFonts w:asciiTheme="majorBidi" w:hAnsiTheme="majorBidi" w:cstheme="majorBidi"/>
          <w:sz w:val="16"/>
          <w:szCs w:val="16"/>
          <w:lang w:val="en-US"/>
        </w:rPr>
        <w:t xml:space="preserve">, </w:t>
      </w:r>
      <w:r w:rsidR="00CA6BBF" w:rsidRPr="00BE17B7">
        <w:rPr>
          <w:rFonts w:asciiTheme="majorBidi" w:hAnsiTheme="majorBidi" w:cstheme="majorBidi"/>
          <w:iCs/>
          <w:sz w:val="16"/>
          <w:szCs w:val="16"/>
          <w:lang w:val="ms" w:eastAsia="ms"/>
        </w:rPr>
        <w:t>tawakkal dan bekerja keras</w:t>
      </w:r>
      <w:r w:rsidR="001F6590" w:rsidRPr="00BE17B7">
        <w:rPr>
          <w:rFonts w:asciiTheme="majorBidi" w:hAnsiTheme="majorBidi" w:cstheme="majorBidi"/>
          <w:iCs/>
          <w:sz w:val="16"/>
          <w:szCs w:val="16"/>
          <w:lang w:val="ms" w:eastAsia="ms"/>
        </w:rPr>
        <w:t xml:space="preserve">; 3) </w:t>
      </w:r>
      <w:r w:rsidR="004D2323" w:rsidRPr="00BE17B7">
        <w:rPr>
          <w:rFonts w:asciiTheme="majorBidi" w:hAnsiTheme="majorBidi" w:cstheme="majorBidi"/>
          <w:iCs/>
          <w:sz w:val="16"/>
          <w:szCs w:val="16"/>
          <w:lang w:val="ms" w:eastAsia="ms"/>
        </w:rPr>
        <w:t xml:space="preserve">habitualisasi </w:t>
      </w:r>
      <w:r w:rsidR="001F6590" w:rsidRPr="00BE17B7">
        <w:rPr>
          <w:rFonts w:asciiTheme="majorBidi" w:hAnsiTheme="majorBidi" w:cstheme="majorBidi"/>
          <w:iCs/>
          <w:sz w:val="16"/>
          <w:szCs w:val="16"/>
          <w:lang w:val="ms" w:eastAsia="ms"/>
        </w:rPr>
        <w:t xml:space="preserve">nilai </w:t>
      </w:r>
      <w:r w:rsidR="004D2323" w:rsidRPr="00BE17B7">
        <w:rPr>
          <w:rFonts w:asciiTheme="majorBidi" w:hAnsiTheme="majorBidi" w:cstheme="majorBidi"/>
          <w:iCs/>
          <w:sz w:val="16"/>
          <w:szCs w:val="16"/>
          <w:lang w:val="ms" w:eastAsia="ms"/>
        </w:rPr>
        <w:t xml:space="preserve">kearifan lokal </w:t>
      </w:r>
      <w:r w:rsidR="001F6590" w:rsidRPr="00BE17B7">
        <w:rPr>
          <w:rFonts w:asciiTheme="majorBidi" w:hAnsiTheme="majorBidi" w:cstheme="majorBidi"/>
          <w:iCs/>
          <w:sz w:val="16"/>
          <w:szCs w:val="16"/>
          <w:lang w:val="ms" w:eastAsia="ms"/>
        </w:rPr>
        <w:t>madrasah</w:t>
      </w:r>
      <w:r w:rsidR="004D2323" w:rsidRPr="00BE17B7">
        <w:rPr>
          <w:rFonts w:asciiTheme="majorBidi" w:hAnsiTheme="majorBidi" w:cstheme="majorBidi"/>
          <w:iCs/>
          <w:sz w:val="16"/>
          <w:szCs w:val="16"/>
          <w:lang w:val="ms" w:eastAsia="ms"/>
        </w:rPr>
        <w:t xml:space="preserve">, dapat difahami sebagai </w:t>
      </w:r>
      <w:r w:rsidR="001F6590" w:rsidRPr="00BE17B7">
        <w:rPr>
          <w:rFonts w:asciiTheme="majorBidi" w:hAnsiTheme="majorBidi" w:cstheme="majorBidi"/>
          <w:i/>
          <w:sz w:val="16"/>
          <w:szCs w:val="16"/>
          <w:lang w:val="ms" w:eastAsia="ms"/>
        </w:rPr>
        <w:t>(social capital)</w:t>
      </w:r>
      <w:r w:rsidR="001F6590" w:rsidRPr="00BE17B7">
        <w:rPr>
          <w:rFonts w:asciiTheme="majorBidi" w:hAnsiTheme="majorBidi" w:cstheme="majorBidi"/>
          <w:iCs/>
          <w:sz w:val="16"/>
          <w:szCs w:val="16"/>
          <w:lang w:val="ms" w:eastAsia="ms"/>
        </w:rPr>
        <w:t xml:space="preserve"> yang kemudian di tranmisikan sebagai energy positif dalam pelbagai pengelolaan </w:t>
      </w:r>
      <w:r w:rsidR="001F6590" w:rsidRPr="00BE17B7">
        <w:rPr>
          <w:rFonts w:asciiTheme="majorBidi" w:hAnsiTheme="majorBidi" w:cstheme="majorBidi"/>
          <w:i/>
          <w:iCs/>
          <w:color w:val="000000"/>
          <w:sz w:val="16"/>
          <w:szCs w:val="16"/>
          <w:lang w:val="en-US"/>
        </w:rPr>
        <w:t xml:space="preserve">(al </w:t>
      </w:r>
      <w:proofErr w:type="spellStart"/>
      <w:r w:rsidR="001F6590" w:rsidRPr="00BE17B7">
        <w:rPr>
          <w:rFonts w:asciiTheme="majorBidi" w:hAnsiTheme="majorBidi" w:cstheme="majorBidi"/>
          <w:i/>
          <w:iCs/>
          <w:color w:val="000000"/>
          <w:sz w:val="16"/>
          <w:szCs w:val="16"/>
          <w:lang w:val="en-US"/>
        </w:rPr>
        <w:t>mudabbir</w:t>
      </w:r>
      <w:proofErr w:type="spellEnd"/>
      <w:r w:rsidR="001F6590" w:rsidRPr="00BE17B7">
        <w:rPr>
          <w:rFonts w:asciiTheme="majorBidi" w:hAnsiTheme="majorBidi" w:cstheme="majorBidi"/>
          <w:i/>
          <w:iCs/>
          <w:color w:val="000000"/>
          <w:sz w:val="16"/>
          <w:szCs w:val="16"/>
          <w:lang w:val="en-US"/>
        </w:rPr>
        <w:t xml:space="preserve">) </w:t>
      </w:r>
      <w:proofErr w:type="spellStart"/>
      <w:r w:rsidR="001F6590" w:rsidRPr="00BE17B7">
        <w:rPr>
          <w:rFonts w:asciiTheme="majorBidi" w:hAnsiTheme="majorBidi" w:cstheme="majorBidi"/>
          <w:color w:val="000000"/>
          <w:sz w:val="16"/>
          <w:szCs w:val="16"/>
          <w:lang w:val="en-US"/>
        </w:rPr>
        <w:t>pendidikan</w:t>
      </w:r>
      <w:proofErr w:type="spellEnd"/>
      <w:r w:rsidR="001F6590" w:rsidRPr="00BE17B7">
        <w:rPr>
          <w:rFonts w:asciiTheme="majorBidi" w:hAnsiTheme="majorBidi" w:cstheme="majorBidi"/>
          <w:color w:val="000000"/>
          <w:sz w:val="16"/>
          <w:szCs w:val="16"/>
          <w:lang w:val="en-US"/>
        </w:rPr>
        <w:t xml:space="preserve"> Islam, </w:t>
      </w:r>
      <w:proofErr w:type="spellStart"/>
      <w:r w:rsidR="001F6590" w:rsidRPr="00BE17B7">
        <w:rPr>
          <w:rFonts w:asciiTheme="majorBidi" w:hAnsiTheme="majorBidi" w:cstheme="majorBidi"/>
          <w:color w:val="000000"/>
          <w:sz w:val="16"/>
          <w:szCs w:val="16"/>
          <w:lang w:val="en-US"/>
        </w:rPr>
        <w:t>sehingga</w:t>
      </w:r>
      <w:proofErr w:type="spellEnd"/>
      <w:r w:rsidR="001F6590" w:rsidRPr="00BE17B7">
        <w:rPr>
          <w:rFonts w:asciiTheme="majorBidi" w:hAnsiTheme="majorBidi" w:cstheme="majorBidi"/>
          <w:color w:val="000000"/>
          <w:sz w:val="16"/>
          <w:szCs w:val="16"/>
          <w:lang w:val="en-US"/>
        </w:rPr>
        <w:t xml:space="preserve"> </w:t>
      </w:r>
      <w:proofErr w:type="spellStart"/>
      <w:r w:rsidR="001F6590" w:rsidRPr="00BE17B7">
        <w:rPr>
          <w:rFonts w:asciiTheme="majorBidi" w:hAnsiTheme="majorBidi" w:cstheme="majorBidi"/>
          <w:color w:val="000000"/>
          <w:sz w:val="16"/>
          <w:szCs w:val="16"/>
          <w:lang w:val="en-US"/>
        </w:rPr>
        <w:t>dapat</w:t>
      </w:r>
      <w:proofErr w:type="spellEnd"/>
      <w:r w:rsidR="001F6590" w:rsidRPr="00BE17B7">
        <w:rPr>
          <w:rFonts w:asciiTheme="majorBidi" w:hAnsiTheme="majorBidi" w:cstheme="majorBidi"/>
          <w:color w:val="000000"/>
          <w:sz w:val="16"/>
          <w:szCs w:val="16"/>
          <w:lang w:val="en-US"/>
        </w:rPr>
        <w:t xml:space="preserve"> </w:t>
      </w:r>
      <w:proofErr w:type="spellStart"/>
      <w:r w:rsidR="001F6590" w:rsidRPr="00BE17B7">
        <w:rPr>
          <w:rFonts w:asciiTheme="majorBidi" w:hAnsiTheme="majorBidi" w:cstheme="majorBidi"/>
          <w:color w:val="000000"/>
          <w:sz w:val="16"/>
          <w:szCs w:val="16"/>
          <w:lang w:val="en-US"/>
        </w:rPr>
        <w:t>mempengaruhi</w:t>
      </w:r>
      <w:proofErr w:type="spellEnd"/>
      <w:r w:rsidR="001F6590" w:rsidRPr="00BE17B7">
        <w:rPr>
          <w:rFonts w:asciiTheme="majorBidi" w:hAnsiTheme="majorBidi" w:cstheme="majorBidi"/>
          <w:color w:val="000000"/>
          <w:sz w:val="16"/>
          <w:szCs w:val="16"/>
          <w:lang w:val="en-US"/>
        </w:rPr>
        <w:t xml:space="preserve"> </w:t>
      </w:r>
      <w:r w:rsidR="001F6590" w:rsidRPr="00BE17B7">
        <w:rPr>
          <w:rFonts w:asciiTheme="majorBidi" w:hAnsiTheme="majorBidi" w:cstheme="majorBidi"/>
          <w:sz w:val="16"/>
          <w:szCs w:val="16"/>
          <w:lang w:val="sv-SE"/>
        </w:rPr>
        <w:t xml:space="preserve">pemikiran </w:t>
      </w:r>
      <w:r w:rsidR="001F6590" w:rsidRPr="00BE17B7">
        <w:rPr>
          <w:rFonts w:asciiTheme="majorBidi" w:hAnsiTheme="majorBidi" w:cstheme="majorBidi"/>
          <w:i/>
          <w:iCs/>
          <w:sz w:val="16"/>
          <w:szCs w:val="16"/>
          <w:lang w:val="sv-SE"/>
        </w:rPr>
        <w:t xml:space="preserve">(mind) </w:t>
      </w:r>
      <w:r w:rsidR="001F6590" w:rsidRPr="00BE17B7">
        <w:rPr>
          <w:rFonts w:asciiTheme="majorBidi" w:hAnsiTheme="majorBidi" w:cstheme="majorBidi"/>
          <w:sz w:val="16"/>
          <w:szCs w:val="16"/>
          <w:lang w:val="sv-SE"/>
        </w:rPr>
        <w:t xml:space="preserve">dan tindakan </w:t>
      </w:r>
      <w:r w:rsidR="001F6590" w:rsidRPr="00BE17B7">
        <w:rPr>
          <w:rFonts w:asciiTheme="majorBidi" w:hAnsiTheme="majorBidi" w:cstheme="majorBidi"/>
          <w:i/>
          <w:iCs/>
          <w:sz w:val="16"/>
          <w:szCs w:val="16"/>
          <w:lang w:val="sv-SE"/>
        </w:rPr>
        <w:t>(action)</w:t>
      </w:r>
      <w:r w:rsidR="001F6590" w:rsidRPr="00BE17B7">
        <w:rPr>
          <w:rFonts w:asciiTheme="majorBidi" w:hAnsiTheme="majorBidi" w:cstheme="majorBidi"/>
          <w:sz w:val="16"/>
          <w:szCs w:val="16"/>
          <w:lang w:val="sv-SE"/>
        </w:rPr>
        <w:t xml:space="preserve"> individu. </w:t>
      </w:r>
      <w:r w:rsidR="004D2323" w:rsidRPr="00BE17B7">
        <w:rPr>
          <w:rFonts w:asciiTheme="majorBidi" w:hAnsiTheme="majorBidi" w:cstheme="majorBidi"/>
          <w:sz w:val="16"/>
          <w:szCs w:val="16"/>
          <w:lang w:val="sv-SE"/>
        </w:rPr>
        <w:t xml:space="preserve">Ketika hubungan dialektis di atas dapat dijadikan sebagai </w:t>
      </w:r>
      <w:r w:rsidR="004D2323" w:rsidRPr="00BE17B7">
        <w:rPr>
          <w:rFonts w:asciiTheme="majorBidi" w:hAnsiTheme="majorBidi" w:cstheme="majorBidi"/>
          <w:i/>
          <w:iCs/>
          <w:noProof/>
          <w:sz w:val="16"/>
          <w:szCs w:val="16"/>
          <w:lang w:val="en-US"/>
        </w:rPr>
        <w:t>(</w:t>
      </w:r>
      <w:r w:rsidR="004D2323" w:rsidRPr="00BE17B7">
        <w:rPr>
          <w:rFonts w:asciiTheme="majorBidi" w:hAnsiTheme="majorBidi" w:cstheme="majorBidi"/>
          <w:i/>
          <w:iCs/>
          <w:sz w:val="16"/>
          <w:szCs w:val="16"/>
          <w:lang w:val="en-US"/>
        </w:rPr>
        <w:t xml:space="preserve">shifting paradigm) </w:t>
      </w:r>
      <w:proofErr w:type="spellStart"/>
      <w:r w:rsidR="004D2323" w:rsidRPr="00BE17B7">
        <w:rPr>
          <w:rFonts w:asciiTheme="majorBidi" w:hAnsiTheme="majorBidi" w:cstheme="majorBidi"/>
          <w:sz w:val="16"/>
          <w:szCs w:val="16"/>
          <w:lang w:val="en-US"/>
        </w:rPr>
        <w:t>dalam</w:t>
      </w:r>
      <w:proofErr w:type="spellEnd"/>
      <w:r w:rsidR="004D2323" w:rsidRPr="00BE17B7">
        <w:rPr>
          <w:rFonts w:asciiTheme="majorBidi" w:hAnsiTheme="majorBidi" w:cstheme="majorBidi"/>
          <w:sz w:val="16"/>
          <w:szCs w:val="16"/>
          <w:lang w:val="en-US"/>
        </w:rPr>
        <w:t xml:space="preserve"> </w:t>
      </w:r>
      <w:proofErr w:type="spellStart"/>
      <w:r w:rsidR="004D2323" w:rsidRPr="00BE17B7">
        <w:rPr>
          <w:rFonts w:asciiTheme="majorBidi" w:hAnsiTheme="majorBidi" w:cstheme="majorBidi"/>
          <w:sz w:val="16"/>
          <w:szCs w:val="16"/>
          <w:lang w:val="en-US"/>
        </w:rPr>
        <w:t>melahirkan</w:t>
      </w:r>
      <w:proofErr w:type="spellEnd"/>
      <w:r w:rsidR="004D2323" w:rsidRPr="00BE17B7">
        <w:rPr>
          <w:rFonts w:asciiTheme="majorBidi" w:hAnsiTheme="majorBidi" w:cstheme="majorBidi"/>
          <w:sz w:val="16"/>
          <w:szCs w:val="16"/>
          <w:lang w:val="en-US"/>
        </w:rPr>
        <w:t xml:space="preserve"> </w:t>
      </w:r>
      <w:proofErr w:type="spellStart"/>
      <w:r w:rsidR="004D2323" w:rsidRPr="00BE17B7">
        <w:rPr>
          <w:rFonts w:asciiTheme="majorBidi" w:hAnsiTheme="majorBidi" w:cstheme="majorBidi"/>
          <w:sz w:val="16"/>
          <w:szCs w:val="16"/>
          <w:lang w:val="en-US"/>
        </w:rPr>
        <w:t>teori</w:t>
      </w:r>
      <w:proofErr w:type="spellEnd"/>
      <w:r w:rsidR="004D2323" w:rsidRPr="00BE17B7">
        <w:rPr>
          <w:rFonts w:asciiTheme="majorBidi" w:hAnsiTheme="majorBidi" w:cstheme="majorBidi"/>
          <w:sz w:val="16"/>
          <w:szCs w:val="16"/>
          <w:lang w:val="en-US"/>
        </w:rPr>
        <w:t xml:space="preserve"> </w:t>
      </w:r>
      <w:proofErr w:type="spellStart"/>
      <w:r w:rsidR="004D2323" w:rsidRPr="00BE17B7">
        <w:rPr>
          <w:rFonts w:asciiTheme="majorBidi" w:hAnsiTheme="majorBidi" w:cstheme="majorBidi"/>
          <w:sz w:val="16"/>
          <w:szCs w:val="16"/>
          <w:lang w:val="en-US"/>
        </w:rPr>
        <w:t>baru</w:t>
      </w:r>
      <w:proofErr w:type="spellEnd"/>
      <w:r w:rsidR="004D2323" w:rsidRPr="00BE17B7">
        <w:rPr>
          <w:rFonts w:asciiTheme="majorBidi" w:hAnsiTheme="majorBidi" w:cstheme="majorBidi"/>
          <w:sz w:val="16"/>
          <w:szCs w:val="16"/>
          <w:lang w:val="en-US"/>
        </w:rPr>
        <w:t xml:space="preserve"> </w:t>
      </w:r>
      <w:proofErr w:type="spellStart"/>
      <w:r w:rsidR="004D2323" w:rsidRPr="00BE17B7">
        <w:rPr>
          <w:rFonts w:asciiTheme="majorBidi" w:hAnsiTheme="majorBidi" w:cstheme="majorBidi"/>
          <w:sz w:val="16"/>
          <w:szCs w:val="16"/>
          <w:lang w:val="en-US"/>
        </w:rPr>
        <w:t>mengenai</w:t>
      </w:r>
      <w:proofErr w:type="spellEnd"/>
      <w:r w:rsidR="004D2323" w:rsidRPr="00BE17B7">
        <w:rPr>
          <w:rFonts w:asciiTheme="majorBidi" w:hAnsiTheme="majorBidi" w:cstheme="majorBidi"/>
          <w:sz w:val="16"/>
          <w:szCs w:val="16"/>
          <w:lang w:val="en-US"/>
        </w:rPr>
        <w:t xml:space="preserve"> </w:t>
      </w:r>
      <w:r w:rsidR="001F6590" w:rsidRPr="00BE17B7">
        <w:rPr>
          <w:rFonts w:asciiTheme="majorBidi" w:hAnsiTheme="majorBidi" w:cstheme="majorBidi"/>
          <w:sz w:val="16"/>
          <w:szCs w:val="16"/>
          <w:lang w:val="sv-SE"/>
        </w:rPr>
        <w:t>manajemen pendidikan karakter</w:t>
      </w:r>
      <w:r w:rsidR="001F6590" w:rsidRPr="00BE17B7">
        <w:rPr>
          <w:rFonts w:asciiTheme="majorBidi" w:hAnsiTheme="majorBidi" w:cstheme="majorBidi"/>
          <w:sz w:val="16"/>
          <w:szCs w:val="16"/>
          <w:lang w:val="ms" w:eastAsia="ms"/>
        </w:rPr>
        <w:t xml:space="preserve"> </w:t>
      </w:r>
      <w:r w:rsidR="001F6590" w:rsidRPr="00BE17B7">
        <w:rPr>
          <w:rFonts w:asciiTheme="majorBidi" w:hAnsiTheme="majorBidi" w:cstheme="majorBidi"/>
          <w:i/>
          <w:iCs/>
          <w:sz w:val="16"/>
          <w:szCs w:val="16"/>
          <w:lang w:val="ms" w:eastAsia="ms"/>
        </w:rPr>
        <w:t>(</w:t>
      </w:r>
      <w:r w:rsidR="001F6590" w:rsidRPr="00BE17B7">
        <w:rPr>
          <w:rFonts w:asciiTheme="majorBidi" w:hAnsiTheme="majorBidi" w:cstheme="majorBidi"/>
          <w:i/>
          <w:iCs/>
          <w:sz w:val="16"/>
          <w:szCs w:val="16"/>
          <w:lang w:val="ms"/>
        </w:rPr>
        <w:t>c</w:t>
      </w:r>
      <w:proofErr w:type="spellStart"/>
      <w:r w:rsidR="001F6590" w:rsidRPr="00BE17B7">
        <w:rPr>
          <w:rFonts w:asciiTheme="majorBidi" w:hAnsiTheme="majorBidi" w:cstheme="majorBidi"/>
          <w:i/>
          <w:iCs/>
          <w:sz w:val="16"/>
          <w:szCs w:val="16"/>
          <w:lang w:val="en"/>
        </w:rPr>
        <w:t>haracter</w:t>
      </w:r>
      <w:proofErr w:type="spellEnd"/>
      <w:r w:rsidR="001F6590" w:rsidRPr="00BE17B7">
        <w:rPr>
          <w:rFonts w:asciiTheme="majorBidi" w:hAnsiTheme="majorBidi" w:cstheme="majorBidi"/>
          <w:i/>
          <w:iCs/>
          <w:sz w:val="16"/>
          <w:szCs w:val="16"/>
          <w:lang w:val="en"/>
        </w:rPr>
        <w:t xml:space="preserve"> education management)</w:t>
      </w:r>
      <w:r w:rsidR="001F6590" w:rsidRPr="00BE17B7">
        <w:rPr>
          <w:rFonts w:asciiTheme="majorBidi" w:hAnsiTheme="majorBidi" w:cstheme="majorBidi"/>
          <w:sz w:val="16"/>
          <w:szCs w:val="16"/>
          <w:lang w:val="en"/>
        </w:rPr>
        <w:t xml:space="preserve"> </w:t>
      </w:r>
      <w:proofErr w:type="spellStart"/>
      <w:r w:rsidR="00DC3016" w:rsidRPr="00BE17B7">
        <w:rPr>
          <w:rFonts w:asciiTheme="majorBidi" w:hAnsiTheme="majorBidi" w:cstheme="majorBidi"/>
          <w:sz w:val="16"/>
          <w:szCs w:val="16"/>
          <w:lang w:val="en"/>
        </w:rPr>
        <w:t>berbasis</w:t>
      </w:r>
      <w:proofErr w:type="spellEnd"/>
      <w:r w:rsidR="00DC3016" w:rsidRPr="00BE17B7">
        <w:rPr>
          <w:rFonts w:asciiTheme="majorBidi" w:hAnsiTheme="majorBidi" w:cstheme="majorBidi"/>
          <w:sz w:val="16"/>
          <w:szCs w:val="16"/>
          <w:lang w:val="en"/>
        </w:rPr>
        <w:t xml:space="preserve"> </w:t>
      </w:r>
      <w:proofErr w:type="spellStart"/>
      <w:r w:rsidR="00DC3016" w:rsidRPr="00BE17B7">
        <w:rPr>
          <w:rFonts w:asciiTheme="majorBidi" w:hAnsiTheme="majorBidi" w:cstheme="majorBidi"/>
          <w:sz w:val="16"/>
          <w:szCs w:val="16"/>
          <w:lang w:val="en"/>
        </w:rPr>
        <w:t>kearifan</w:t>
      </w:r>
      <w:proofErr w:type="spellEnd"/>
      <w:r w:rsidR="00DC3016" w:rsidRPr="00BE17B7">
        <w:rPr>
          <w:rFonts w:asciiTheme="majorBidi" w:hAnsiTheme="majorBidi" w:cstheme="majorBidi"/>
          <w:sz w:val="16"/>
          <w:szCs w:val="16"/>
          <w:lang w:val="en"/>
        </w:rPr>
        <w:t xml:space="preserve"> </w:t>
      </w:r>
      <w:proofErr w:type="spellStart"/>
      <w:r w:rsidR="00DC3016" w:rsidRPr="00BE17B7">
        <w:rPr>
          <w:rFonts w:asciiTheme="majorBidi" w:hAnsiTheme="majorBidi" w:cstheme="majorBidi"/>
          <w:sz w:val="16"/>
          <w:szCs w:val="16"/>
          <w:lang w:val="en"/>
        </w:rPr>
        <w:t>lokal</w:t>
      </w:r>
      <w:proofErr w:type="spellEnd"/>
      <w:r w:rsidR="00DC3016" w:rsidRPr="00BE17B7">
        <w:rPr>
          <w:rFonts w:asciiTheme="majorBidi" w:hAnsiTheme="majorBidi" w:cstheme="majorBidi"/>
          <w:sz w:val="16"/>
          <w:szCs w:val="16"/>
          <w:lang w:val="en"/>
        </w:rPr>
        <w:t xml:space="preserve"> </w:t>
      </w:r>
      <w:proofErr w:type="spellStart"/>
      <w:r w:rsidR="001F6590" w:rsidRPr="00BE17B7">
        <w:rPr>
          <w:rFonts w:asciiTheme="majorBidi" w:hAnsiTheme="majorBidi" w:cstheme="majorBidi"/>
          <w:sz w:val="16"/>
          <w:szCs w:val="16"/>
          <w:lang w:val="en"/>
        </w:rPr>
        <w:t>dan</w:t>
      </w:r>
      <w:proofErr w:type="spellEnd"/>
      <w:r w:rsidR="001F6590" w:rsidRPr="00BE17B7">
        <w:rPr>
          <w:rFonts w:asciiTheme="majorBidi" w:hAnsiTheme="majorBidi" w:cstheme="majorBidi"/>
          <w:sz w:val="16"/>
          <w:szCs w:val="16"/>
          <w:lang w:val="en"/>
        </w:rPr>
        <w:t xml:space="preserve"> </w:t>
      </w:r>
      <w:proofErr w:type="spellStart"/>
      <w:r w:rsidR="00DC3016" w:rsidRPr="00BE17B7">
        <w:rPr>
          <w:rFonts w:asciiTheme="majorBidi" w:hAnsiTheme="majorBidi" w:cstheme="majorBidi"/>
          <w:sz w:val="16"/>
          <w:szCs w:val="16"/>
          <w:lang w:val="en"/>
        </w:rPr>
        <w:t>dipandang</w:t>
      </w:r>
      <w:proofErr w:type="spellEnd"/>
      <w:r w:rsidR="00DC3016" w:rsidRPr="00BE17B7">
        <w:rPr>
          <w:rFonts w:asciiTheme="majorBidi" w:hAnsiTheme="majorBidi" w:cstheme="majorBidi"/>
          <w:sz w:val="16"/>
          <w:szCs w:val="16"/>
          <w:lang w:val="en"/>
        </w:rPr>
        <w:t xml:space="preserve"> </w:t>
      </w:r>
      <w:proofErr w:type="spellStart"/>
      <w:r w:rsidR="001F6590" w:rsidRPr="00BE17B7">
        <w:rPr>
          <w:rFonts w:asciiTheme="majorBidi" w:hAnsiTheme="majorBidi" w:cstheme="majorBidi"/>
          <w:sz w:val="16"/>
          <w:szCs w:val="16"/>
          <w:lang w:val="en"/>
        </w:rPr>
        <w:t>sebagai</w:t>
      </w:r>
      <w:proofErr w:type="spellEnd"/>
      <w:r w:rsidR="001F6590" w:rsidRPr="00BE17B7">
        <w:rPr>
          <w:rFonts w:asciiTheme="majorBidi" w:hAnsiTheme="majorBidi" w:cstheme="majorBidi"/>
          <w:sz w:val="16"/>
          <w:szCs w:val="16"/>
          <w:lang w:val="en"/>
        </w:rPr>
        <w:t xml:space="preserve"> </w:t>
      </w:r>
      <w:proofErr w:type="spellStart"/>
      <w:r w:rsidR="001F6590" w:rsidRPr="00BE17B7">
        <w:rPr>
          <w:rFonts w:asciiTheme="majorBidi" w:hAnsiTheme="majorBidi" w:cstheme="majorBidi"/>
          <w:sz w:val="16"/>
          <w:szCs w:val="16"/>
          <w:lang w:val="en"/>
        </w:rPr>
        <w:t>puncak</w:t>
      </w:r>
      <w:proofErr w:type="spellEnd"/>
      <w:r w:rsidR="001F6590" w:rsidRPr="00BE17B7">
        <w:rPr>
          <w:rFonts w:asciiTheme="majorBidi" w:hAnsiTheme="majorBidi" w:cstheme="majorBidi"/>
          <w:sz w:val="16"/>
          <w:szCs w:val="16"/>
          <w:lang w:val="en"/>
        </w:rPr>
        <w:t xml:space="preserve"> </w:t>
      </w:r>
      <w:proofErr w:type="spellStart"/>
      <w:r w:rsidR="001F6590" w:rsidRPr="00BE17B7">
        <w:rPr>
          <w:rFonts w:asciiTheme="majorBidi" w:hAnsiTheme="majorBidi" w:cstheme="majorBidi"/>
          <w:sz w:val="16"/>
          <w:szCs w:val="16"/>
          <w:lang w:val="en"/>
        </w:rPr>
        <w:t>revolusi</w:t>
      </w:r>
      <w:proofErr w:type="spellEnd"/>
      <w:r w:rsidR="001F6590" w:rsidRPr="00BE17B7">
        <w:rPr>
          <w:rFonts w:asciiTheme="majorBidi" w:hAnsiTheme="majorBidi" w:cstheme="majorBidi"/>
          <w:sz w:val="16"/>
          <w:szCs w:val="16"/>
          <w:lang w:val="en"/>
        </w:rPr>
        <w:t xml:space="preserve"> </w:t>
      </w:r>
      <w:proofErr w:type="spellStart"/>
      <w:r w:rsidR="001F6590" w:rsidRPr="00BE17B7">
        <w:rPr>
          <w:rFonts w:asciiTheme="majorBidi" w:hAnsiTheme="majorBidi" w:cstheme="majorBidi"/>
          <w:sz w:val="16"/>
          <w:szCs w:val="16"/>
          <w:lang w:val="en"/>
        </w:rPr>
        <w:t>atas</w:t>
      </w:r>
      <w:proofErr w:type="spellEnd"/>
      <w:r w:rsidR="001F6590" w:rsidRPr="00BE17B7">
        <w:rPr>
          <w:rFonts w:asciiTheme="majorBidi" w:hAnsiTheme="majorBidi" w:cstheme="majorBidi"/>
          <w:sz w:val="16"/>
          <w:szCs w:val="16"/>
          <w:lang w:val="en"/>
        </w:rPr>
        <w:t xml:space="preserve"> </w:t>
      </w:r>
      <w:proofErr w:type="spellStart"/>
      <w:r w:rsidR="001F6590" w:rsidRPr="00BE17B7">
        <w:rPr>
          <w:rFonts w:asciiTheme="majorBidi" w:hAnsiTheme="majorBidi" w:cstheme="majorBidi"/>
          <w:sz w:val="16"/>
          <w:szCs w:val="16"/>
          <w:lang w:val="en"/>
        </w:rPr>
        <w:t>pengelolaan</w:t>
      </w:r>
      <w:proofErr w:type="spellEnd"/>
      <w:r w:rsidR="001F6590" w:rsidRPr="00BE17B7">
        <w:rPr>
          <w:rFonts w:asciiTheme="majorBidi" w:hAnsiTheme="majorBidi" w:cstheme="majorBidi"/>
          <w:sz w:val="16"/>
          <w:szCs w:val="16"/>
          <w:lang w:val="en"/>
        </w:rPr>
        <w:t xml:space="preserve"> </w:t>
      </w:r>
      <w:proofErr w:type="spellStart"/>
      <w:r w:rsidR="001F6590" w:rsidRPr="00BE17B7">
        <w:rPr>
          <w:rFonts w:asciiTheme="majorBidi" w:hAnsiTheme="majorBidi" w:cstheme="majorBidi"/>
          <w:sz w:val="16"/>
          <w:szCs w:val="16"/>
          <w:lang w:val="en"/>
        </w:rPr>
        <w:t>pendidikan</w:t>
      </w:r>
      <w:proofErr w:type="spellEnd"/>
      <w:r w:rsidR="001F6590" w:rsidRPr="00BE17B7">
        <w:rPr>
          <w:rFonts w:asciiTheme="majorBidi" w:hAnsiTheme="majorBidi" w:cstheme="majorBidi"/>
          <w:sz w:val="16"/>
          <w:szCs w:val="16"/>
          <w:lang w:val="en"/>
        </w:rPr>
        <w:t xml:space="preserve"> Islam </w:t>
      </w:r>
      <w:proofErr w:type="spellStart"/>
      <w:r w:rsidR="001F6590" w:rsidRPr="00BE17B7">
        <w:rPr>
          <w:rFonts w:asciiTheme="majorBidi" w:hAnsiTheme="majorBidi" w:cstheme="majorBidi"/>
          <w:sz w:val="16"/>
          <w:szCs w:val="16"/>
          <w:lang w:val="en"/>
        </w:rPr>
        <w:t>selama</w:t>
      </w:r>
      <w:proofErr w:type="spellEnd"/>
      <w:r w:rsidR="001F6590" w:rsidRPr="00BE17B7">
        <w:rPr>
          <w:rFonts w:asciiTheme="majorBidi" w:hAnsiTheme="majorBidi" w:cstheme="majorBidi"/>
          <w:sz w:val="16"/>
          <w:szCs w:val="16"/>
          <w:lang w:val="en"/>
        </w:rPr>
        <w:t xml:space="preserve"> </w:t>
      </w:r>
      <w:proofErr w:type="spellStart"/>
      <w:r w:rsidR="001F6590" w:rsidRPr="00BE17B7">
        <w:rPr>
          <w:rFonts w:asciiTheme="majorBidi" w:hAnsiTheme="majorBidi" w:cstheme="majorBidi"/>
          <w:sz w:val="16"/>
          <w:szCs w:val="16"/>
          <w:lang w:val="en"/>
        </w:rPr>
        <w:t>ini</w:t>
      </w:r>
      <w:proofErr w:type="spellEnd"/>
      <w:r w:rsidR="001F6590" w:rsidRPr="00BE17B7">
        <w:rPr>
          <w:rFonts w:asciiTheme="majorBidi" w:hAnsiTheme="majorBidi" w:cstheme="majorBidi"/>
          <w:sz w:val="16"/>
          <w:szCs w:val="16"/>
          <w:lang w:val="en"/>
        </w:rPr>
        <w:t xml:space="preserve">. </w:t>
      </w:r>
    </w:p>
    <w:p w14:paraId="7D8193E6" w14:textId="77777777" w:rsidR="001F6590" w:rsidRPr="00BE17B7" w:rsidRDefault="001F6590" w:rsidP="00B608F5">
      <w:pPr>
        <w:spacing w:before="0"/>
        <w:ind w:left="0" w:firstLine="709"/>
        <w:jc w:val="left"/>
        <w:rPr>
          <w:rFonts w:asciiTheme="majorBidi" w:hAnsiTheme="majorBidi" w:cstheme="majorBidi"/>
          <w:sz w:val="16"/>
          <w:szCs w:val="16"/>
          <w:lang w:val="sv-SE"/>
        </w:rPr>
      </w:pPr>
    </w:p>
    <w:p w14:paraId="38EB029E" w14:textId="77777777" w:rsidR="001F6590" w:rsidRPr="00BE17B7" w:rsidRDefault="001F6590" w:rsidP="00B608F5">
      <w:pPr>
        <w:widowControl w:val="0"/>
        <w:autoSpaceDE w:val="0"/>
        <w:autoSpaceDN w:val="0"/>
        <w:adjustRightInd w:val="0"/>
        <w:spacing w:before="0"/>
        <w:ind w:left="0" w:firstLine="0"/>
        <w:jc w:val="left"/>
        <w:rPr>
          <w:rFonts w:asciiTheme="majorBidi" w:eastAsia="Calibri" w:hAnsiTheme="majorBidi" w:cstheme="majorBidi"/>
          <w:i/>
          <w:iCs/>
          <w:sz w:val="16"/>
          <w:szCs w:val="16"/>
          <w:lang w:val="en-US"/>
        </w:rPr>
      </w:pPr>
      <w:r w:rsidRPr="00BE17B7">
        <w:rPr>
          <w:rFonts w:asciiTheme="majorBidi" w:eastAsia="Calibri" w:hAnsiTheme="majorBidi" w:cstheme="majorBidi"/>
          <w:b/>
          <w:bCs/>
          <w:i/>
          <w:iCs/>
          <w:sz w:val="16"/>
          <w:szCs w:val="16"/>
          <w:lang w:val="en-US"/>
        </w:rPr>
        <w:t xml:space="preserve">Kata </w:t>
      </w:r>
      <w:proofErr w:type="spellStart"/>
      <w:r w:rsidRPr="00BE17B7">
        <w:rPr>
          <w:rFonts w:asciiTheme="majorBidi" w:eastAsia="Calibri" w:hAnsiTheme="majorBidi" w:cstheme="majorBidi"/>
          <w:b/>
          <w:bCs/>
          <w:i/>
          <w:iCs/>
          <w:sz w:val="16"/>
          <w:szCs w:val="16"/>
          <w:lang w:val="en-US"/>
        </w:rPr>
        <w:t>Kunci</w:t>
      </w:r>
      <w:proofErr w:type="spellEnd"/>
      <w:r w:rsidRPr="00BE17B7">
        <w:rPr>
          <w:rFonts w:asciiTheme="majorBidi" w:eastAsia="Calibri" w:hAnsiTheme="majorBidi" w:cstheme="majorBidi"/>
          <w:i/>
          <w:iCs/>
          <w:sz w:val="16"/>
          <w:szCs w:val="16"/>
          <w:lang w:val="en-US"/>
        </w:rPr>
        <w:t xml:space="preserve">, </w:t>
      </w:r>
      <w:r w:rsidRPr="00BE17B7">
        <w:rPr>
          <w:rFonts w:asciiTheme="majorBidi" w:eastAsia="Calibri" w:hAnsiTheme="majorBidi" w:cstheme="majorBidi"/>
          <w:bCs/>
          <w:i/>
          <w:iCs/>
          <w:sz w:val="16"/>
          <w:szCs w:val="16"/>
        </w:rPr>
        <w:t>M</w:t>
      </w:r>
      <w:proofErr w:type="spellStart"/>
      <w:r w:rsidRPr="00BE17B7">
        <w:rPr>
          <w:rFonts w:asciiTheme="majorBidi" w:eastAsia="Calibri" w:hAnsiTheme="majorBidi" w:cstheme="majorBidi"/>
          <w:bCs/>
          <w:i/>
          <w:iCs/>
          <w:sz w:val="16"/>
          <w:szCs w:val="16"/>
          <w:lang w:val="en-US"/>
        </w:rPr>
        <w:t>anajemen</w:t>
      </w:r>
      <w:proofErr w:type="spellEnd"/>
      <w:r w:rsidRPr="00BE17B7">
        <w:rPr>
          <w:rFonts w:asciiTheme="majorBidi" w:eastAsia="Calibri" w:hAnsiTheme="majorBidi" w:cstheme="majorBidi"/>
          <w:bCs/>
          <w:i/>
          <w:iCs/>
          <w:sz w:val="16"/>
          <w:szCs w:val="16"/>
          <w:lang w:val="en-US"/>
        </w:rPr>
        <w:t xml:space="preserve"> </w:t>
      </w:r>
      <w:proofErr w:type="spellStart"/>
      <w:r w:rsidRPr="00BE17B7">
        <w:rPr>
          <w:rFonts w:asciiTheme="majorBidi" w:eastAsia="Calibri" w:hAnsiTheme="majorBidi" w:cstheme="majorBidi"/>
          <w:bCs/>
          <w:i/>
          <w:iCs/>
          <w:sz w:val="16"/>
          <w:szCs w:val="16"/>
          <w:lang w:val="en-US"/>
        </w:rPr>
        <w:t>Pendidikan</w:t>
      </w:r>
      <w:proofErr w:type="spellEnd"/>
      <w:r w:rsidRPr="00BE17B7">
        <w:rPr>
          <w:rFonts w:asciiTheme="majorBidi" w:eastAsia="Calibri" w:hAnsiTheme="majorBidi" w:cstheme="majorBidi"/>
          <w:bCs/>
          <w:i/>
          <w:iCs/>
          <w:sz w:val="16"/>
          <w:szCs w:val="16"/>
          <w:lang w:val="en-US"/>
        </w:rPr>
        <w:t xml:space="preserve"> </w:t>
      </w:r>
      <w:proofErr w:type="spellStart"/>
      <w:r w:rsidRPr="00BE17B7">
        <w:rPr>
          <w:rFonts w:asciiTheme="majorBidi" w:eastAsia="Calibri" w:hAnsiTheme="majorBidi" w:cstheme="majorBidi"/>
          <w:bCs/>
          <w:i/>
          <w:iCs/>
          <w:sz w:val="16"/>
          <w:szCs w:val="16"/>
          <w:lang w:val="en-US"/>
        </w:rPr>
        <w:t>Karakter</w:t>
      </w:r>
      <w:proofErr w:type="spellEnd"/>
      <w:r w:rsidRPr="00BE17B7">
        <w:rPr>
          <w:rFonts w:asciiTheme="majorBidi" w:eastAsia="Calibri" w:hAnsiTheme="majorBidi" w:cstheme="majorBidi"/>
          <w:bCs/>
          <w:i/>
          <w:iCs/>
          <w:sz w:val="16"/>
          <w:szCs w:val="16"/>
          <w:lang w:val="en-US"/>
        </w:rPr>
        <w:t xml:space="preserve"> </w:t>
      </w:r>
      <w:proofErr w:type="spellStart"/>
      <w:r w:rsidRPr="00BE17B7">
        <w:rPr>
          <w:rFonts w:asciiTheme="majorBidi" w:eastAsia="Calibri" w:hAnsiTheme="majorBidi" w:cstheme="majorBidi"/>
          <w:bCs/>
          <w:i/>
          <w:iCs/>
          <w:sz w:val="16"/>
          <w:szCs w:val="16"/>
          <w:lang w:val="en-US"/>
        </w:rPr>
        <w:t>dan</w:t>
      </w:r>
      <w:proofErr w:type="spellEnd"/>
      <w:r w:rsidRPr="00BE17B7">
        <w:rPr>
          <w:rFonts w:asciiTheme="majorBidi" w:eastAsia="Calibri" w:hAnsiTheme="majorBidi" w:cstheme="majorBidi"/>
          <w:bCs/>
          <w:i/>
          <w:iCs/>
          <w:sz w:val="16"/>
          <w:szCs w:val="16"/>
          <w:lang w:val="en-US"/>
        </w:rPr>
        <w:t xml:space="preserve"> </w:t>
      </w:r>
      <w:proofErr w:type="spellStart"/>
      <w:r w:rsidRPr="00BE17B7">
        <w:rPr>
          <w:rFonts w:asciiTheme="majorBidi" w:eastAsia="Calibri" w:hAnsiTheme="majorBidi" w:cstheme="majorBidi"/>
          <w:bCs/>
          <w:i/>
          <w:iCs/>
          <w:sz w:val="16"/>
          <w:szCs w:val="16"/>
          <w:lang w:val="en-US"/>
        </w:rPr>
        <w:t>Kearifan</w:t>
      </w:r>
      <w:proofErr w:type="spellEnd"/>
      <w:r w:rsidRPr="00BE17B7">
        <w:rPr>
          <w:rFonts w:asciiTheme="majorBidi" w:eastAsia="Calibri" w:hAnsiTheme="majorBidi" w:cstheme="majorBidi"/>
          <w:bCs/>
          <w:i/>
          <w:iCs/>
          <w:sz w:val="16"/>
          <w:szCs w:val="16"/>
          <w:lang w:val="en-US"/>
        </w:rPr>
        <w:t xml:space="preserve"> </w:t>
      </w:r>
      <w:proofErr w:type="spellStart"/>
      <w:r w:rsidRPr="00BE17B7">
        <w:rPr>
          <w:rFonts w:asciiTheme="majorBidi" w:eastAsia="Calibri" w:hAnsiTheme="majorBidi" w:cstheme="majorBidi"/>
          <w:bCs/>
          <w:i/>
          <w:iCs/>
          <w:sz w:val="16"/>
          <w:szCs w:val="16"/>
          <w:lang w:val="en-US"/>
        </w:rPr>
        <w:t>Lokal</w:t>
      </w:r>
      <w:proofErr w:type="spellEnd"/>
      <w:r w:rsidRPr="00BE17B7">
        <w:rPr>
          <w:rFonts w:asciiTheme="majorBidi" w:eastAsia="Calibri" w:hAnsiTheme="majorBidi" w:cstheme="majorBidi"/>
          <w:bCs/>
          <w:i/>
          <w:iCs/>
          <w:sz w:val="16"/>
          <w:szCs w:val="16"/>
          <w:lang w:val="en-US"/>
        </w:rPr>
        <w:t xml:space="preserve"> </w:t>
      </w:r>
    </w:p>
    <w:p w14:paraId="528A1141" w14:textId="77777777" w:rsidR="00814F3A" w:rsidRPr="00BE17B7" w:rsidRDefault="00814F3A" w:rsidP="00B608F5">
      <w:pPr>
        <w:spacing w:before="0"/>
        <w:ind w:left="0"/>
        <w:rPr>
          <w:rFonts w:asciiTheme="majorBidi" w:hAnsiTheme="majorBidi" w:cstheme="majorBidi"/>
          <w:b/>
          <w:bCs/>
          <w:sz w:val="16"/>
          <w:szCs w:val="16"/>
          <w:lang w:val="en-US"/>
        </w:rPr>
      </w:pPr>
    </w:p>
    <w:p w14:paraId="4B67707D" w14:textId="77777777" w:rsidR="00B608F5" w:rsidRPr="00BE17B7" w:rsidRDefault="00B608F5" w:rsidP="00B608F5">
      <w:pPr>
        <w:spacing w:before="0"/>
        <w:ind w:left="0" w:firstLine="0"/>
        <w:jc w:val="left"/>
        <w:rPr>
          <w:rStyle w:val="jlqj4b"/>
          <w:rFonts w:asciiTheme="majorBidi" w:eastAsiaTheme="majorEastAsia" w:hAnsiTheme="majorBidi" w:cstheme="majorBidi"/>
          <w:b/>
          <w:bCs/>
          <w:sz w:val="16"/>
          <w:szCs w:val="16"/>
          <w:lang w:val="en"/>
        </w:rPr>
      </w:pPr>
      <w:r w:rsidRPr="00BE17B7">
        <w:rPr>
          <w:rStyle w:val="jlqj4b"/>
          <w:rFonts w:asciiTheme="majorBidi" w:eastAsiaTheme="majorEastAsia" w:hAnsiTheme="majorBidi" w:cstheme="majorBidi"/>
          <w:b/>
          <w:bCs/>
          <w:sz w:val="16"/>
          <w:szCs w:val="16"/>
          <w:lang w:val="en"/>
        </w:rPr>
        <w:t xml:space="preserve">Abstract: </w:t>
      </w:r>
    </w:p>
    <w:p w14:paraId="4F87661E" w14:textId="3082356D" w:rsidR="003446F1" w:rsidRPr="00BE17B7" w:rsidRDefault="00B608F5" w:rsidP="00B608F5">
      <w:pPr>
        <w:spacing w:before="0"/>
        <w:ind w:left="0" w:firstLine="0"/>
        <w:jc w:val="left"/>
        <w:rPr>
          <w:rFonts w:asciiTheme="majorBidi" w:hAnsiTheme="majorBidi" w:cstheme="majorBidi"/>
          <w:b/>
          <w:bCs/>
          <w:sz w:val="16"/>
          <w:szCs w:val="16"/>
          <w:lang w:val="en-US"/>
        </w:rPr>
      </w:pPr>
      <w:r w:rsidRPr="00BE17B7">
        <w:rPr>
          <w:rStyle w:val="jlqj4b"/>
          <w:rFonts w:asciiTheme="majorBidi" w:eastAsiaTheme="majorEastAsia" w:hAnsiTheme="majorBidi" w:cstheme="majorBidi"/>
          <w:sz w:val="16"/>
          <w:szCs w:val="16"/>
          <w:lang w:val="en"/>
        </w:rPr>
        <w:t xml:space="preserve">In practical terms, this study aims to interpret and interpret the values ​​of local madrasah wisdom which are then used as social capital in building a character education management paradigm. This view is of course based on various problems in the management of Islamic education both foundational and operational and has not been resolved properly, this condition has become a </w:t>
      </w:r>
      <w:r w:rsidRPr="00BE17B7">
        <w:rPr>
          <w:rFonts w:asciiTheme="majorBidi" w:hAnsiTheme="majorBidi" w:cstheme="majorBidi"/>
          <w:sz w:val="16"/>
          <w:szCs w:val="16"/>
          <w:lang w:val="en-US"/>
        </w:rPr>
        <w:t>tangled</w:t>
      </w:r>
      <w:r w:rsidRPr="00BE17B7">
        <w:rPr>
          <w:rStyle w:val="jlqj4b"/>
          <w:rFonts w:asciiTheme="majorBidi" w:eastAsiaTheme="majorEastAsia" w:hAnsiTheme="majorBidi" w:cstheme="majorBidi"/>
          <w:sz w:val="16"/>
          <w:szCs w:val="16"/>
          <w:lang w:val="en"/>
        </w:rPr>
        <w:t xml:space="preserve"> thread that continues to attract practitioners' attention and find its roots. Therefore, the implementation of Islamic education requires a new breakthrough in the field of management by exploring the values ​​of local madrasah wisdom, as a value system to influence the social behavior of individuals in the organization. Thus, to provide an in-depth understanding, this study uses a qualitative approach with the social construction theory of Peter L. Berger and Thomas </w:t>
      </w:r>
      <w:proofErr w:type="spellStart"/>
      <w:r w:rsidRPr="00BE17B7">
        <w:rPr>
          <w:rStyle w:val="jlqj4b"/>
          <w:rFonts w:asciiTheme="majorBidi" w:eastAsiaTheme="majorEastAsia" w:hAnsiTheme="majorBidi" w:cstheme="majorBidi"/>
          <w:sz w:val="16"/>
          <w:szCs w:val="16"/>
          <w:lang w:val="en"/>
        </w:rPr>
        <w:t>Luckman</w:t>
      </w:r>
      <w:proofErr w:type="spellEnd"/>
      <w:r w:rsidRPr="00BE17B7">
        <w:rPr>
          <w:rStyle w:val="jlqj4b"/>
          <w:rFonts w:asciiTheme="majorBidi" w:eastAsiaTheme="majorEastAsia" w:hAnsiTheme="majorBidi" w:cstheme="majorBidi"/>
          <w:sz w:val="16"/>
          <w:szCs w:val="16"/>
          <w:lang w:val="en"/>
        </w:rPr>
        <w:t xml:space="preserve">, and is more focused on the construction of local wisdom values, the internalization of character education values ​​as core values ​​in building wisdom-based character education management. </w:t>
      </w:r>
      <w:proofErr w:type="gramStart"/>
      <w:r w:rsidRPr="00BE17B7">
        <w:rPr>
          <w:rStyle w:val="jlqj4b"/>
          <w:rFonts w:asciiTheme="majorBidi" w:eastAsiaTheme="majorEastAsia" w:hAnsiTheme="majorBidi" w:cstheme="majorBidi"/>
          <w:sz w:val="16"/>
          <w:szCs w:val="16"/>
          <w:lang w:val="en"/>
        </w:rPr>
        <w:t>local</w:t>
      </w:r>
      <w:proofErr w:type="gramEnd"/>
      <w:r w:rsidRPr="00BE17B7">
        <w:rPr>
          <w:rStyle w:val="jlqj4b"/>
          <w:rFonts w:asciiTheme="majorBidi" w:eastAsiaTheme="majorEastAsia" w:hAnsiTheme="majorBidi" w:cstheme="majorBidi"/>
          <w:sz w:val="16"/>
          <w:szCs w:val="16"/>
          <w:lang w:val="en"/>
        </w:rPr>
        <w:t xml:space="preserve">. Thus, practically, this research resulted in several findings, among others; 1) the construction of the value of local wisdom in madrasah is essentially a manifestation of the Koran and al-Hadith, as a belief system and becomes the basis for the management of Islamic education, 2) the interpretation of local wisdom values ​​is then internalized within the organization. and made into a madrasa culture, such as; honesty, confidence, commitment, </w:t>
      </w:r>
      <w:proofErr w:type="spellStart"/>
      <w:r w:rsidRPr="00BE17B7">
        <w:rPr>
          <w:rStyle w:val="jlqj4b"/>
          <w:rFonts w:asciiTheme="majorBidi" w:eastAsiaTheme="majorEastAsia" w:hAnsiTheme="majorBidi" w:cstheme="majorBidi"/>
          <w:sz w:val="16"/>
          <w:szCs w:val="16"/>
          <w:lang w:val="en"/>
        </w:rPr>
        <w:t>istiqamah</w:t>
      </w:r>
      <w:proofErr w:type="spellEnd"/>
      <w:r w:rsidRPr="00BE17B7">
        <w:rPr>
          <w:rStyle w:val="jlqj4b"/>
          <w:rFonts w:asciiTheme="majorBidi" w:eastAsiaTheme="majorEastAsia" w:hAnsiTheme="majorBidi" w:cstheme="majorBidi"/>
          <w:sz w:val="16"/>
          <w:szCs w:val="16"/>
          <w:lang w:val="en"/>
        </w:rPr>
        <w:t xml:space="preserve">, sincere, disciplined, </w:t>
      </w:r>
      <w:proofErr w:type="spellStart"/>
      <w:r w:rsidRPr="00BE17B7">
        <w:rPr>
          <w:rStyle w:val="jlqj4b"/>
          <w:rFonts w:asciiTheme="majorBidi" w:eastAsiaTheme="majorEastAsia" w:hAnsiTheme="majorBidi" w:cstheme="majorBidi"/>
          <w:sz w:val="16"/>
          <w:szCs w:val="16"/>
          <w:lang w:val="en"/>
        </w:rPr>
        <w:t>tawakkal</w:t>
      </w:r>
      <w:proofErr w:type="spellEnd"/>
      <w:r w:rsidRPr="00BE17B7">
        <w:rPr>
          <w:rStyle w:val="jlqj4b"/>
          <w:rFonts w:asciiTheme="majorBidi" w:eastAsiaTheme="majorEastAsia" w:hAnsiTheme="majorBidi" w:cstheme="majorBidi"/>
          <w:sz w:val="16"/>
          <w:szCs w:val="16"/>
          <w:lang w:val="en"/>
        </w:rPr>
        <w:t xml:space="preserve"> and hard work; 3) the </w:t>
      </w:r>
      <w:proofErr w:type="spellStart"/>
      <w:r w:rsidRPr="00BE17B7">
        <w:rPr>
          <w:rStyle w:val="jlqj4b"/>
          <w:rFonts w:asciiTheme="majorBidi" w:eastAsiaTheme="majorEastAsia" w:hAnsiTheme="majorBidi" w:cstheme="majorBidi"/>
          <w:sz w:val="16"/>
          <w:szCs w:val="16"/>
          <w:lang w:val="en"/>
        </w:rPr>
        <w:t>habitualization</w:t>
      </w:r>
      <w:proofErr w:type="spellEnd"/>
      <w:r w:rsidRPr="00BE17B7">
        <w:rPr>
          <w:rStyle w:val="jlqj4b"/>
          <w:rFonts w:asciiTheme="majorBidi" w:eastAsiaTheme="majorEastAsia" w:hAnsiTheme="majorBidi" w:cstheme="majorBidi"/>
          <w:sz w:val="16"/>
          <w:szCs w:val="16"/>
          <w:lang w:val="en"/>
        </w:rPr>
        <w:t xml:space="preserve"> of local wisdom values ​​in madrasah, can be understood as social capital which is then transmitted as positive energy in various management </w:t>
      </w:r>
      <w:r w:rsidRPr="00BE17B7">
        <w:rPr>
          <w:rStyle w:val="jlqj4b"/>
          <w:rFonts w:asciiTheme="majorBidi" w:eastAsiaTheme="majorEastAsia" w:hAnsiTheme="majorBidi" w:cstheme="majorBidi"/>
          <w:i/>
          <w:iCs/>
          <w:sz w:val="16"/>
          <w:szCs w:val="16"/>
          <w:lang w:val="en"/>
        </w:rPr>
        <w:t xml:space="preserve">(al </w:t>
      </w:r>
      <w:proofErr w:type="spellStart"/>
      <w:r w:rsidRPr="00BE17B7">
        <w:rPr>
          <w:rStyle w:val="jlqj4b"/>
          <w:rFonts w:asciiTheme="majorBidi" w:eastAsiaTheme="majorEastAsia" w:hAnsiTheme="majorBidi" w:cstheme="majorBidi"/>
          <w:i/>
          <w:iCs/>
          <w:sz w:val="16"/>
          <w:szCs w:val="16"/>
          <w:lang w:val="en"/>
        </w:rPr>
        <w:t>mudabbir</w:t>
      </w:r>
      <w:proofErr w:type="spellEnd"/>
      <w:r w:rsidRPr="00BE17B7">
        <w:rPr>
          <w:rStyle w:val="jlqj4b"/>
          <w:rFonts w:asciiTheme="majorBidi" w:eastAsiaTheme="majorEastAsia" w:hAnsiTheme="majorBidi" w:cstheme="majorBidi"/>
          <w:i/>
          <w:iCs/>
          <w:sz w:val="16"/>
          <w:szCs w:val="16"/>
          <w:lang w:val="en"/>
        </w:rPr>
        <w:t>)</w:t>
      </w:r>
      <w:r w:rsidRPr="00BE17B7">
        <w:rPr>
          <w:rStyle w:val="jlqj4b"/>
          <w:rFonts w:asciiTheme="majorBidi" w:eastAsiaTheme="majorEastAsia" w:hAnsiTheme="majorBidi" w:cstheme="majorBidi"/>
          <w:sz w:val="16"/>
          <w:szCs w:val="16"/>
          <w:lang w:val="en"/>
        </w:rPr>
        <w:t xml:space="preserve"> of Islamic education, so that it can influence individual thoughts and actions. When the dialectical relationship above can be used as a </w:t>
      </w:r>
      <w:r w:rsidRPr="00BE17B7">
        <w:rPr>
          <w:rStyle w:val="jlqj4b"/>
          <w:rFonts w:asciiTheme="majorBidi" w:eastAsiaTheme="majorEastAsia" w:hAnsiTheme="majorBidi" w:cstheme="majorBidi"/>
          <w:i/>
          <w:iCs/>
          <w:sz w:val="16"/>
          <w:szCs w:val="16"/>
          <w:lang w:val="en"/>
        </w:rPr>
        <w:t>(shifting paradigm)</w:t>
      </w:r>
      <w:r w:rsidRPr="00BE17B7">
        <w:rPr>
          <w:rStyle w:val="jlqj4b"/>
          <w:rFonts w:asciiTheme="majorBidi" w:eastAsiaTheme="majorEastAsia" w:hAnsiTheme="majorBidi" w:cstheme="majorBidi"/>
          <w:sz w:val="16"/>
          <w:szCs w:val="16"/>
          <w:lang w:val="en"/>
        </w:rPr>
        <w:t xml:space="preserve"> in giving birth to a new theory of character education management based on local wisdom and is seen as the peak of revolution in the management of Islamic education so far.</w:t>
      </w:r>
    </w:p>
    <w:p w14:paraId="18656BE9" w14:textId="77777777" w:rsidR="003446F1" w:rsidRPr="00BE17B7" w:rsidRDefault="003446F1" w:rsidP="00B608F5">
      <w:pPr>
        <w:spacing w:before="0"/>
        <w:ind w:left="0"/>
        <w:rPr>
          <w:rFonts w:asciiTheme="majorBidi" w:hAnsiTheme="majorBidi" w:cstheme="majorBidi"/>
          <w:b/>
          <w:bCs/>
          <w:sz w:val="16"/>
          <w:szCs w:val="16"/>
          <w:lang w:val="en-US"/>
        </w:rPr>
      </w:pPr>
    </w:p>
    <w:p w14:paraId="4DDBF795" w14:textId="2ED6769C" w:rsidR="00DC3016" w:rsidRPr="00BE17B7" w:rsidRDefault="00B608F5" w:rsidP="00B608F5">
      <w:pPr>
        <w:widowControl w:val="0"/>
        <w:autoSpaceDE w:val="0"/>
        <w:autoSpaceDN w:val="0"/>
        <w:adjustRightInd w:val="0"/>
        <w:spacing w:before="0"/>
        <w:ind w:left="0" w:firstLine="0"/>
        <w:jc w:val="left"/>
        <w:rPr>
          <w:rStyle w:val="jlqj4b"/>
          <w:rFonts w:asciiTheme="majorBidi" w:eastAsiaTheme="majorEastAsia" w:hAnsiTheme="majorBidi" w:cstheme="majorBidi"/>
          <w:i/>
          <w:iCs/>
          <w:sz w:val="16"/>
          <w:szCs w:val="16"/>
          <w:lang w:val="en"/>
        </w:rPr>
      </w:pPr>
      <w:r w:rsidRPr="00BE17B7">
        <w:rPr>
          <w:rStyle w:val="jlqj4b"/>
          <w:rFonts w:asciiTheme="majorBidi" w:eastAsiaTheme="majorEastAsia" w:hAnsiTheme="majorBidi" w:cstheme="majorBidi"/>
          <w:i/>
          <w:iCs/>
          <w:sz w:val="16"/>
          <w:szCs w:val="16"/>
          <w:lang w:val="en"/>
        </w:rPr>
        <w:t xml:space="preserve">Keywords, Character </w:t>
      </w:r>
      <w:r w:rsidRPr="00BE17B7">
        <w:rPr>
          <w:rFonts w:asciiTheme="majorBidi" w:eastAsia="Calibri" w:hAnsiTheme="majorBidi" w:cstheme="majorBidi"/>
          <w:bCs/>
          <w:i/>
          <w:iCs/>
          <w:sz w:val="16"/>
          <w:szCs w:val="16"/>
          <w:lang w:val="en-US"/>
        </w:rPr>
        <w:t>Education</w:t>
      </w:r>
      <w:r w:rsidRPr="00BE17B7">
        <w:rPr>
          <w:rStyle w:val="jlqj4b"/>
          <w:rFonts w:asciiTheme="majorBidi" w:eastAsiaTheme="majorEastAsia" w:hAnsiTheme="majorBidi" w:cstheme="majorBidi"/>
          <w:i/>
          <w:iCs/>
          <w:sz w:val="16"/>
          <w:szCs w:val="16"/>
          <w:lang w:val="en"/>
        </w:rPr>
        <w:t xml:space="preserve"> Management and Local Wisdom</w:t>
      </w:r>
    </w:p>
    <w:p w14:paraId="3552F446" w14:textId="77777777" w:rsidR="00A46EF0" w:rsidRPr="00BE17B7" w:rsidRDefault="00A46EF0" w:rsidP="00B608F5">
      <w:pPr>
        <w:widowControl w:val="0"/>
        <w:autoSpaceDE w:val="0"/>
        <w:autoSpaceDN w:val="0"/>
        <w:adjustRightInd w:val="0"/>
        <w:spacing w:before="0"/>
        <w:ind w:left="0" w:firstLine="0"/>
        <w:jc w:val="left"/>
        <w:rPr>
          <w:rStyle w:val="jlqj4b"/>
          <w:rFonts w:asciiTheme="majorBidi" w:eastAsiaTheme="majorEastAsia" w:hAnsiTheme="majorBidi" w:cstheme="majorBidi"/>
          <w:i/>
          <w:iCs/>
          <w:sz w:val="16"/>
          <w:szCs w:val="16"/>
          <w:lang w:val="en"/>
        </w:rPr>
      </w:pPr>
    </w:p>
    <w:p w14:paraId="4A72011D" w14:textId="77777777" w:rsidR="00A46EF0" w:rsidRPr="00BE17B7" w:rsidRDefault="00A46EF0" w:rsidP="00B608F5">
      <w:pPr>
        <w:widowControl w:val="0"/>
        <w:autoSpaceDE w:val="0"/>
        <w:autoSpaceDN w:val="0"/>
        <w:adjustRightInd w:val="0"/>
        <w:spacing w:before="0"/>
        <w:ind w:left="0" w:firstLine="0"/>
        <w:jc w:val="left"/>
        <w:rPr>
          <w:rStyle w:val="jlqj4b"/>
          <w:rFonts w:asciiTheme="majorBidi" w:eastAsiaTheme="majorEastAsia" w:hAnsiTheme="majorBidi" w:cstheme="majorBidi"/>
          <w:i/>
          <w:iCs/>
          <w:sz w:val="16"/>
          <w:szCs w:val="16"/>
          <w:lang w:val="en"/>
        </w:rPr>
      </w:pPr>
    </w:p>
    <w:p w14:paraId="12A18DA7" w14:textId="77777777" w:rsidR="00A46EF0" w:rsidRPr="00BE17B7" w:rsidRDefault="00A46EF0" w:rsidP="00B608F5">
      <w:pPr>
        <w:widowControl w:val="0"/>
        <w:autoSpaceDE w:val="0"/>
        <w:autoSpaceDN w:val="0"/>
        <w:adjustRightInd w:val="0"/>
        <w:spacing w:before="0"/>
        <w:ind w:left="0" w:firstLine="0"/>
        <w:jc w:val="left"/>
        <w:rPr>
          <w:rStyle w:val="jlqj4b"/>
          <w:rFonts w:asciiTheme="majorBidi" w:eastAsiaTheme="majorEastAsia" w:hAnsiTheme="majorBidi" w:cstheme="majorBidi"/>
          <w:i/>
          <w:iCs/>
          <w:sz w:val="16"/>
          <w:szCs w:val="16"/>
          <w:lang w:val="en"/>
        </w:rPr>
      </w:pPr>
    </w:p>
    <w:p w14:paraId="5AC40A85" w14:textId="77777777" w:rsidR="00A46EF0" w:rsidRPr="00BE17B7" w:rsidRDefault="00A46EF0" w:rsidP="00B608F5">
      <w:pPr>
        <w:widowControl w:val="0"/>
        <w:autoSpaceDE w:val="0"/>
        <w:autoSpaceDN w:val="0"/>
        <w:adjustRightInd w:val="0"/>
        <w:spacing w:before="0"/>
        <w:ind w:left="0" w:firstLine="0"/>
        <w:jc w:val="left"/>
        <w:rPr>
          <w:rStyle w:val="jlqj4b"/>
          <w:rFonts w:asciiTheme="majorBidi" w:eastAsiaTheme="majorEastAsia" w:hAnsiTheme="majorBidi" w:cstheme="majorBidi"/>
          <w:i/>
          <w:iCs/>
          <w:sz w:val="16"/>
          <w:szCs w:val="16"/>
          <w:lang w:val="en"/>
        </w:rPr>
      </w:pPr>
    </w:p>
    <w:p w14:paraId="2DD47BC4" w14:textId="77777777" w:rsidR="00A46EF0" w:rsidRPr="00BE17B7" w:rsidRDefault="00A46EF0" w:rsidP="00B608F5">
      <w:pPr>
        <w:widowControl w:val="0"/>
        <w:autoSpaceDE w:val="0"/>
        <w:autoSpaceDN w:val="0"/>
        <w:adjustRightInd w:val="0"/>
        <w:spacing w:before="0"/>
        <w:ind w:left="0" w:firstLine="0"/>
        <w:jc w:val="left"/>
        <w:rPr>
          <w:rFonts w:asciiTheme="majorBidi" w:hAnsiTheme="majorBidi" w:cstheme="majorBidi"/>
          <w:b/>
          <w:bCs/>
          <w:i/>
          <w:iCs/>
          <w:sz w:val="16"/>
          <w:szCs w:val="16"/>
          <w:lang w:val="en-US"/>
        </w:rPr>
      </w:pPr>
    </w:p>
    <w:p w14:paraId="0C82F79F" w14:textId="77777777" w:rsidR="00A46EF0" w:rsidRPr="003A430E" w:rsidRDefault="00A46EF0" w:rsidP="00A46EF0">
      <w:pPr>
        <w:spacing w:before="100" w:beforeAutospacing="1" w:line="273" w:lineRule="auto"/>
        <w:ind w:left="0" w:firstLine="0"/>
        <w:jc w:val="left"/>
        <w:rPr>
          <w:rFonts w:asciiTheme="majorBidi" w:eastAsia="Calibri" w:hAnsiTheme="majorBidi" w:cstheme="majorBidi"/>
          <w:b/>
          <w:bCs/>
          <w:lang w:val="en-US"/>
        </w:rPr>
      </w:pPr>
      <w:bookmarkStart w:id="1" w:name="_Hlk36408752"/>
      <w:r w:rsidRPr="003A430E">
        <w:rPr>
          <w:rFonts w:asciiTheme="majorBidi" w:eastAsia="Calibri" w:hAnsiTheme="majorBidi" w:cstheme="majorBidi"/>
          <w:b/>
          <w:bCs/>
          <w:lang w:val="en-US"/>
        </w:rPr>
        <w:lastRenderedPageBreak/>
        <w:t>Introduction</w:t>
      </w:r>
    </w:p>
    <w:p w14:paraId="6FF456A9" w14:textId="0C93E61D" w:rsidR="00F64A41" w:rsidRPr="003A430E" w:rsidRDefault="00F64A41" w:rsidP="007D14D0">
      <w:pPr>
        <w:spacing w:before="0"/>
        <w:ind w:left="0" w:firstLine="709"/>
        <w:rPr>
          <w:rFonts w:asciiTheme="majorBidi" w:hAnsiTheme="majorBidi" w:cstheme="majorBidi"/>
          <w:lang w:val="en"/>
        </w:rPr>
      </w:pPr>
      <w:r w:rsidRPr="003A430E">
        <w:rPr>
          <w:rFonts w:asciiTheme="majorBidi" w:hAnsiTheme="majorBidi" w:cstheme="majorBidi"/>
          <w:lang w:val="en"/>
        </w:rPr>
        <w:t>At the practical level, the emergence of various problems in Islamic education, ranging from foundational to operational ones, have apparently not been resolved properly. This condition is a tangled thread that continues to attract the attention of education practitioners and thinkers to unravel and find the ends</w:t>
      </w:r>
      <w:r w:rsidR="0007497B" w:rsidRPr="003A430E">
        <w:rPr>
          <w:rStyle w:val="FootnoteReference"/>
          <w:rFonts w:asciiTheme="majorBidi" w:eastAsia="Calibri" w:hAnsiTheme="majorBidi" w:cstheme="majorBidi"/>
        </w:rPr>
        <w:footnoteReference w:id="1"/>
      </w:r>
      <w:r w:rsidRPr="003A430E">
        <w:rPr>
          <w:rFonts w:asciiTheme="majorBidi" w:hAnsiTheme="majorBidi" w:cstheme="majorBidi"/>
          <w:lang w:val="en"/>
        </w:rPr>
        <w:t xml:space="preserve">. Therefore, the management of Islamic education requires various breakthroughs to give birth to students in order to have the integrity of knowledge between emotional, spiritual and intellectual intelligence as the pinnacle of character formation and development </w:t>
      </w:r>
      <w:r w:rsidR="002A7180" w:rsidRPr="003A430E">
        <w:rPr>
          <w:rFonts w:asciiTheme="majorBidi" w:hAnsiTheme="majorBidi" w:cstheme="majorBidi"/>
          <w:lang w:val="en"/>
        </w:rPr>
        <w:t xml:space="preserve"> </w:t>
      </w:r>
      <w:r w:rsidRPr="003A430E">
        <w:rPr>
          <w:rFonts w:asciiTheme="majorBidi" w:hAnsiTheme="majorBidi" w:cstheme="majorBidi"/>
          <w:i/>
          <w:iCs/>
          <w:lang w:val="en"/>
        </w:rPr>
        <w:t>(the pinnacle of character development),</w:t>
      </w:r>
      <w:r w:rsidRPr="003A430E">
        <w:rPr>
          <w:rFonts w:asciiTheme="majorBidi" w:hAnsiTheme="majorBidi" w:cstheme="majorBidi"/>
          <w:lang w:val="en"/>
        </w:rPr>
        <w:t xml:space="preserve"> so that the existence of Islamic education is believed to be the moral fortress </w:t>
      </w:r>
      <w:r w:rsidR="0007497B" w:rsidRPr="003A430E">
        <w:rPr>
          <w:rFonts w:asciiTheme="majorBidi" w:hAnsiTheme="majorBidi" w:cstheme="majorBidi"/>
          <w:lang w:val="en"/>
        </w:rPr>
        <w:t xml:space="preserve">of all models. </w:t>
      </w:r>
      <w:proofErr w:type="gramStart"/>
      <w:r w:rsidR="0007497B" w:rsidRPr="003A430E">
        <w:rPr>
          <w:rFonts w:asciiTheme="majorBidi" w:hAnsiTheme="majorBidi" w:cstheme="majorBidi"/>
          <w:lang w:val="en"/>
        </w:rPr>
        <w:t>education</w:t>
      </w:r>
      <w:proofErr w:type="gramEnd"/>
      <w:r w:rsidR="0007497B" w:rsidRPr="003A430E">
        <w:rPr>
          <w:rFonts w:asciiTheme="majorBidi" w:hAnsiTheme="majorBidi" w:cstheme="majorBidi"/>
          <w:lang w:val="en"/>
        </w:rPr>
        <w:t xml:space="preserve"> today</w:t>
      </w:r>
      <w:r w:rsidR="0007497B" w:rsidRPr="003A430E">
        <w:rPr>
          <w:rStyle w:val="FootnoteReference"/>
          <w:rFonts w:asciiTheme="majorBidi" w:eastAsia="Calibri" w:hAnsiTheme="majorBidi" w:cstheme="majorBidi"/>
          <w:lang w:val="en-US"/>
        </w:rPr>
        <w:footnoteReference w:id="2"/>
      </w:r>
      <w:r w:rsidRPr="003A430E">
        <w:rPr>
          <w:rFonts w:asciiTheme="majorBidi" w:hAnsiTheme="majorBidi" w:cstheme="majorBidi"/>
          <w:lang w:val="en"/>
        </w:rPr>
        <w:t>, but along with changes in globalization, Islamic education is faced with various problems, resulting in a multi-dimensional crisis; first, operationally Islamic education can experience freezing, because many management of Islamic education are authoritarian and dictatorial. This view is a result of a management system that is mechanical in nature without prioritizing human values; second, graduates of Islamic education tend to be more pragmatic, secular, materialistic, hedonistic and rationalistic, but s</w:t>
      </w:r>
      <w:r w:rsidR="0007497B" w:rsidRPr="003A430E">
        <w:rPr>
          <w:rFonts w:asciiTheme="majorBidi" w:hAnsiTheme="majorBidi" w:cstheme="majorBidi"/>
          <w:lang w:val="en"/>
        </w:rPr>
        <w:t>piritually and emotionally dry</w:t>
      </w:r>
      <w:r w:rsidR="0007497B" w:rsidRPr="003A430E">
        <w:rPr>
          <w:rStyle w:val="FootnoteReference"/>
          <w:rFonts w:asciiTheme="majorBidi" w:eastAsia="Calibri" w:hAnsiTheme="majorBidi" w:cstheme="majorBidi"/>
          <w:lang w:val="en-US"/>
        </w:rPr>
        <w:footnoteReference w:id="3"/>
      </w:r>
      <w:r w:rsidR="003D1479">
        <w:rPr>
          <w:rFonts w:asciiTheme="majorBidi" w:hAnsiTheme="majorBidi" w:cstheme="majorBidi"/>
          <w:lang w:val="en"/>
        </w:rPr>
        <w:t>.</w:t>
      </w:r>
    </w:p>
    <w:p w14:paraId="142EE2B6" w14:textId="7A23FA52" w:rsidR="00D14DB1" w:rsidRPr="003A430E" w:rsidRDefault="00D14DB1" w:rsidP="007D14D0">
      <w:pPr>
        <w:spacing w:before="0"/>
        <w:ind w:left="0" w:firstLine="709"/>
        <w:rPr>
          <w:rFonts w:asciiTheme="majorBidi" w:eastAsiaTheme="majorEastAsia" w:hAnsiTheme="majorBidi" w:cstheme="majorBidi"/>
          <w:lang w:val="en"/>
        </w:rPr>
      </w:pPr>
      <w:r w:rsidRPr="003A430E">
        <w:rPr>
          <w:rStyle w:val="jlqj4b"/>
          <w:rFonts w:asciiTheme="majorBidi" w:eastAsiaTheme="majorEastAsia" w:hAnsiTheme="majorBidi" w:cstheme="majorBidi"/>
          <w:lang w:val="en"/>
        </w:rPr>
        <w:t xml:space="preserve">In this context, the implementation of madrasas is not only understood as </w:t>
      </w:r>
      <w:r w:rsidRPr="003A430E">
        <w:rPr>
          <w:rStyle w:val="jlqj4b"/>
          <w:rFonts w:asciiTheme="majorBidi" w:eastAsiaTheme="majorEastAsia" w:hAnsiTheme="majorBidi" w:cstheme="majorBidi"/>
          <w:i/>
          <w:iCs/>
          <w:lang w:val="en"/>
        </w:rPr>
        <w:t>(transfer of knowledge),</w:t>
      </w:r>
      <w:r w:rsidRPr="003A430E">
        <w:rPr>
          <w:rStyle w:val="jlqj4b"/>
          <w:rFonts w:asciiTheme="majorBidi" w:eastAsiaTheme="majorEastAsia" w:hAnsiTheme="majorBidi" w:cstheme="majorBidi"/>
          <w:lang w:val="en"/>
        </w:rPr>
        <w:t xml:space="preserve"> but the existence of madrasas is expected to be part of the formation of morality and spirituality, thus as an effort to build the intended character, various breakthroughs are needed in madrasah management, through character education management </w:t>
      </w:r>
      <w:r w:rsidRPr="003A430E">
        <w:rPr>
          <w:rStyle w:val="jlqj4b"/>
          <w:rFonts w:asciiTheme="majorBidi" w:eastAsiaTheme="majorEastAsia" w:hAnsiTheme="majorBidi" w:cstheme="majorBidi"/>
          <w:i/>
          <w:iCs/>
          <w:lang w:val="en"/>
        </w:rPr>
        <w:t>(character education management based on local wisdom</w:t>
      </w:r>
      <w:r w:rsidR="002A7180" w:rsidRPr="003A430E">
        <w:rPr>
          <w:rStyle w:val="jlqj4b"/>
          <w:rFonts w:asciiTheme="majorBidi" w:eastAsiaTheme="majorEastAsia" w:hAnsiTheme="majorBidi" w:cstheme="majorBidi"/>
          <w:i/>
          <w:iCs/>
          <w:lang w:val="en"/>
        </w:rPr>
        <w:t>)</w:t>
      </w:r>
      <w:r w:rsidRPr="003A430E">
        <w:rPr>
          <w:rStyle w:val="jlqj4b"/>
          <w:rFonts w:asciiTheme="majorBidi" w:eastAsiaTheme="majorEastAsia" w:hAnsiTheme="majorBidi" w:cstheme="majorBidi"/>
          <w:i/>
          <w:iCs/>
          <w:lang w:val="en"/>
        </w:rPr>
        <w:t xml:space="preserve">, </w:t>
      </w:r>
      <w:r w:rsidRPr="003A430E">
        <w:rPr>
          <w:rStyle w:val="jlqj4b"/>
          <w:rFonts w:asciiTheme="majorBidi" w:eastAsiaTheme="majorEastAsia" w:hAnsiTheme="majorBidi" w:cstheme="majorBidi"/>
          <w:lang w:val="en"/>
        </w:rPr>
        <w:t xml:space="preserve">namely by exploring and transmitting the values of madrasas as local wisdom, while at the same time making these values </w:t>
      </w:r>
      <w:r w:rsidRPr="003A430E">
        <w:rPr>
          <w:rStyle w:val="jlqj4b"/>
          <w:rFonts w:asciiTheme="majorBidi" w:eastAsiaTheme="majorEastAsia" w:hAnsiTheme="majorBidi" w:cstheme="majorBidi"/>
          <w:i/>
          <w:iCs/>
          <w:lang w:val="en"/>
        </w:rPr>
        <w:t>(core beliefs, core values)</w:t>
      </w:r>
      <w:r w:rsidRPr="003A430E">
        <w:rPr>
          <w:rStyle w:val="jlqj4b"/>
          <w:rFonts w:asciiTheme="majorBidi" w:eastAsiaTheme="majorEastAsia" w:hAnsiTheme="majorBidi" w:cstheme="majorBidi"/>
          <w:lang w:val="en"/>
        </w:rPr>
        <w:t xml:space="preserve"> in </w:t>
      </w:r>
      <w:r w:rsidR="0007497B" w:rsidRPr="003A430E">
        <w:rPr>
          <w:rStyle w:val="jlqj4b"/>
          <w:rFonts w:asciiTheme="majorBidi" w:eastAsiaTheme="majorEastAsia" w:hAnsiTheme="majorBidi" w:cstheme="majorBidi"/>
          <w:lang w:val="en"/>
        </w:rPr>
        <w:t>the administration of madrasas</w:t>
      </w:r>
      <w:r w:rsidR="0007497B" w:rsidRPr="003A430E">
        <w:rPr>
          <w:rStyle w:val="FootnoteReference"/>
          <w:rFonts w:asciiTheme="majorBidi" w:eastAsia="Calibri" w:hAnsiTheme="majorBidi" w:cstheme="majorBidi"/>
          <w:lang w:val="en-US"/>
        </w:rPr>
        <w:footnoteReference w:id="4"/>
      </w:r>
      <w:r w:rsidRPr="003A430E">
        <w:rPr>
          <w:rFonts w:asciiTheme="majorBidi" w:eastAsiaTheme="majorEastAsia" w:hAnsiTheme="majorBidi" w:cstheme="majorBidi"/>
          <w:lang w:val="en-US"/>
        </w:rPr>
        <w:t xml:space="preserve">. </w:t>
      </w:r>
      <w:r w:rsidRPr="003A430E">
        <w:rPr>
          <w:rStyle w:val="jlqj4b"/>
          <w:rFonts w:asciiTheme="majorBidi" w:eastAsiaTheme="majorEastAsia" w:hAnsiTheme="majorBidi" w:cstheme="majorBidi"/>
          <w:lang w:val="en"/>
        </w:rPr>
        <w:t>Therefore, the study of character in its various aspects becomes an important part as a means of forming individual morality and emotionality in madrasah management.</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At the theoretical level character education management can be understood as an approach in overcoming various problems by placing the value of madrasah local wisdom as the foundational and operational basis for the management of Islamic education, so that the portrait of Islamic education can produce superior quality graduates </w:t>
      </w:r>
      <w:r w:rsidRPr="003A430E">
        <w:rPr>
          <w:rStyle w:val="jlqj4b"/>
          <w:rFonts w:asciiTheme="majorBidi" w:eastAsiaTheme="majorEastAsia" w:hAnsiTheme="majorBidi" w:cstheme="majorBidi"/>
          <w:i/>
          <w:iCs/>
          <w:lang w:val="en"/>
        </w:rPr>
        <w:t>(central for excellence)</w:t>
      </w:r>
      <w:r w:rsidRPr="003A430E">
        <w:rPr>
          <w:rStyle w:val="jlqj4b"/>
          <w:rFonts w:asciiTheme="majorBidi" w:eastAsiaTheme="majorEastAsia" w:hAnsiTheme="majorBidi" w:cstheme="majorBidi"/>
          <w:lang w:val="en"/>
        </w:rPr>
        <w:t xml:space="preserve"> through the planning process,</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organizing, implementing and evaluating.</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In addition, character education management is expected to transform the management and development circle </w:t>
      </w:r>
      <w:r w:rsidRPr="003A430E">
        <w:rPr>
          <w:rStyle w:val="jlqj4b"/>
          <w:rFonts w:asciiTheme="majorBidi" w:eastAsiaTheme="majorEastAsia" w:hAnsiTheme="majorBidi" w:cstheme="majorBidi"/>
          <w:i/>
          <w:iCs/>
          <w:lang w:val="en"/>
        </w:rPr>
        <w:t>(</w:t>
      </w:r>
      <w:proofErr w:type="spellStart"/>
      <w:r w:rsidRPr="003A430E">
        <w:rPr>
          <w:rStyle w:val="jlqj4b"/>
          <w:rFonts w:asciiTheme="majorBidi" w:eastAsiaTheme="majorEastAsia" w:hAnsiTheme="majorBidi" w:cstheme="majorBidi"/>
          <w:i/>
          <w:iCs/>
          <w:lang w:val="en"/>
        </w:rPr>
        <w:t>ruh</w:t>
      </w:r>
      <w:proofErr w:type="spellEnd"/>
      <w:r w:rsidRPr="003A430E">
        <w:rPr>
          <w:rStyle w:val="jlqj4b"/>
          <w:rFonts w:asciiTheme="majorBidi" w:eastAsiaTheme="majorEastAsia" w:hAnsiTheme="majorBidi" w:cstheme="majorBidi"/>
          <w:i/>
          <w:iCs/>
          <w:lang w:val="en"/>
        </w:rPr>
        <w:t xml:space="preserve"> al </w:t>
      </w:r>
      <w:proofErr w:type="spellStart"/>
      <w:r w:rsidRPr="003A430E">
        <w:rPr>
          <w:rStyle w:val="jlqj4b"/>
          <w:rFonts w:asciiTheme="majorBidi" w:eastAsiaTheme="majorEastAsia" w:hAnsiTheme="majorBidi" w:cstheme="majorBidi"/>
          <w:i/>
          <w:iCs/>
          <w:lang w:val="en"/>
        </w:rPr>
        <w:t>jihdd</w:t>
      </w:r>
      <w:proofErr w:type="spellEnd"/>
      <w:r w:rsidRPr="003A430E">
        <w:rPr>
          <w:rStyle w:val="jlqj4b"/>
          <w:rFonts w:asciiTheme="majorBidi" w:eastAsiaTheme="majorEastAsia" w:hAnsiTheme="majorBidi" w:cstheme="majorBidi"/>
          <w:i/>
          <w:iCs/>
          <w:lang w:val="en"/>
        </w:rPr>
        <w:t>)</w:t>
      </w:r>
      <w:r w:rsidR="0007497B" w:rsidRPr="003A430E">
        <w:rPr>
          <w:rStyle w:val="jlqj4b"/>
          <w:rFonts w:asciiTheme="majorBidi" w:eastAsiaTheme="majorEastAsia" w:hAnsiTheme="majorBidi" w:cstheme="majorBidi"/>
          <w:lang w:val="en"/>
        </w:rPr>
        <w:t xml:space="preserve"> of Islamic education</w:t>
      </w:r>
      <w:r w:rsidR="0007497B" w:rsidRPr="003A430E">
        <w:rPr>
          <w:rStyle w:val="FootnoteReference"/>
          <w:rFonts w:asciiTheme="majorBidi" w:eastAsia="Calibri" w:hAnsiTheme="majorBidi" w:cstheme="majorBidi"/>
          <w:lang w:val="en-US"/>
        </w:rPr>
        <w:footnoteReference w:id="5"/>
      </w:r>
      <w:r w:rsidR="0007497B" w:rsidRPr="003A430E">
        <w:rPr>
          <w:rStyle w:val="jlqj4b"/>
          <w:rFonts w:asciiTheme="majorBidi" w:eastAsiaTheme="majorEastAsia" w:hAnsiTheme="majorBidi" w:cstheme="majorBidi"/>
          <w:lang w:val="en"/>
        </w:rPr>
        <w:t>.</w:t>
      </w:r>
    </w:p>
    <w:p w14:paraId="1804B6F7" w14:textId="7E9050E0" w:rsidR="00D14DB1" w:rsidRPr="003A430E" w:rsidRDefault="00D14DB1" w:rsidP="007D14D0">
      <w:pPr>
        <w:spacing w:before="0"/>
        <w:ind w:left="0" w:firstLine="709"/>
        <w:rPr>
          <w:rFonts w:asciiTheme="majorBidi" w:eastAsiaTheme="majorEastAsia" w:hAnsiTheme="majorBidi" w:cstheme="majorBidi"/>
          <w:lang w:val="en"/>
        </w:rPr>
      </w:pPr>
      <w:r w:rsidRPr="003A430E">
        <w:rPr>
          <w:rStyle w:val="jlqj4b"/>
          <w:rFonts w:asciiTheme="majorBidi" w:eastAsiaTheme="majorEastAsia" w:hAnsiTheme="majorBidi" w:cstheme="majorBidi"/>
          <w:lang w:val="en"/>
        </w:rPr>
        <w:t xml:space="preserve">The internalization of the values of local madrasa wisdom is essentially built from the Qur'an and al-Hadith, even related to spirituality </w:t>
      </w:r>
      <w:r w:rsidRPr="003A430E">
        <w:rPr>
          <w:rStyle w:val="jlqj4b"/>
          <w:rFonts w:asciiTheme="majorBidi" w:eastAsiaTheme="majorEastAsia" w:hAnsiTheme="majorBidi" w:cstheme="majorBidi"/>
          <w:i/>
          <w:iCs/>
          <w:lang w:val="en"/>
        </w:rPr>
        <w:t>(</w:t>
      </w:r>
      <w:proofErr w:type="spellStart"/>
      <w:r w:rsidRPr="003A430E">
        <w:rPr>
          <w:rStyle w:val="jlqj4b"/>
          <w:rFonts w:asciiTheme="majorBidi" w:eastAsiaTheme="majorEastAsia" w:hAnsiTheme="majorBidi" w:cstheme="majorBidi"/>
          <w:i/>
          <w:iCs/>
          <w:lang w:val="en"/>
        </w:rPr>
        <w:t>tauhid</w:t>
      </w:r>
      <w:proofErr w:type="spellEnd"/>
      <w:r w:rsidRPr="003A430E">
        <w:rPr>
          <w:rStyle w:val="jlqj4b"/>
          <w:rFonts w:asciiTheme="majorBidi" w:eastAsiaTheme="majorEastAsia" w:hAnsiTheme="majorBidi" w:cstheme="majorBidi"/>
          <w:i/>
          <w:iCs/>
          <w:lang w:val="en"/>
        </w:rPr>
        <w:t>)</w:t>
      </w:r>
      <w:r w:rsidR="0007497B" w:rsidRPr="003A430E">
        <w:rPr>
          <w:rStyle w:val="jlqj4b"/>
          <w:rFonts w:asciiTheme="majorBidi" w:eastAsiaTheme="majorEastAsia" w:hAnsiTheme="majorBidi" w:cstheme="majorBidi"/>
          <w:lang w:val="en"/>
        </w:rPr>
        <w:t xml:space="preserve"> as the core of true humanity</w:t>
      </w:r>
      <w:r w:rsidR="0007497B" w:rsidRPr="003A430E">
        <w:rPr>
          <w:rStyle w:val="FootnoteReference"/>
          <w:rFonts w:asciiTheme="majorBidi" w:eastAsia="Calibri" w:hAnsiTheme="majorBidi" w:cstheme="majorBidi"/>
          <w:lang w:val="en-US"/>
        </w:rPr>
        <w:footnoteReference w:id="6"/>
      </w:r>
      <w:r w:rsidRPr="003A430E">
        <w:rPr>
          <w:rFonts w:asciiTheme="majorBidi" w:eastAsia="Calibri" w:hAnsiTheme="majorBidi" w:cstheme="majorBidi"/>
          <w:color w:val="0D0D0D"/>
          <w:lang w:val="en-US"/>
        </w:rPr>
        <w:t>.</w:t>
      </w:r>
      <w:r w:rsidRPr="003A430E">
        <w:rPr>
          <w:rStyle w:val="jlqj4b"/>
          <w:rFonts w:asciiTheme="majorBidi" w:eastAsiaTheme="majorEastAsia" w:hAnsiTheme="majorBidi" w:cstheme="majorBidi"/>
          <w:lang w:val="en-US"/>
        </w:rPr>
        <w:t xml:space="preserve"> </w:t>
      </w:r>
      <w:r w:rsidRPr="003A430E">
        <w:rPr>
          <w:rStyle w:val="jlqj4b"/>
          <w:rFonts w:asciiTheme="majorBidi" w:eastAsiaTheme="majorEastAsia" w:hAnsiTheme="majorBidi" w:cstheme="majorBidi"/>
          <w:lang w:val="en"/>
        </w:rPr>
        <w:t xml:space="preserve">Therefore, managerial activities are basically part of the actions and behavior of individuals in the organization, and become an attractive attraction between spiritual-material or spiritual and physical energy, the impulse of spirituality can always bring a material dimension to spirituality, namely by transmitting the local wisdom values of the </w:t>
      </w:r>
      <w:r w:rsidRPr="003A430E">
        <w:rPr>
          <w:rStyle w:val="jlqj4b"/>
          <w:rFonts w:asciiTheme="majorBidi" w:eastAsiaTheme="majorEastAsia" w:hAnsiTheme="majorBidi" w:cstheme="majorBidi"/>
          <w:lang w:val="en"/>
        </w:rPr>
        <w:lastRenderedPageBreak/>
        <w:t>madrasa in</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all aspects of the m</w:t>
      </w:r>
      <w:r w:rsidR="0007497B" w:rsidRPr="003A430E">
        <w:rPr>
          <w:rStyle w:val="jlqj4b"/>
          <w:rFonts w:asciiTheme="majorBidi" w:eastAsiaTheme="majorEastAsia" w:hAnsiTheme="majorBidi" w:cstheme="majorBidi"/>
          <w:lang w:val="en"/>
        </w:rPr>
        <w:t>anagement of Islamic education</w:t>
      </w:r>
      <w:r w:rsidR="0007497B" w:rsidRPr="003A430E">
        <w:rPr>
          <w:rStyle w:val="FootnoteReference"/>
          <w:rFonts w:asciiTheme="majorBidi" w:eastAsia="Calibri" w:hAnsiTheme="majorBidi" w:cstheme="majorBidi"/>
          <w:lang w:val="en-US"/>
        </w:rPr>
        <w:footnoteReference w:id="7"/>
      </w:r>
      <w:r w:rsidRPr="003A430E">
        <w:rPr>
          <w:rFonts w:asciiTheme="majorBidi" w:eastAsia="Calibri" w:hAnsiTheme="majorBidi" w:cstheme="majorBidi"/>
          <w:color w:val="000000"/>
          <w:lang w:val="en-US"/>
        </w:rPr>
        <w:t>.</w:t>
      </w:r>
      <w:r w:rsidRPr="003A430E">
        <w:rPr>
          <w:rFonts w:asciiTheme="majorBidi" w:eastAsiaTheme="majorEastAsia" w:hAnsiTheme="majorBidi" w:cstheme="majorBidi"/>
          <w:lang w:val="en"/>
        </w:rPr>
        <w:t xml:space="preserve"> </w:t>
      </w:r>
      <w:r w:rsidRPr="003A430E">
        <w:rPr>
          <w:rStyle w:val="jlqj4b"/>
          <w:rFonts w:asciiTheme="majorBidi" w:eastAsiaTheme="majorEastAsia" w:hAnsiTheme="majorBidi" w:cstheme="majorBidi"/>
          <w:lang w:val="en"/>
        </w:rPr>
        <w:t>In addition, character education management is also understood as a crisis solution to various problems, perhaps even a revolution in the management of Islamic education so far, with integrity and extraordinary exemplary.</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Therefore, character education management is not only influenced by external factors, but also internal factors through the internalization of local wisdom values in accordance with the madrasah culture so that it can generate positive energy and influence various individual actions </w:t>
      </w:r>
      <w:r w:rsidR="0007497B" w:rsidRPr="003A430E">
        <w:rPr>
          <w:rStyle w:val="jlqj4b"/>
          <w:rFonts w:asciiTheme="majorBidi" w:eastAsiaTheme="majorEastAsia" w:hAnsiTheme="majorBidi" w:cstheme="majorBidi"/>
          <w:lang w:val="en"/>
        </w:rPr>
        <w:t>and behaviors in organizations</w:t>
      </w:r>
      <w:r w:rsidR="0007497B" w:rsidRPr="003A430E">
        <w:rPr>
          <w:rStyle w:val="FootnoteReference"/>
          <w:rFonts w:asciiTheme="majorBidi" w:eastAsia="Calibri" w:hAnsiTheme="majorBidi" w:cstheme="majorBidi"/>
          <w:lang w:val="en-US"/>
        </w:rPr>
        <w:footnoteReference w:id="8"/>
      </w:r>
      <w:r w:rsidRPr="003A430E">
        <w:rPr>
          <w:rFonts w:asciiTheme="majorBidi" w:eastAsia="Calibri" w:hAnsiTheme="majorBidi" w:cstheme="majorBidi"/>
        </w:rPr>
        <w:t>.</w:t>
      </w:r>
    </w:p>
    <w:p w14:paraId="5BB426F0" w14:textId="673A04F7" w:rsidR="00D14DB1" w:rsidRPr="003A430E" w:rsidRDefault="00D14DB1" w:rsidP="007D14D0">
      <w:pPr>
        <w:spacing w:before="0"/>
        <w:ind w:left="0" w:firstLine="709"/>
        <w:rPr>
          <w:rFonts w:asciiTheme="majorBidi" w:hAnsiTheme="majorBidi" w:cstheme="majorBidi"/>
          <w:lang w:val="en"/>
        </w:rPr>
      </w:pPr>
      <w:r w:rsidRPr="003A430E">
        <w:rPr>
          <w:rStyle w:val="jlqj4b"/>
          <w:rFonts w:asciiTheme="majorBidi" w:eastAsiaTheme="majorEastAsia" w:hAnsiTheme="majorBidi" w:cstheme="majorBidi"/>
          <w:lang w:val="en"/>
        </w:rPr>
        <w:t xml:space="preserve">Thus, through the </w:t>
      </w:r>
      <w:proofErr w:type="spellStart"/>
      <w:r w:rsidRPr="003A430E">
        <w:rPr>
          <w:rStyle w:val="jlqj4b"/>
          <w:rFonts w:asciiTheme="majorBidi" w:eastAsiaTheme="majorEastAsia" w:hAnsiTheme="majorBidi" w:cstheme="majorBidi"/>
          <w:lang w:val="en"/>
        </w:rPr>
        <w:t>habitualization</w:t>
      </w:r>
      <w:proofErr w:type="spellEnd"/>
      <w:r w:rsidRPr="003A430E">
        <w:rPr>
          <w:rStyle w:val="jlqj4b"/>
          <w:rFonts w:asciiTheme="majorBidi" w:eastAsiaTheme="majorEastAsia" w:hAnsiTheme="majorBidi" w:cstheme="majorBidi"/>
          <w:lang w:val="en"/>
        </w:rPr>
        <w:t xml:space="preserve"> of the local wisdom values of the madrasah in MIN 1 and MINU </w:t>
      </w:r>
      <w:proofErr w:type="spellStart"/>
      <w:r w:rsidRPr="003A430E">
        <w:rPr>
          <w:rStyle w:val="jlqj4b"/>
          <w:rFonts w:asciiTheme="majorBidi" w:eastAsiaTheme="majorEastAsia" w:hAnsiTheme="majorBidi" w:cstheme="majorBidi"/>
          <w:lang w:val="en"/>
        </w:rPr>
        <w:t>Unggulan</w:t>
      </w:r>
      <w:proofErr w:type="spellEnd"/>
      <w:r w:rsidRPr="003A430E">
        <w:rPr>
          <w:rStyle w:val="jlqj4b"/>
          <w:rFonts w:asciiTheme="majorBidi" w:eastAsiaTheme="majorEastAsia" w:hAnsiTheme="majorBidi" w:cstheme="majorBidi"/>
          <w:lang w:val="en"/>
        </w:rPr>
        <w:t xml:space="preserve"> </w:t>
      </w:r>
      <w:proofErr w:type="spellStart"/>
      <w:r w:rsidRPr="003A430E">
        <w:rPr>
          <w:rStyle w:val="jlqj4b"/>
          <w:rFonts w:asciiTheme="majorBidi" w:eastAsiaTheme="majorEastAsia" w:hAnsiTheme="majorBidi" w:cstheme="majorBidi"/>
          <w:lang w:val="en"/>
        </w:rPr>
        <w:t>Bojonegoro</w:t>
      </w:r>
      <w:proofErr w:type="spellEnd"/>
      <w:r w:rsidRPr="003A430E">
        <w:rPr>
          <w:rStyle w:val="jlqj4b"/>
          <w:rFonts w:asciiTheme="majorBidi" w:eastAsiaTheme="majorEastAsia" w:hAnsiTheme="majorBidi" w:cstheme="majorBidi"/>
          <w:lang w:val="en"/>
        </w:rPr>
        <w:t>, it can be interpreted and interpreted as a value system that is seen as being able to influence and drive individual behavior, so that all managerial activities and implementation can run effe</w:t>
      </w:r>
      <w:r w:rsidR="007D14D0" w:rsidRPr="003A430E">
        <w:rPr>
          <w:rStyle w:val="jlqj4b"/>
          <w:rFonts w:asciiTheme="majorBidi" w:eastAsiaTheme="majorEastAsia" w:hAnsiTheme="majorBidi" w:cstheme="majorBidi"/>
          <w:lang w:val="en"/>
        </w:rPr>
        <w:t>ctively and efficientl</w:t>
      </w:r>
      <w:r w:rsidR="0007497B" w:rsidRPr="003A430E">
        <w:rPr>
          <w:rStyle w:val="jlqj4b"/>
          <w:rFonts w:asciiTheme="majorBidi" w:eastAsiaTheme="majorEastAsia" w:hAnsiTheme="majorBidi" w:cstheme="majorBidi"/>
          <w:lang w:val="en"/>
        </w:rPr>
        <w:t>y</w:t>
      </w:r>
      <w:r w:rsidR="0007497B" w:rsidRPr="003A430E">
        <w:rPr>
          <w:rStyle w:val="FootnoteReference"/>
          <w:rFonts w:asciiTheme="majorBidi" w:eastAsia="Calibri" w:hAnsiTheme="majorBidi" w:cstheme="majorBidi"/>
          <w:lang w:val="en-US"/>
        </w:rPr>
        <w:footnoteReference w:id="9"/>
      </w:r>
      <w:r w:rsidR="007D14D0" w:rsidRPr="003A430E">
        <w:rPr>
          <w:rFonts w:asciiTheme="majorBidi" w:hAnsiTheme="majorBidi" w:cstheme="majorBidi"/>
          <w:iCs/>
          <w:noProof/>
        </w:rPr>
        <w:t>,</w:t>
      </w:r>
      <w:r w:rsidR="007D14D0" w:rsidRPr="003A430E">
        <w:rPr>
          <w:rStyle w:val="jlqj4b"/>
          <w:rFonts w:asciiTheme="majorBidi" w:eastAsiaTheme="majorEastAsia" w:hAnsiTheme="majorBidi" w:cstheme="majorBidi"/>
          <w:lang w:val="en-US"/>
        </w:rPr>
        <w:t xml:space="preserve"> </w:t>
      </w:r>
      <w:r w:rsidRPr="003A430E">
        <w:rPr>
          <w:rStyle w:val="jlqj4b"/>
          <w:rFonts w:asciiTheme="majorBidi" w:eastAsiaTheme="majorEastAsia" w:hAnsiTheme="majorBidi" w:cstheme="majorBidi"/>
          <w:lang w:val="en"/>
        </w:rPr>
        <w:t xml:space="preserve">as the futurologists </w:t>
      </w:r>
      <w:proofErr w:type="spellStart"/>
      <w:r w:rsidRPr="003A430E">
        <w:rPr>
          <w:rStyle w:val="jlqj4b"/>
          <w:rFonts w:asciiTheme="majorBidi" w:eastAsiaTheme="majorEastAsia" w:hAnsiTheme="majorBidi" w:cstheme="majorBidi"/>
          <w:lang w:val="en"/>
        </w:rPr>
        <w:t>Aburdene</w:t>
      </w:r>
      <w:proofErr w:type="spellEnd"/>
      <w:r w:rsidRPr="003A430E">
        <w:rPr>
          <w:rStyle w:val="jlqj4b"/>
          <w:rFonts w:asciiTheme="majorBidi" w:eastAsiaTheme="majorEastAsia" w:hAnsiTheme="majorBidi" w:cstheme="majorBidi"/>
          <w:lang w:val="en"/>
        </w:rPr>
        <w:t xml:space="preserve"> and Fukuyama say that the essence of value is basically believed to be the most effective force to influence the various social behaviors and actions of individuals in organizations, especially in the management of Islamic education, so that it can give birth to performance productivity and a health</w:t>
      </w:r>
      <w:r w:rsidR="0007497B" w:rsidRPr="003A430E">
        <w:rPr>
          <w:rStyle w:val="jlqj4b"/>
          <w:rFonts w:asciiTheme="majorBidi" w:eastAsiaTheme="majorEastAsia" w:hAnsiTheme="majorBidi" w:cstheme="majorBidi"/>
          <w:lang w:val="en"/>
        </w:rPr>
        <w:t>y organizational culture</w:t>
      </w:r>
      <w:r w:rsidR="0007497B" w:rsidRPr="003A430E">
        <w:rPr>
          <w:rStyle w:val="FootnoteReference"/>
          <w:rFonts w:asciiTheme="majorBidi" w:eastAsia="Calibri" w:hAnsiTheme="majorBidi" w:cstheme="majorBidi"/>
          <w:lang w:val="en-US"/>
        </w:rPr>
        <w:footnoteReference w:id="10"/>
      </w:r>
      <w:r w:rsidR="007D14D0" w:rsidRPr="003A430E">
        <w:rPr>
          <w:rFonts w:asciiTheme="majorBidi" w:hAnsiTheme="majorBidi" w:cstheme="majorBidi"/>
        </w:rPr>
        <w:t xml:space="preserve">. </w:t>
      </w:r>
      <w:r w:rsidRPr="003A430E">
        <w:rPr>
          <w:rStyle w:val="jlqj4b"/>
          <w:rFonts w:asciiTheme="majorBidi" w:eastAsiaTheme="majorEastAsia" w:hAnsiTheme="majorBidi" w:cstheme="majorBidi"/>
          <w:lang w:val="en"/>
        </w:rPr>
        <w:t xml:space="preserve">In this context, how important it is to instill character in the management system, therefore this research focuses more on local wisdom as a value system owned by MIN 1 and MINU </w:t>
      </w:r>
      <w:proofErr w:type="spellStart"/>
      <w:r w:rsidRPr="003A430E">
        <w:rPr>
          <w:rStyle w:val="jlqj4b"/>
          <w:rFonts w:asciiTheme="majorBidi" w:eastAsiaTheme="majorEastAsia" w:hAnsiTheme="majorBidi" w:cstheme="majorBidi"/>
          <w:lang w:val="en"/>
        </w:rPr>
        <w:t>Unggulan</w:t>
      </w:r>
      <w:proofErr w:type="spellEnd"/>
      <w:r w:rsidRPr="003A430E">
        <w:rPr>
          <w:rStyle w:val="jlqj4b"/>
          <w:rFonts w:asciiTheme="majorBidi" w:eastAsiaTheme="majorEastAsia" w:hAnsiTheme="majorBidi" w:cstheme="majorBidi"/>
          <w:lang w:val="en"/>
        </w:rPr>
        <w:t xml:space="preserve"> </w:t>
      </w:r>
      <w:proofErr w:type="spellStart"/>
      <w:r w:rsidRPr="003A430E">
        <w:rPr>
          <w:rStyle w:val="jlqj4b"/>
          <w:rFonts w:asciiTheme="majorBidi" w:eastAsiaTheme="majorEastAsia" w:hAnsiTheme="majorBidi" w:cstheme="majorBidi"/>
          <w:lang w:val="en"/>
        </w:rPr>
        <w:t>Bojonegoro</w:t>
      </w:r>
      <w:proofErr w:type="spellEnd"/>
      <w:r w:rsidRPr="003A430E">
        <w:rPr>
          <w:rStyle w:val="jlqj4b"/>
          <w:rFonts w:asciiTheme="majorBidi" w:eastAsiaTheme="majorEastAsia" w:hAnsiTheme="majorBidi" w:cstheme="majorBidi"/>
          <w:lang w:val="en"/>
        </w:rPr>
        <w:t>, and is expected to become social capital in building management.</w:t>
      </w:r>
      <w:r w:rsidRPr="003A430E">
        <w:rPr>
          <w:rStyle w:val="viiyi"/>
          <w:rFonts w:asciiTheme="majorBidi" w:hAnsiTheme="majorBidi" w:cstheme="majorBidi"/>
          <w:lang w:val="en"/>
        </w:rPr>
        <w:t xml:space="preserve"> </w:t>
      </w:r>
      <w:proofErr w:type="gramStart"/>
      <w:r w:rsidRPr="003A430E">
        <w:rPr>
          <w:rStyle w:val="jlqj4b"/>
          <w:rFonts w:asciiTheme="majorBidi" w:eastAsiaTheme="majorEastAsia" w:hAnsiTheme="majorBidi" w:cstheme="majorBidi"/>
          <w:lang w:val="en"/>
        </w:rPr>
        <w:t>character</w:t>
      </w:r>
      <w:proofErr w:type="gramEnd"/>
      <w:r w:rsidRPr="003A430E">
        <w:rPr>
          <w:rStyle w:val="jlqj4b"/>
          <w:rFonts w:asciiTheme="majorBidi" w:eastAsiaTheme="majorEastAsia" w:hAnsiTheme="majorBidi" w:cstheme="majorBidi"/>
          <w:lang w:val="en"/>
        </w:rPr>
        <w:t xml:space="preserve"> education by exploring the value of local </w:t>
      </w:r>
      <w:r w:rsidR="0007497B" w:rsidRPr="003A430E">
        <w:rPr>
          <w:rStyle w:val="jlqj4b"/>
          <w:rFonts w:asciiTheme="majorBidi" w:eastAsiaTheme="majorEastAsia" w:hAnsiTheme="majorBidi" w:cstheme="majorBidi"/>
          <w:lang w:val="en"/>
        </w:rPr>
        <w:t>wisdom in madrasah institutions</w:t>
      </w:r>
      <w:r w:rsidR="0007497B" w:rsidRPr="003A430E">
        <w:rPr>
          <w:rStyle w:val="FootnoteReference"/>
          <w:rFonts w:asciiTheme="majorBidi" w:eastAsia="Calibri" w:hAnsiTheme="majorBidi" w:cstheme="majorBidi"/>
          <w:lang w:val="en-US"/>
        </w:rPr>
        <w:footnoteReference w:id="11"/>
      </w:r>
      <w:r w:rsidR="007D14D0" w:rsidRPr="003A430E">
        <w:rPr>
          <w:rStyle w:val="viiyi"/>
          <w:rFonts w:asciiTheme="majorBidi" w:hAnsiTheme="majorBidi" w:cstheme="majorBidi"/>
          <w:lang w:val="en-US"/>
        </w:rPr>
        <w:t xml:space="preserve">. </w:t>
      </w:r>
      <w:r w:rsidRPr="003A430E">
        <w:rPr>
          <w:rStyle w:val="jlqj4b"/>
          <w:rFonts w:asciiTheme="majorBidi" w:eastAsiaTheme="majorEastAsia" w:hAnsiTheme="majorBidi" w:cstheme="majorBidi"/>
          <w:lang w:val="en"/>
        </w:rPr>
        <w:t>In this context, this study aims to build character education management by internalizing the value of local madrasah wisdom, as a new paradigm and conception in the field of Islamic management, as well as to answer the multidimensional crisis and the decline in morality in the management of education</w:t>
      </w:r>
      <w:r w:rsidR="007D14D0" w:rsidRPr="003A430E">
        <w:rPr>
          <w:rStyle w:val="jlqj4b"/>
          <w:rFonts w:asciiTheme="majorBidi" w:eastAsiaTheme="majorEastAsia" w:hAnsiTheme="majorBidi" w:cstheme="majorBidi"/>
          <w:lang w:val="en"/>
        </w:rPr>
        <w:t xml:space="preserve"> today</w:t>
      </w:r>
      <w:r w:rsidR="0007497B" w:rsidRPr="003A430E">
        <w:rPr>
          <w:rStyle w:val="FootnoteReference"/>
          <w:rFonts w:asciiTheme="majorBidi" w:eastAsia="Calibri" w:hAnsiTheme="majorBidi" w:cstheme="majorBidi"/>
          <w:lang w:val="en-US"/>
        </w:rPr>
        <w:footnoteReference w:id="12"/>
      </w:r>
      <w:r w:rsidR="007D14D0" w:rsidRPr="003A430E">
        <w:rPr>
          <w:rFonts w:asciiTheme="majorBidi" w:eastAsia="Calibri" w:hAnsiTheme="majorBidi" w:cstheme="majorBidi"/>
          <w:lang w:val="en-US"/>
        </w:rPr>
        <w:t>.</w:t>
      </w:r>
    </w:p>
    <w:p w14:paraId="190D0EC9" w14:textId="7478A22B" w:rsidR="007D14D0" w:rsidRPr="003A430E" w:rsidRDefault="007D14D0" w:rsidP="007D14D0">
      <w:pPr>
        <w:spacing w:before="0"/>
        <w:ind w:left="0" w:firstLine="709"/>
        <w:rPr>
          <w:rStyle w:val="jlqj4b"/>
          <w:rFonts w:asciiTheme="majorBidi" w:eastAsia="Calibri" w:hAnsiTheme="majorBidi" w:cstheme="majorBidi"/>
          <w:lang w:val="en-US"/>
        </w:rPr>
      </w:pPr>
      <w:r w:rsidRPr="003A430E">
        <w:rPr>
          <w:rStyle w:val="jlqj4b"/>
          <w:rFonts w:asciiTheme="majorBidi" w:eastAsiaTheme="majorEastAsia" w:hAnsiTheme="majorBidi" w:cstheme="majorBidi"/>
          <w:lang w:val="en"/>
        </w:rPr>
        <w:t>In this context, the essence of management is the most important aspect in various management</w:t>
      </w:r>
      <w:r w:rsidR="0007497B" w:rsidRPr="003A430E">
        <w:rPr>
          <w:rStyle w:val="FootnoteReference"/>
          <w:rFonts w:asciiTheme="majorBidi" w:eastAsia="Calibri" w:hAnsiTheme="majorBidi" w:cstheme="majorBidi"/>
          <w:lang w:val="en-US"/>
        </w:rPr>
        <w:footnoteReference w:id="13"/>
      </w:r>
      <w:r w:rsidRPr="003A430E">
        <w:rPr>
          <w:rFonts w:asciiTheme="majorBidi" w:hAnsiTheme="majorBidi" w:cstheme="majorBidi"/>
          <w:spacing w:val="-4"/>
        </w:rPr>
        <w:t>.</w:t>
      </w:r>
      <w:r w:rsidRPr="003A430E">
        <w:rPr>
          <w:rStyle w:val="jlqj4b"/>
          <w:rFonts w:asciiTheme="majorBidi" w:eastAsiaTheme="majorEastAsia" w:hAnsiTheme="majorBidi" w:cstheme="majorBidi"/>
          <w:lang w:val="en"/>
        </w:rPr>
        <w:t>Therefore, the progress of an education can be determined from the management system used, but along with the development of globalization there is a paradigm shift in the field of management in all sectors in the organization, both in the corporate w</w:t>
      </w:r>
      <w:r w:rsidR="0007497B" w:rsidRPr="003A430E">
        <w:rPr>
          <w:rStyle w:val="jlqj4b"/>
          <w:rFonts w:asciiTheme="majorBidi" w:eastAsiaTheme="majorEastAsia" w:hAnsiTheme="majorBidi" w:cstheme="majorBidi"/>
          <w:lang w:val="en"/>
        </w:rPr>
        <w:t>orld and in the noble industry</w:t>
      </w:r>
      <w:r w:rsidR="0007497B" w:rsidRPr="003A430E">
        <w:rPr>
          <w:rStyle w:val="FootnoteReference"/>
          <w:rFonts w:asciiTheme="majorBidi" w:eastAsia="Calibri" w:hAnsiTheme="majorBidi" w:cstheme="majorBidi"/>
          <w:lang w:val="en-US"/>
        </w:rPr>
        <w:footnoteReference w:id="14"/>
      </w:r>
      <w:r w:rsidRPr="003A430E">
        <w:rPr>
          <w:rFonts w:asciiTheme="majorBidi" w:hAnsiTheme="majorBidi" w:cstheme="majorBidi"/>
          <w:i/>
          <w:iCs/>
          <w:spacing w:val="-4"/>
          <w:lang w:val="en-US"/>
        </w:rPr>
        <w:t>,</w:t>
      </w:r>
      <w:r w:rsidR="0007497B" w:rsidRPr="003A430E">
        <w:rPr>
          <w:rFonts w:asciiTheme="majorBidi" w:hAnsiTheme="majorBidi" w:cstheme="majorBidi"/>
          <w:i/>
          <w:iCs/>
          <w:spacing w:val="-4"/>
          <w:lang w:val="en-US"/>
        </w:rPr>
        <w:t xml:space="preserve"> </w:t>
      </w:r>
      <w:r w:rsidRPr="003A430E">
        <w:rPr>
          <w:rStyle w:val="jlqj4b"/>
          <w:rFonts w:asciiTheme="majorBidi" w:eastAsiaTheme="majorEastAsia" w:hAnsiTheme="majorBidi" w:cstheme="majorBidi"/>
          <w:lang w:val="en"/>
        </w:rPr>
        <w:t xml:space="preserve">approach by transmitting the value of local wisdom </w:t>
      </w:r>
      <w:r w:rsidRPr="003A430E">
        <w:rPr>
          <w:rStyle w:val="jlqj4b"/>
          <w:rFonts w:asciiTheme="majorBidi" w:eastAsiaTheme="majorEastAsia" w:hAnsiTheme="majorBidi" w:cstheme="majorBidi"/>
          <w:i/>
          <w:iCs/>
          <w:lang w:val="en"/>
        </w:rPr>
        <w:t>(local wisdom)</w:t>
      </w:r>
      <w:r w:rsidRPr="003A430E">
        <w:rPr>
          <w:rStyle w:val="jlqj4b"/>
          <w:rFonts w:asciiTheme="majorBidi" w:eastAsiaTheme="majorEastAsia" w:hAnsiTheme="majorBidi" w:cstheme="majorBidi"/>
          <w:lang w:val="en"/>
        </w:rPr>
        <w:t xml:space="preserve"> madrasa as a magnet to influence and drive the social behavior of individuals in various organizations, especially in the imple</w:t>
      </w:r>
      <w:r w:rsidR="0007497B" w:rsidRPr="003A430E">
        <w:rPr>
          <w:rStyle w:val="jlqj4b"/>
          <w:rFonts w:asciiTheme="majorBidi" w:eastAsiaTheme="majorEastAsia" w:hAnsiTheme="majorBidi" w:cstheme="majorBidi"/>
          <w:lang w:val="en"/>
        </w:rPr>
        <w:t>mentation of Islamic education</w:t>
      </w:r>
      <w:r w:rsidR="0007497B" w:rsidRPr="003A430E">
        <w:rPr>
          <w:rStyle w:val="FootnoteReference"/>
          <w:rFonts w:asciiTheme="majorBidi" w:eastAsia="Calibri" w:hAnsiTheme="majorBidi" w:cstheme="majorBidi"/>
          <w:lang w:val="en-US"/>
        </w:rPr>
        <w:footnoteReference w:id="15"/>
      </w:r>
      <w:r w:rsidRPr="003A430E">
        <w:rPr>
          <w:rFonts w:asciiTheme="majorBidi" w:hAnsiTheme="majorBidi" w:cstheme="majorBidi"/>
          <w:spacing w:val="-4"/>
          <w:lang w:val="en-US"/>
        </w:rPr>
        <w:t>.</w:t>
      </w:r>
      <w:r w:rsidRPr="003A430E">
        <w:rPr>
          <w:rFonts w:asciiTheme="majorBidi" w:eastAsia="Calibri" w:hAnsiTheme="majorBidi" w:cstheme="majorBidi"/>
          <w:lang w:val="en-US"/>
        </w:rPr>
        <w:t xml:space="preserve"> </w:t>
      </w:r>
      <w:r w:rsidRPr="003A430E">
        <w:rPr>
          <w:rStyle w:val="jlqj4b"/>
          <w:rFonts w:asciiTheme="majorBidi" w:eastAsiaTheme="majorEastAsia" w:hAnsiTheme="majorBidi" w:cstheme="majorBidi"/>
          <w:lang w:val="en"/>
        </w:rPr>
        <w:t>Thus the value of local madrasa wisdom is then interpreted and interpreted as a character and become the core values in the management of Islamic education.</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In this context, the </w:t>
      </w:r>
      <w:proofErr w:type="spellStart"/>
      <w:r w:rsidRPr="003A430E">
        <w:rPr>
          <w:rStyle w:val="jlqj4b"/>
          <w:rFonts w:asciiTheme="majorBidi" w:eastAsiaTheme="majorEastAsia" w:hAnsiTheme="majorBidi" w:cstheme="majorBidi"/>
          <w:lang w:val="en"/>
        </w:rPr>
        <w:t>habitualization</w:t>
      </w:r>
      <w:proofErr w:type="spellEnd"/>
      <w:r w:rsidRPr="003A430E">
        <w:rPr>
          <w:rStyle w:val="jlqj4b"/>
          <w:rFonts w:asciiTheme="majorBidi" w:eastAsiaTheme="majorEastAsia" w:hAnsiTheme="majorBidi" w:cstheme="majorBidi"/>
          <w:lang w:val="en"/>
        </w:rPr>
        <w:t xml:space="preserve"> of local wisdom values in madrasah is expected to be able to </w:t>
      </w:r>
      <w:r w:rsidRPr="003A430E">
        <w:rPr>
          <w:rStyle w:val="jlqj4b"/>
          <w:rFonts w:asciiTheme="majorBidi" w:eastAsiaTheme="majorEastAsia" w:hAnsiTheme="majorBidi" w:cstheme="majorBidi"/>
          <w:lang w:val="en"/>
        </w:rPr>
        <w:lastRenderedPageBreak/>
        <w:t>color managerial implementation so far, which is perceived as experiencing various moral imbalances</w:t>
      </w:r>
      <w:r w:rsidR="0007497B" w:rsidRPr="003A430E">
        <w:rPr>
          <w:rStyle w:val="jlqj4b"/>
          <w:rFonts w:asciiTheme="majorBidi" w:eastAsiaTheme="majorEastAsia" w:hAnsiTheme="majorBidi" w:cstheme="majorBidi"/>
          <w:lang w:val="en"/>
        </w:rPr>
        <w:t xml:space="preserve"> in the implementation process</w:t>
      </w:r>
      <w:r w:rsidR="0007497B" w:rsidRPr="003A430E">
        <w:rPr>
          <w:rStyle w:val="FootnoteReference"/>
          <w:rFonts w:asciiTheme="majorBidi" w:eastAsia="Calibri" w:hAnsiTheme="majorBidi" w:cstheme="majorBidi"/>
          <w:lang w:val="en-US"/>
        </w:rPr>
        <w:footnoteReference w:id="16"/>
      </w:r>
      <w:r w:rsidRPr="003A430E">
        <w:rPr>
          <w:rFonts w:asciiTheme="majorBidi" w:hAnsiTheme="majorBidi" w:cstheme="majorBidi"/>
          <w:spacing w:val="-4"/>
          <w:lang w:val="en-US"/>
        </w:rPr>
        <w:t>.</w:t>
      </w:r>
      <w:r w:rsidRPr="003A430E">
        <w:rPr>
          <w:rStyle w:val="jlqj4b"/>
          <w:rFonts w:asciiTheme="majorBidi" w:eastAsiaTheme="majorEastAsia" w:hAnsiTheme="majorBidi" w:cstheme="majorBidi"/>
          <w:lang w:val="en"/>
        </w:rPr>
        <w:t>Therefore, through the values of local wisdom madrasah, it is hoped that it can give birth to a character education management paradigm by exploring and transmitting the entire value system referred to in various managerial activities, so that it is expected to produce individual social character building in education management</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Islam.</w:t>
      </w:r>
    </w:p>
    <w:bookmarkEnd w:id="1"/>
    <w:p w14:paraId="06D97C81" w14:textId="77777777" w:rsidR="00D14DB1" w:rsidRPr="003A430E" w:rsidRDefault="00D14DB1" w:rsidP="00302210">
      <w:pPr>
        <w:spacing w:before="0"/>
        <w:ind w:left="0" w:firstLine="720"/>
        <w:jc w:val="left"/>
        <w:rPr>
          <w:rFonts w:asciiTheme="majorBidi" w:hAnsiTheme="majorBidi" w:cstheme="majorBidi"/>
          <w:spacing w:val="-4"/>
          <w:lang w:val="en-US"/>
        </w:rPr>
      </w:pPr>
    </w:p>
    <w:p w14:paraId="608A220D" w14:textId="2DAAD618" w:rsidR="00D14DB1" w:rsidRPr="003A430E" w:rsidRDefault="007D14D0" w:rsidP="006C3C0A">
      <w:pPr>
        <w:spacing w:before="0"/>
        <w:ind w:left="0" w:firstLine="0"/>
        <w:rPr>
          <w:rFonts w:asciiTheme="majorBidi" w:hAnsiTheme="majorBidi" w:cstheme="majorBidi"/>
          <w:b/>
          <w:bCs/>
          <w:spacing w:val="-4"/>
          <w:lang w:val="en-US"/>
        </w:rPr>
      </w:pPr>
      <w:r w:rsidRPr="003A430E">
        <w:rPr>
          <w:rStyle w:val="jlqj4b"/>
          <w:rFonts w:asciiTheme="majorBidi" w:eastAsiaTheme="majorEastAsia" w:hAnsiTheme="majorBidi" w:cstheme="majorBidi"/>
          <w:b/>
          <w:bCs/>
          <w:lang w:val="en"/>
        </w:rPr>
        <w:t>Islamic Education Management Paradigm</w:t>
      </w:r>
    </w:p>
    <w:p w14:paraId="3C06C846" w14:textId="5722B9A7" w:rsidR="007D14D0" w:rsidRPr="003A430E" w:rsidRDefault="007D14D0" w:rsidP="006C3C0A">
      <w:pPr>
        <w:spacing w:before="0"/>
        <w:ind w:left="0" w:firstLine="720"/>
        <w:rPr>
          <w:rStyle w:val="jlqj4b"/>
          <w:rFonts w:asciiTheme="majorBidi" w:eastAsiaTheme="majorEastAsia" w:hAnsiTheme="majorBidi" w:cstheme="majorBidi"/>
          <w:lang w:val="en"/>
        </w:rPr>
      </w:pPr>
      <w:r w:rsidRPr="003A430E">
        <w:rPr>
          <w:rStyle w:val="jlqj4b"/>
          <w:rFonts w:asciiTheme="majorBidi" w:eastAsiaTheme="majorEastAsia" w:hAnsiTheme="majorBidi" w:cstheme="majorBidi"/>
          <w:lang w:val="en"/>
        </w:rPr>
        <w:t xml:space="preserve">At the theoretical level, management basically comes from the verb </w:t>
      </w:r>
      <w:r w:rsidRPr="003A430E">
        <w:rPr>
          <w:rStyle w:val="jlqj4b"/>
          <w:rFonts w:asciiTheme="majorBidi" w:eastAsiaTheme="majorEastAsia" w:hAnsiTheme="majorBidi" w:cstheme="majorBidi"/>
          <w:i/>
          <w:iCs/>
          <w:lang w:val="en"/>
        </w:rPr>
        <w:t>(to manage)</w:t>
      </w:r>
      <w:r w:rsidRPr="003A430E">
        <w:rPr>
          <w:rStyle w:val="jlqj4b"/>
          <w:rFonts w:asciiTheme="majorBidi" w:eastAsiaTheme="majorEastAsia" w:hAnsiTheme="majorBidi" w:cstheme="majorBidi"/>
          <w:lang w:val="en"/>
        </w:rPr>
        <w:t xml:space="preserve"> which is then interpreted as management, stewardship, arrangements in carrying out and completing various tasks through t</w:t>
      </w:r>
      <w:r w:rsidR="0007497B" w:rsidRPr="003A430E">
        <w:rPr>
          <w:rStyle w:val="jlqj4b"/>
          <w:rFonts w:asciiTheme="majorBidi" w:eastAsiaTheme="majorEastAsia" w:hAnsiTheme="majorBidi" w:cstheme="majorBidi"/>
          <w:lang w:val="en"/>
        </w:rPr>
        <w:t>he actions and roles of others</w:t>
      </w:r>
      <w:r w:rsidR="0007497B" w:rsidRPr="003A430E">
        <w:rPr>
          <w:rStyle w:val="FootnoteReference"/>
          <w:rFonts w:asciiTheme="majorBidi" w:eastAsia="Calibri" w:hAnsiTheme="majorBidi" w:cstheme="majorBidi"/>
          <w:lang w:val="en-US"/>
        </w:rPr>
        <w:footnoteReference w:id="17"/>
      </w:r>
      <w:r w:rsidRPr="003A430E">
        <w:rPr>
          <w:rFonts w:asciiTheme="majorBidi" w:hAnsiTheme="majorBidi" w:cstheme="majorBidi"/>
          <w:lang w:val="en-US"/>
        </w:rPr>
        <w:t>,</w:t>
      </w:r>
      <w:r w:rsidRPr="003A430E">
        <w:rPr>
          <w:rStyle w:val="jlqj4b"/>
          <w:rFonts w:asciiTheme="majorBidi" w:eastAsiaTheme="majorEastAsia" w:hAnsiTheme="majorBidi" w:cstheme="majorBidi"/>
          <w:lang w:val="en"/>
        </w:rPr>
        <w:t xml:space="preserve"> while the term management comes from French.</w:t>
      </w:r>
      <w:r w:rsidRPr="003A430E">
        <w:rPr>
          <w:rStyle w:val="viiyi"/>
          <w:rFonts w:asciiTheme="majorBidi" w:hAnsiTheme="majorBidi" w:cstheme="majorBidi"/>
          <w:lang w:val="en"/>
        </w:rPr>
        <w:t xml:space="preserve"> </w:t>
      </w:r>
      <w:proofErr w:type="gramStart"/>
      <w:r w:rsidRPr="003A430E">
        <w:rPr>
          <w:rStyle w:val="jlqj4b"/>
          <w:rFonts w:asciiTheme="majorBidi" w:eastAsiaTheme="majorEastAsia" w:hAnsiTheme="majorBidi" w:cstheme="majorBidi"/>
          <w:lang w:val="en"/>
        </w:rPr>
        <w:t>namely</w:t>
      </w:r>
      <w:proofErr w:type="gramEnd"/>
      <w:r w:rsidRPr="003A430E">
        <w:rPr>
          <w:rStyle w:val="jlqj4b"/>
          <w:rFonts w:asciiTheme="majorBidi" w:eastAsiaTheme="majorEastAsia" w:hAnsiTheme="majorBidi" w:cstheme="majorBidi"/>
          <w:lang w:val="en"/>
        </w:rPr>
        <w:t xml:space="preserve"> management is defined as implementation, organization, coordination, as in the Latin word, </w:t>
      </w:r>
      <w:proofErr w:type="spellStart"/>
      <w:r w:rsidRPr="003A430E">
        <w:rPr>
          <w:rStyle w:val="jlqj4b"/>
          <w:rFonts w:asciiTheme="majorBidi" w:eastAsiaTheme="majorEastAsia" w:hAnsiTheme="majorBidi" w:cstheme="majorBidi"/>
          <w:lang w:val="en"/>
        </w:rPr>
        <w:t>manus</w:t>
      </w:r>
      <w:proofErr w:type="spellEnd"/>
      <w:r w:rsidRPr="003A430E">
        <w:rPr>
          <w:rStyle w:val="jlqj4b"/>
          <w:rFonts w:asciiTheme="majorBidi" w:eastAsiaTheme="majorEastAsia" w:hAnsiTheme="majorBidi" w:cstheme="majorBidi"/>
          <w:lang w:val="en"/>
        </w:rPr>
        <w:t xml:space="preserve"> which is defined as to </w:t>
      </w:r>
      <w:r w:rsidR="0007497B" w:rsidRPr="003A430E">
        <w:rPr>
          <w:rStyle w:val="jlqj4b"/>
          <w:rFonts w:asciiTheme="majorBidi" w:eastAsiaTheme="majorEastAsia" w:hAnsiTheme="majorBidi" w:cstheme="majorBidi"/>
          <w:lang w:val="en"/>
        </w:rPr>
        <w:t>control by hand or gain result</w:t>
      </w:r>
      <w:r w:rsidR="0007497B" w:rsidRPr="003A430E">
        <w:rPr>
          <w:rStyle w:val="FootnoteReference"/>
          <w:rFonts w:asciiTheme="majorBidi" w:eastAsia="Calibri" w:hAnsiTheme="majorBidi" w:cstheme="majorBidi"/>
          <w:lang w:val="en-US"/>
        </w:rPr>
        <w:footnoteReference w:id="18"/>
      </w:r>
      <w:r w:rsidRPr="003A430E">
        <w:rPr>
          <w:rFonts w:asciiTheme="majorBidi" w:eastAsia="Calibri" w:hAnsiTheme="majorBidi" w:cstheme="majorBidi"/>
          <w:lang w:val="en-US"/>
        </w:rPr>
        <w:t xml:space="preserve">, </w:t>
      </w:r>
      <w:r w:rsidRPr="003A430E">
        <w:rPr>
          <w:rStyle w:val="jlqj4b"/>
          <w:rFonts w:asciiTheme="majorBidi" w:eastAsiaTheme="majorEastAsia" w:hAnsiTheme="majorBidi" w:cstheme="majorBidi"/>
          <w:lang w:val="en"/>
        </w:rPr>
        <w:t>thus the term management has the meaning of implementing to regulate various actions and roles of people.</w:t>
      </w:r>
      <w:r w:rsidRPr="003A430E">
        <w:rPr>
          <w:rStyle w:val="viiyi"/>
          <w:rFonts w:asciiTheme="majorBidi" w:hAnsiTheme="majorBidi" w:cstheme="majorBidi"/>
          <w:lang w:val="en"/>
        </w:rPr>
        <w:t xml:space="preserve"> </w:t>
      </w:r>
      <w:proofErr w:type="gramStart"/>
      <w:r w:rsidRPr="003A430E">
        <w:rPr>
          <w:rStyle w:val="jlqj4b"/>
          <w:rFonts w:asciiTheme="majorBidi" w:eastAsiaTheme="majorEastAsia" w:hAnsiTheme="majorBidi" w:cstheme="majorBidi"/>
          <w:lang w:val="en"/>
        </w:rPr>
        <w:t>another</w:t>
      </w:r>
      <w:proofErr w:type="gramEnd"/>
      <w:r w:rsidRPr="003A430E">
        <w:rPr>
          <w:rStyle w:val="jlqj4b"/>
          <w:rFonts w:asciiTheme="majorBidi" w:eastAsiaTheme="majorEastAsia" w:hAnsiTheme="majorBidi" w:cstheme="majorBidi"/>
          <w:lang w:val="en"/>
        </w:rPr>
        <w:t xml:space="preserve"> in an educational organization, through the process of organizing the coordination and control of resources in achieving the intended organizational goals, while in Arabic the term management is defined as </w:t>
      </w:r>
      <w:proofErr w:type="spellStart"/>
      <w:r w:rsidRPr="003A430E">
        <w:rPr>
          <w:rStyle w:val="jlqj4b"/>
          <w:rFonts w:asciiTheme="majorBidi" w:eastAsiaTheme="majorEastAsia" w:hAnsiTheme="majorBidi" w:cstheme="majorBidi"/>
          <w:lang w:val="en"/>
        </w:rPr>
        <w:t>idarah</w:t>
      </w:r>
      <w:proofErr w:type="spellEnd"/>
      <w:r w:rsidRPr="003A430E">
        <w:rPr>
          <w:rStyle w:val="jlqj4b"/>
          <w:rFonts w:asciiTheme="majorBidi" w:eastAsiaTheme="majorEastAsia" w:hAnsiTheme="majorBidi" w:cstheme="majorBidi"/>
          <w:lang w:val="en"/>
        </w:rPr>
        <w:t xml:space="preserve">, which comes from the word </w:t>
      </w:r>
      <w:proofErr w:type="spellStart"/>
      <w:r w:rsidRPr="003A430E">
        <w:rPr>
          <w:rStyle w:val="jlqj4b"/>
          <w:rFonts w:asciiTheme="majorBidi" w:eastAsiaTheme="majorEastAsia" w:hAnsiTheme="majorBidi" w:cstheme="majorBidi"/>
          <w:lang w:val="en"/>
        </w:rPr>
        <w:t>adara</w:t>
      </w:r>
      <w:proofErr w:type="spellEnd"/>
      <w:r w:rsidRPr="003A430E">
        <w:rPr>
          <w:rStyle w:val="jlqj4b"/>
          <w:rFonts w:asciiTheme="majorBidi" w:eastAsiaTheme="majorEastAsia" w:hAnsiTheme="majorBidi" w:cstheme="majorBidi"/>
          <w:lang w:val="en"/>
        </w:rPr>
        <w:t xml:space="preserve"> which is interpreted as managing and managing. In this context, the essence of management lies in the implementation of empowering others to achieve organizational goals, this view as explained by Terry;</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management is a distinct process consisting of planning, organizing, actuating and controlling, performed to determine and accomplish stated objectives by the use of hu</w:t>
      </w:r>
      <w:r w:rsidR="0007497B" w:rsidRPr="003A430E">
        <w:rPr>
          <w:rStyle w:val="jlqj4b"/>
          <w:rFonts w:asciiTheme="majorBidi" w:eastAsiaTheme="majorEastAsia" w:hAnsiTheme="majorBidi" w:cstheme="majorBidi"/>
          <w:lang w:val="en"/>
        </w:rPr>
        <w:t>man beings and other resources</w:t>
      </w:r>
      <w:r w:rsidR="0007497B" w:rsidRPr="003A430E">
        <w:rPr>
          <w:rStyle w:val="FootnoteReference"/>
          <w:rFonts w:asciiTheme="majorBidi" w:eastAsia="Calibri" w:hAnsiTheme="majorBidi" w:cstheme="majorBidi"/>
          <w:lang w:val="en-US"/>
        </w:rPr>
        <w:footnoteReference w:id="19"/>
      </w:r>
      <w:r w:rsidRPr="003A430E">
        <w:rPr>
          <w:rFonts w:asciiTheme="majorBidi" w:hAnsiTheme="majorBidi" w:cstheme="majorBidi"/>
          <w:i/>
          <w:iCs/>
          <w:color w:val="000000"/>
          <w:lang w:val="en-US"/>
        </w:rPr>
        <w:t xml:space="preserve">, </w:t>
      </w:r>
      <w:r w:rsidRPr="003A430E">
        <w:rPr>
          <w:rStyle w:val="jlqj4b"/>
          <w:rFonts w:asciiTheme="majorBidi" w:eastAsiaTheme="majorEastAsia" w:hAnsiTheme="majorBidi" w:cstheme="majorBidi"/>
          <w:lang w:val="en"/>
        </w:rPr>
        <w:t>management is understood as a form of programmatic activity.</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and systematic planning, organizing, implementing and controlling by utilizing human resources and various other resources in achieving organizational goals</w:t>
      </w:r>
      <w:r w:rsidR="0007497B" w:rsidRPr="003A430E">
        <w:rPr>
          <w:rStyle w:val="FootnoteReference"/>
          <w:rFonts w:asciiTheme="majorBidi" w:eastAsia="Calibri" w:hAnsiTheme="majorBidi" w:cstheme="majorBidi"/>
          <w:lang w:val="en-US"/>
        </w:rPr>
        <w:footnoteReference w:id="20"/>
      </w:r>
      <w:r w:rsidRPr="003A430E">
        <w:rPr>
          <w:rFonts w:asciiTheme="majorBidi" w:eastAsia="Calibri" w:hAnsiTheme="majorBidi" w:cstheme="majorBidi"/>
          <w:lang w:val="en-US"/>
        </w:rPr>
        <w:t>.</w:t>
      </w:r>
    </w:p>
    <w:p w14:paraId="42912383" w14:textId="64B8721C" w:rsidR="0005197F" w:rsidRPr="003A430E" w:rsidRDefault="007D14D0" w:rsidP="006C3C0A">
      <w:pPr>
        <w:spacing w:before="0"/>
        <w:ind w:left="0" w:firstLine="720"/>
        <w:rPr>
          <w:rFonts w:asciiTheme="majorBidi" w:eastAsiaTheme="majorEastAsia" w:hAnsiTheme="majorBidi" w:cstheme="majorBidi"/>
          <w:lang w:val="en"/>
        </w:rPr>
      </w:pPr>
      <w:r w:rsidRPr="003A430E">
        <w:rPr>
          <w:rStyle w:val="jlqj4b"/>
          <w:rFonts w:asciiTheme="majorBidi" w:eastAsiaTheme="majorEastAsia" w:hAnsiTheme="majorBidi" w:cstheme="majorBidi"/>
          <w:lang w:val="en"/>
        </w:rPr>
        <w:t xml:space="preserve">In this context, management is essentially a combination of ways of thinking </w:t>
      </w:r>
      <w:r w:rsidRPr="003A430E">
        <w:rPr>
          <w:rStyle w:val="jlqj4b"/>
          <w:rFonts w:asciiTheme="majorBidi" w:eastAsiaTheme="majorEastAsia" w:hAnsiTheme="majorBidi" w:cstheme="majorBidi"/>
          <w:i/>
          <w:iCs/>
          <w:lang w:val="en"/>
        </w:rPr>
        <w:t>(mind)</w:t>
      </w:r>
      <w:r w:rsidRPr="003A430E">
        <w:rPr>
          <w:rStyle w:val="jlqj4b"/>
          <w:rFonts w:asciiTheme="majorBidi" w:eastAsiaTheme="majorEastAsia" w:hAnsiTheme="majorBidi" w:cstheme="majorBidi"/>
          <w:lang w:val="en"/>
        </w:rPr>
        <w:t xml:space="preserve"> and individual behavior</w:t>
      </w:r>
      <w:r w:rsidRPr="003A430E">
        <w:rPr>
          <w:rStyle w:val="jlqj4b"/>
          <w:rFonts w:asciiTheme="majorBidi" w:eastAsiaTheme="majorEastAsia" w:hAnsiTheme="majorBidi" w:cstheme="majorBidi"/>
          <w:i/>
          <w:iCs/>
          <w:lang w:val="en"/>
        </w:rPr>
        <w:t xml:space="preserve"> (action) </w:t>
      </w:r>
      <w:r w:rsidRPr="003A430E">
        <w:rPr>
          <w:rStyle w:val="jlqj4b"/>
          <w:rFonts w:asciiTheme="majorBidi" w:eastAsiaTheme="majorEastAsia" w:hAnsiTheme="majorBidi" w:cstheme="majorBidi"/>
          <w:lang w:val="en"/>
        </w:rPr>
        <w:t xml:space="preserve">in an organization, this view is as stated by Made </w:t>
      </w:r>
      <w:proofErr w:type="spellStart"/>
      <w:r w:rsidRPr="003A430E">
        <w:rPr>
          <w:rStyle w:val="jlqj4b"/>
          <w:rFonts w:asciiTheme="majorBidi" w:eastAsiaTheme="majorEastAsia" w:hAnsiTheme="majorBidi" w:cstheme="majorBidi"/>
          <w:lang w:val="en"/>
        </w:rPr>
        <w:t>Pidarta</w:t>
      </w:r>
      <w:proofErr w:type="spellEnd"/>
      <w:r w:rsidRPr="003A430E">
        <w:rPr>
          <w:rStyle w:val="jlqj4b"/>
          <w:rFonts w:asciiTheme="majorBidi" w:eastAsiaTheme="majorEastAsia" w:hAnsiTheme="majorBidi" w:cstheme="majorBidi"/>
          <w:lang w:val="en"/>
        </w:rPr>
        <w:t>, that the essence of management has various functions including influencing and mobilizing human resources to achieve a goal.</w:t>
      </w:r>
      <w:r w:rsidRPr="003A430E">
        <w:rPr>
          <w:rStyle w:val="viiyi"/>
          <w:rFonts w:asciiTheme="majorBidi" w:hAnsiTheme="majorBidi" w:cstheme="majorBidi"/>
          <w:lang w:val="en"/>
        </w:rPr>
        <w:t xml:space="preserve"> </w:t>
      </w:r>
      <w:proofErr w:type="gramStart"/>
      <w:r w:rsidRPr="003A430E">
        <w:rPr>
          <w:rStyle w:val="jlqj4b"/>
          <w:rFonts w:asciiTheme="majorBidi" w:eastAsiaTheme="majorEastAsia" w:hAnsiTheme="majorBidi" w:cstheme="majorBidi"/>
          <w:lang w:val="en"/>
        </w:rPr>
        <w:t>which</w:t>
      </w:r>
      <w:proofErr w:type="gramEnd"/>
      <w:r w:rsidRPr="003A430E">
        <w:rPr>
          <w:rStyle w:val="jlqj4b"/>
          <w:rFonts w:asciiTheme="majorBidi" w:eastAsiaTheme="majorEastAsia" w:hAnsiTheme="majorBidi" w:cstheme="majorBidi"/>
          <w:lang w:val="en"/>
        </w:rPr>
        <w:t xml:space="preserve"> has been set according to the vision and mission of the organization</w:t>
      </w:r>
      <w:r w:rsidR="0007497B" w:rsidRPr="003A430E">
        <w:rPr>
          <w:rStyle w:val="FootnoteReference"/>
          <w:rFonts w:asciiTheme="majorBidi" w:eastAsia="Calibri" w:hAnsiTheme="majorBidi" w:cstheme="majorBidi"/>
          <w:lang w:val="en-US"/>
        </w:rPr>
        <w:footnoteReference w:id="21"/>
      </w:r>
      <w:r w:rsidRPr="003A430E">
        <w:rPr>
          <w:rFonts w:asciiTheme="majorBidi" w:hAnsiTheme="majorBidi" w:cstheme="majorBidi"/>
        </w:rPr>
        <w:t xml:space="preserve">. </w:t>
      </w:r>
      <w:r w:rsidRPr="003A430E">
        <w:rPr>
          <w:rStyle w:val="jlqj4b"/>
          <w:rFonts w:asciiTheme="majorBidi" w:eastAsiaTheme="majorEastAsia" w:hAnsiTheme="majorBidi" w:cstheme="majorBidi"/>
          <w:lang w:val="en"/>
        </w:rPr>
        <w:t xml:space="preserve">In addition, management can be interpreted and understood as a science or art with the aim of managing and utilizing various human resources and other sources effectively and efficiently so that organizational goals can be achieved properly, this view is as explained by </w:t>
      </w:r>
      <w:proofErr w:type="spellStart"/>
      <w:r w:rsidRPr="003A430E">
        <w:rPr>
          <w:rStyle w:val="jlqj4b"/>
          <w:rFonts w:asciiTheme="majorBidi" w:eastAsiaTheme="majorEastAsia" w:hAnsiTheme="majorBidi" w:cstheme="majorBidi"/>
          <w:lang w:val="en"/>
        </w:rPr>
        <w:t>Horold</w:t>
      </w:r>
      <w:proofErr w:type="spellEnd"/>
      <w:r w:rsidRPr="003A430E">
        <w:rPr>
          <w:rStyle w:val="jlqj4b"/>
          <w:rFonts w:asciiTheme="majorBidi" w:eastAsiaTheme="majorEastAsia" w:hAnsiTheme="majorBidi" w:cstheme="majorBidi"/>
          <w:lang w:val="en"/>
        </w:rPr>
        <w:t xml:space="preserve"> Koontz and Cyril </w:t>
      </w:r>
      <w:proofErr w:type="spellStart"/>
      <w:r w:rsidRPr="003A430E">
        <w:rPr>
          <w:rStyle w:val="jlqj4b"/>
          <w:rFonts w:asciiTheme="majorBidi" w:eastAsiaTheme="majorEastAsia" w:hAnsiTheme="majorBidi" w:cstheme="majorBidi"/>
          <w:lang w:val="en"/>
        </w:rPr>
        <w:t>O'donnel</w:t>
      </w:r>
      <w:proofErr w:type="spellEnd"/>
      <w:r w:rsidRPr="003A430E">
        <w:rPr>
          <w:rStyle w:val="jlqj4b"/>
          <w:rFonts w:asciiTheme="majorBidi" w:eastAsiaTheme="majorEastAsia" w:hAnsiTheme="majorBidi" w:cstheme="majorBidi"/>
          <w:lang w:val="en"/>
        </w:rPr>
        <w:t>, that</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management involves getting things done thought and with people, management activities are always related to the process of achieving something done through the roles and actions of others</w:t>
      </w:r>
      <w:r w:rsidR="0007497B" w:rsidRPr="003A430E">
        <w:rPr>
          <w:rStyle w:val="FootnoteReference"/>
          <w:rFonts w:asciiTheme="majorBidi" w:eastAsia="Calibri" w:hAnsiTheme="majorBidi" w:cstheme="majorBidi"/>
          <w:lang w:val="en-US"/>
        </w:rPr>
        <w:footnoteReference w:id="22"/>
      </w:r>
      <w:r w:rsidR="006C3C0A" w:rsidRPr="003A430E">
        <w:rPr>
          <w:rFonts w:asciiTheme="majorBidi" w:hAnsiTheme="majorBidi" w:cstheme="majorBidi"/>
          <w:color w:val="000000"/>
          <w:lang w:val="en-US"/>
        </w:rPr>
        <w:t>.</w:t>
      </w:r>
      <w:r w:rsidR="006C3C0A" w:rsidRPr="003A430E">
        <w:rPr>
          <w:rStyle w:val="jlqj4b"/>
          <w:rFonts w:asciiTheme="majorBidi" w:eastAsiaTheme="majorEastAsia" w:hAnsiTheme="majorBidi" w:cstheme="majorBidi"/>
          <w:lang w:val="en"/>
        </w:rPr>
        <w:t xml:space="preserve"> </w:t>
      </w:r>
      <w:r w:rsidRPr="003A430E">
        <w:rPr>
          <w:rStyle w:val="jlqj4b"/>
          <w:rFonts w:asciiTheme="majorBidi" w:eastAsiaTheme="majorEastAsia" w:hAnsiTheme="majorBidi" w:cstheme="majorBidi"/>
          <w:lang w:val="en"/>
        </w:rPr>
        <w:t xml:space="preserve">In another aspect, Harold </w:t>
      </w:r>
      <w:proofErr w:type="spellStart"/>
      <w:r w:rsidRPr="003A430E">
        <w:rPr>
          <w:rStyle w:val="jlqj4b"/>
          <w:rFonts w:asciiTheme="majorBidi" w:eastAsiaTheme="majorEastAsia" w:hAnsiTheme="majorBidi" w:cstheme="majorBidi"/>
          <w:lang w:val="en"/>
        </w:rPr>
        <w:t>Kontz</w:t>
      </w:r>
      <w:proofErr w:type="spellEnd"/>
      <w:r w:rsidRPr="003A430E">
        <w:rPr>
          <w:rStyle w:val="jlqj4b"/>
          <w:rFonts w:asciiTheme="majorBidi" w:eastAsiaTheme="majorEastAsia" w:hAnsiTheme="majorBidi" w:cstheme="majorBidi"/>
          <w:lang w:val="en"/>
        </w:rPr>
        <w:t xml:space="preserve">, Cyril </w:t>
      </w:r>
      <w:proofErr w:type="spellStart"/>
      <w:r w:rsidRPr="003A430E">
        <w:rPr>
          <w:rStyle w:val="jlqj4b"/>
          <w:rFonts w:asciiTheme="majorBidi" w:eastAsiaTheme="majorEastAsia" w:hAnsiTheme="majorBidi" w:cstheme="majorBidi"/>
          <w:lang w:val="en"/>
        </w:rPr>
        <w:t>O'Donnel</w:t>
      </w:r>
      <w:proofErr w:type="spellEnd"/>
      <w:r w:rsidRPr="003A430E">
        <w:rPr>
          <w:rStyle w:val="jlqj4b"/>
          <w:rFonts w:asciiTheme="majorBidi" w:eastAsiaTheme="majorEastAsia" w:hAnsiTheme="majorBidi" w:cstheme="majorBidi"/>
          <w:lang w:val="en"/>
        </w:rPr>
        <w:t xml:space="preserve"> provides limitations regarding management </w:t>
      </w:r>
      <w:proofErr w:type="spellStart"/>
      <w:r w:rsidRPr="003A430E">
        <w:rPr>
          <w:rStyle w:val="jlqj4b"/>
          <w:rFonts w:asciiTheme="majorBidi" w:eastAsiaTheme="majorEastAsia" w:hAnsiTheme="majorBidi" w:cstheme="majorBidi"/>
          <w:lang w:val="en"/>
        </w:rPr>
        <w:t>management</w:t>
      </w:r>
      <w:proofErr w:type="spellEnd"/>
      <w:r w:rsidRPr="003A430E">
        <w:rPr>
          <w:rStyle w:val="jlqj4b"/>
          <w:rFonts w:asciiTheme="majorBidi" w:eastAsiaTheme="majorEastAsia" w:hAnsiTheme="majorBidi" w:cstheme="majorBidi"/>
          <w:lang w:val="en"/>
        </w:rPr>
        <w:t xml:space="preserve"> is an attempt to achieve a certain goal through the activities of others through planning, organizing, placement, mobilization and control, management is an approach taken by organizations to regulate</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various other people's actions through the process of planning, organizing, placing, mobilizing and controlling, </w:t>
      </w:r>
      <w:r w:rsidRPr="003A430E">
        <w:rPr>
          <w:rStyle w:val="jlqj4b"/>
          <w:rFonts w:asciiTheme="majorBidi" w:eastAsiaTheme="majorEastAsia" w:hAnsiTheme="majorBidi" w:cstheme="majorBidi"/>
          <w:lang w:val="en"/>
        </w:rPr>
        <w:lastRenderedPageBreak/>
        <w:t>meanwhile according to James AF</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Stoner, management is understood as a practical approach to individual actions through planning, organizing, directing and evaluating the achievement of organizational </w:t>
      </w:r>
      <w:r w:rsidR="006C3C0A" w:rsidRPr="003A430E">
        <w:rPr>
          <w:rStyle w:val="jlqj4b"/>
          <w:rFonts w:asciiTheme="majorBidi" w:eastAsiaTheme="majorEastAsia" w:hAnsiTheme="majorBidi" w:cstheme="majorBidi"/>
          <w:lang w:val="en"/>
        </w:rPr>
        <w:t>goals</w:t>
      </w:r>
      <w:r w:rsidR="0007497B" w:rsidRPr="003A430E">
        <w:rPr>
          <w:rStyle w:val="FootnoteReference"/>
          <w:rFonts w:asciiTheme="majorBidi" w:eastAsia="Calibri" w:hAnsiTheme="majorBidi" w:cstheme="majorBidi"/>
          <w:lang w:val="en-US"/>
        </w:rPr>
        <w:footnoteReference w:id="23"/>
      </w:r>
      <w:r w:rsidR="0005197F" w:rsidRPr="003A430E">
        <w:rPr>
          <w:rFonts w:asciiTheme="majorBidi" w:eastAsia="Calibri" w:hAnsiTheme="majorBidi" w:cstheme="majorBidi"/>
          <w:lang w:val="en-US"/>
        </w:rPr>
        <w:t>.</w:t>
      </w:r>
    </w:p>
    <w:p w14:paraId="03A9E2A4" w14:textId="450E6E76" w:rsidR="0005197F" w:rsidRPr="003A430E" w:rsidRDefault="006C3C0A" w:rsidP="006C3C0A">
      <w:pPr>
        <w:tabs>
          <w:tab w:val="left" w:pos="426"/>
        </w:tabs>
        <w:spacing w:before="0"/>
        <w:ind w:left="0" w:firstLine="709"/>
        <w:contextualSpacing/>
        <w:rPr>
          <w:rFonts w:asciiTheme="majorBidi" w:hAnsiTheme="majorBidi" w:cstheme="majorBidi"/>
          <w:color w:val="000000"/>
          <w:lang w:val="en-US"/>
        </w:rPr>
      </w:pPr>
      <w:r w:rsidRPr="003A430E">
        <w:rPr>
          <w:rStyle w:val="jlqj4b"/>
          <w:rFonts w:asciiTheme="majorBidi" w:eastAsiaTheme="majorEastAsia" w:hAnsiTheme="majorBidi" w:cstheme="majorBidi"/>
          <w:lang w:val="en"/>
        </w:rPr>
        <w:t>Thus, when the term management is applied in the world of education, it will give birth to education management, but it seems that the term education management is still very broad in scope. Therefore, the study of management must be focused both at the school or madrasah level, with various policies, so that the existence of schools and madrasas really has the independence to develop their institutions, namely in accordance with their potential and resources, this interpretation then gives birth to the term education management in form of school and madrasah administration. In addition, education management in school and madrasah institutions is understood as activities that are planned through collaboration between the community and stakeholders in achieving a goal in accordance with a predetermined plan. On another aspect, management can be understood as a process of guidance and direction for a group of individuals to work together, by building effective interactions both inside and outside the organization</w:t>
      </w:r>
      <w:r w:rsidR="0007497B" w:rsidRPr="003A430E">
        <w:rPr>
          <w:rStyle w:val="FootnoteReference"/>
          <w:rFonts w:asciiTheme="majorBidi" w:eastAsia="Calibri" w:hAnsiTheme="majorBidi" w:cstheme="majorBidi"/>
          <w:lang w:val="en-US"/>
        </w:rPr>
        <w:footnoteReference w:id="24"/>
      </w:r>
    </w:p>
    <w:p w14:paraId="23A51DC6" w14:textId="524F6B15" w:rsidR="006C3C0A" w:rsidRPr="003A430E" w:rsidRDefault="006C3C0A" w:rsidP="005272E0">
      <w:pPr>
        <w:tabs>
          <w:tab w:val="left" w:pos="426"/>
        </w:tabs>
        <w:spacing w:before="0"/>
        <w:ind w:left="0" w:firstLine="709"/>
        <w:contextualSpacing/>
        <w:rPr>
          <w:rFonts w:asciiTheme="majorBidi" w:eastAsia="Calibri" w:hAnsiTheme="majorBidi" w:cstheme="majorBidi"/>
          <w:lang w:val="en-US"/>
        </w:rPr>
      </w:pPr>
      <w:r w:rsidRPr="003A430E">
        <w:rPr>
          <w:rStyle w:val="jlqj4b"/>
          <w:rFonts w:asciiTheme="majorBidi" w:eastAsiaTheme="majorEastAsia" w:hAnsiTheme="majorBidi" w:cstheme="majorBidi"/>
          <w:lang w:val="en"/>
        </w:rPr>
        <w:t>Meanwhile, the interpretation of education management is understood as the process of implementing various tasks and programs in education management by utilizing various sources effectively and efficiently to achieve a goal, in accordance with the institutional vision and mission</w:t>
      </w:r>
      <w:r w:rsidR="0007497B" w:rsidRPr="003A430E">
        <w:rPr>
          <w:rStyle w:val="FootnoteReference"/>
          <w:rFonts w:asciiTheme="majorBidi" w:eastAsia="Calibri" w:hAnsiTheme="majorBidi" w:cstheme="majorBidi"/>
          <w:lang w:val="en-US"/>
        </w:rPr>
        <w:footnoteReference w:id="25"/>
      </w:r>
      <w:r w:rsidRPr="003A430E">
        <w:rPr>
          <w:rFonts w:asciiTheme="majorBidi" w:hAnsiTheme="majorBidi" w:cstheme="majorBidi"/>
          <w:lang w:val="ms"/>
        </w:rPr>
        <w:t xml:space="preserve">. </w:t>
      </w:r>
      <w:r w:rsidRPr="003A430E">
        <w:rPr>
          <w:rStyle w:val="jlqj4b"/>
          <w:rFonts w:asciiTheme="majorBidi" w:eastAsiaTheme="majorEastAsia" w:hAnsiTheme="majorBidi" w:cstheme="majorBidi"/>
          <w:lang w:val="en"/>
        </w:rPr>
        <w:t>Whereas management of Islamic education is a process in the implementation of educational tasks by utilizing all sources to achieve the goals of Islamic education based on the values of al-Qur'an and al-</w:t>
      </w:r>
      <w:proofErr w:type="spellStart"/>
      <w:r w:rsidRPr="003A430E">
        <w:rPr>
          <w:rStyle w:val="jlqj4b"/>
          <w:rFonts w:asciiTheme="majorBidi" w:eastAsiaTheme="majorEastAsia" w:hAnsiTheme="majorBidi" w:cstheme="majorBidi"/>
          <w:lang w:val="en"/>
        </w:rPr>
        <w:t>Hadi</w:t>
      </w:r>
      <w:proofErr w:type="spellEnd"/>
      <w:r w:rsidRPr="003A430E">
        <w:rPr>
          <w:rStyle w:val="jlqj4b"/>
          <w:rFonts w:asciiTheme="majorBidi" w:eastAsiaTheme="majorEastAsia" w:hAnsiTheme="majorBidi" w:cstheme="majorBidi"/>
          <w:lang w:val="en"/>
        </w:rPr>
        <w:t xml:space="preserve"> </w:t>
      </w:r>
      <w:proofErr w:type="spellStart"/>
      <w:r w:rsidRPr="003A430E">
        <w:rPr>
          <w:rStyle w:val="jlqj4b"/>
          <w:rFonts w:asciiTheme="majorBidi" w:eastAsiaTheme="majorEastAsia" w:hAnsiTheme="majorBidi" w:cstheme="majorBidi"/>
          <w:lang w:val="en"/>
        </w:rPr>
        <w:t>dasar</w:t>
      </w:r>
      <w:proofErr w:type="spellEnd"/>
      <w:r w:rsidRPr="003A430E">
        <w:rPr>
          <w:rStyle w:val="jlqj4b"/>
          <w:rFonts w:asciiTheme="majorBidi" w:eastAsiaTheme="majorEastAsia" w:hAnsiTheme="majorBidi" w:cstheme="majorBidi"/>
          <w:lang w:val="en"/>
        </w:rPr>
        <w:t xml:space="preserve"> as the basis for carrying out activities</w:t>
      </w:r>
      <w:r w:rsidR="0007497B" w:rsidRPr="003A430E">
        <w:rPr>
          <w:rStyle w:val="FootnoteReference"/>
          <w:rFonts w:asciiTheme="majorBidi" w:eastAsia="Calibri" w:hAnsiTheme="majorBidi" w:cstheme="majorBidi"/>
          <w:lang w:val="en-US"/>
        </w:rPr>
        <w:footnoteReference w:id="26"/>
      </w:r>
      <w:r w:rsidRPr="003A430E">
        <w:rPr>
          <w:rFonts w:asciiTheme="majorBidi" w:hAnsiTheme="majorBidi" w:cstheme="majorBidi"/>
          <w:lang w:val="ms"/>
        </w:rPr>
        <w:t>.</w:t>
      </w:r>
      <w:r w:rsidRPr="003A430E">
        <w:rPr>
          <w:rFonts w:asciiTheme="majorBidi" w:eastAsia="Calibri" w:hAnsiTheme="majorBidi" w:cstheme="majorBidi"/>
          <w:lang w:val="ms"/>
        </w:rPr>
        <w:t xml:space="preserve"> </w:t>
      </w:r>
      <w:r w:rsidRPr="003A430E">
        <w:rPr>
          <w:rStyle w:val="jlqj4b"/>
          <w:rFonts w:asciiTheme="majorBidi" w:eastAsiaTheme="majorEastAsia" w:hAnsiTheme="majorBidi" w:cstheme="majorBidi"/>
          <w:lang w:val="en"/>
        </w:rPr>
        <w:t>In another perspective, Islamic education management is understood as a technique of art and science regarding management in the administration of Islamic education, through a process of planning, organizing, directing, monitoring based on Islamic teachings and values in order to achieve predetermined educational goals.</w:t>
      </w:r>
      <w:r w:rsidRPr="003A430E">
        <w:rPr>
          <w:rStyle w:val="viiyi"/>
          <w:rFonts w:asciiTheme="majorBidi" w:hAnsiTheme="majorBidi" w:cstheme="majorBidi"/>
          <w:lang w:val="en"/>
        </w:rPr>
        <w:t xml:space="preserve"> </w:t>
      </w:r>
      <w:proofErr w:type="gramStart"/>
      <w:r w:rsidRPr="003A430E">
        <w:rPr>
          <w:rStyle w:val="jlqj4b"/>
          <w:rFonts w:asciiTheme="majorBidi" w:eastAsiaTheme="majorEastAsia" w:hAnsiTheme="majorBidi" w:cstheme="majorBidi"/>
          <w:lang w:val="en"/>
        </w:rPr>
        <w:t>described</w:t>
      </w:r>
      <w:proofErr w:type="gramEnd"/>
      <w:r w:rsidRPr="003A430E">
        <w:rPr>
          <w:rStyle w:val="jlqj4b"/>
          <w:rFonts w:asciiTheme="majorBidi" w:eastAsiaTheme="majorEastAsia" w:hAnsiTheme="majorBidi" w:cstheme="majorBidi"/>
          <w:lang w:val="en"/>
        </w:rPr>
        <w:t xml:space="preserve"> in the al-Qur'an surah As-</w:t>
      </w:r>
      <w:proofErr w:type="spellStart"/>
      <w:r w:rsidRPr="003A430E">
        <w:rPr>
          <w:rStyle w:val="jlqj4b"/>
          <w:rFonts w:asciiTheme="majorBidi" w:eastAsiaTheme="majorEastAsia" w:hAnsiTheme="majorBidi" w:cstheme="majorBidi"/>
          <w:lang w:val="en"/>
        </w:rPr>
        <w:t>Sajadah</w:t>
      </w:r>
      <w:proofErr w:type="spellEnd"/>
      <w:r w:rsidRPr="003A430E">
        <w:rPr>
          <w:rStyle w:val="jlqj4b"/>
          <w:rFonts w:asciiTheme="majorBidi" w:eastAsiaTheme="majorEastAsia" w:hAnsiTheme="majorBidi" w:cstheme="majorBidi"/>
          <w:lang w:val="en"/>
        </w:rPr>
        <w:t xml:space="preserve"> verse, 5. Based on this verse, it can be understood that Allah SWT is the One Who controls this life </w:t>
      </w:r>
      <w:r w:rsidRPr="003A430E">
        <w:rPr>
          <w:rStyle w:val="jlqj4b"/>
          <w:rFonts w:asciiTheme="majorBidi" w:eastAsiaTheme="majorEastAsia" w:hAnsiTheme="majorBidi" w:cstheme="majorBidi"/>
          <w:i/>
          <w:iCs/>
          <w:lang w:val="en"/>
        </w:rPr>
        <w:t xml:space="preserve">(al </w:t>
      </w:r>
      <w:proofErr w:type="spellStart"/>
      <w:r w:rsidRPr="003A430E">
        <w:rPr>
          <w:rStyle w:val="jlqj4b"/>
          <w:rFonts w:asciiTheme="majorBidi" w:eastAsiaTheme="majorEastAsia" w:hAnsiTheme="majorBidi" w:cstheme="majorBidi"/>
          <w:i/>
          <w:iCs/>
          <w:lang w:val="en"/>
        </w:rPr>
        <w:t>mudabbir</w:t>
      </w:r>
      <w:proofErr w:type="spellEnd"/>
      <w:r w:rsidR="005272E0" w:rsidRPr="003A430E">
        <w:rPr>
          <w:rStyle w:val="jlqj4b"/>
          <w:rFonts w:asciiTheme="majorBidi" w:eastAsiaTheme="majorEastAsia" w:hAnsiTheme="majorBidi" w:cstheme="majorBidi"/>
          <w:i/>
          <w:iCs/>
          <w:lang w:val="en"/>
        </w:rPr>
        <w:t xml:space="preserve"> or</w:t>
      </w:r>
      <w:r w:rsidRPr="003A430E">
        <w:rPr>
          <w:rStyle w:val="jlqj4b"/>
          <w:rFonts w:asciiTheme="majorBidi" w:eastAsiaTheme="majorEastAsia" w:hAnsiTheme="majorBidi" w:cstheme="majorBidi"/>
          <w:i/>
          <w:iCs/>
          <w:lang w:val="en"/>
        </w:rPr>
        <w:t xml:space="preserve"> manager) </w:t>
      </w:r>
      <w:r w:rsidRPr="003A430E">
        <w:rPr>
          <w:rStyle w:val="jlqj4b"/>
          <w:rFonts w:asciiTheme="majorBidi" w:eastAsiaTheme="majorEastAsia" w:hAnsiTheme="majorBidi" w:cstheme="majorBidi"/>
          <w:lang w:val="en"/>
        </w:rPr>
        <w:t>and this natural order is proof of His greatness, but because</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man has been created by Him as a caliph on earth, so he must be able to manage and even manage this earth as best as possible, as Allah governs this universe.</w:t>
      </w:r>
    </w:p>
    <w:p w14:paraId="7B3A9AC7" w14:textId="33F9B7DD" w:rsidR="00302210" w:rsidRPr="003A430E" w:rsidRDefault="006C3C0A" w:rsidP="006C3C0A">
      <w:pPr>
        <w:tabs>
          <w:tab w:val="left" w:pos="426"/>
        </w:tabs>
        <w:spacing w:before="0"/>
        <w:ind w:left="0" w:firstLine="709"/>
        <w:contextualSpacing/>
        <w:rPr>
          <w:rStyle w:val="jlqj4b"/>
          <w:rFonts w:asciiTheme="majorBidi" w:eastAsiaTheme="majorEastAsia" w:hAnsiTheme="majorBidi" w:cstheme="majorBidi"/>
          <w:lang w:val="en"/>
        </w:rPr>
      </w:pPr>
      <w:r w:rsidRPr="003A430E">
        <w:rPr>
          <w:rStyle w:val="jlqj4b"/>
          <w:rFonts w:asciiTheme="majorBidi" w:eastAsiaTheme="majorEastAsia" w:hAnsiTheme="majorBidi" w:cstheme="majorBidi"/>
          <w:lang w:val="en"/>
        </w:rPr>
        <w:t>Thus the interpretation of the regulation based on the above paragraph can be interpreted as a management system.</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Therefore, the essence of educational management is an effort or action by involving other people to achieve an educational goal</w:t>
      </w:r>
      <w:r w:rsidR="0007497B" w:rsidRPr="003A430E">
        <w:rPr>
          <w:rStyle w:val="FootnoteReference"/>
          <w:rFonts w:asciiTheme="majorBidi" w:eastAsia="Calibri" w:hAnsiTheme="majorBidi" w:cstheme="majorBidi"/>
          <w:lang w:val="en-US"/>
        </w:rPr>
        <w:footnoteReference w:id="27"/>
      </w:r>
      <w:r w:rsidRPr="003A430E">
        <w:rPr>
          <w:rFonts w:asciiTheme="majorBidi" w:hAnsiTheme="majorBidi" w:cstheme="majorBidi"/>
          <w:color w:val="000000"/>
          <w:lang w:val="ms"/>
        </w:rPr>
        <w:t>.</w:t>
      </w:r>
      <w:r w:rsidRPr="003A430E">
        <w:rPr>
          <w:rStyle w:val="jlqj4b"/>
          <w:rFonts w:asciiTheme="majorBidi" w:eastAsiaTheme="majorEastAsia" w:hAnsiTheme="majorBidi" w:cstheme="majorBidi"/>
          <w:lang w:val="ms"/>
        </w:rPr>
        <w:t xml:space="preserve"> </w:t>
      </w:r>
      <w:r w:rsidRPr="003A430E">
        <w:rPr>
          <w:rStyle w:val="jlqj4b"/>
          <w:rFonts w:asciiTheme="majorBidi" w:eastAsiaTheme="majorEastAsia" w:hAnsiTheme="majorBidi" w:cstheme="majorBidi"/>
          <w:lang w:val="en"/>
        </w:rPr>
        <w:t xml:space="preserve">In the context of Islamic education management, </w:t>
      </w:r>
      <w:proofErr w:type="spellStart"/>
      <w:r w:rsidRPr="003A430E">
        <w:rPr>
          <w:rStyle w:val="jlqj4b"/>
          <w:rFonts w:asciiTheme="majorBidi" w:eastAsiaTheme="majorEastAsia" w:hAnsiTheme="majorBidi" w:cstheme="majorBidi"/>
          <w:lang w:val="en"/>
        </w:rPr>
        <w:t>Mudjamil</w:t>
      </w:r>
      <w:proofErr w:type="spellEnd"/>
      <w:r w:rsidRPr="003A430E">
        <w:rPr>
          <w:rStyle w:val="jlqj4b"/>
          <w:rFonts w:asciiTheme="majorBidi" w:eastAsiaTheme="majorEastAsia" w:hAnsiTheme="majorBidi" w:cstheme="majorBidi"/>
          <w:lang w:val="en"/>
        </w:rPr>
        <w:t xml:space="preserve"> </w:t>
      </w:r>
      <w:proofErr w:type="spellStart"/>
      <w:r w:rsidRPr="003A430E">
        <w:rPr>
          <w:rStyle w:val="jlqj4b"/>
          <w:rFonts w:asciiTheme="majorBidi" w:eastAsiaTheme="majorEastAsia" w:hAnsiTheme="majorBidi" w:cstheme="majorBidi"/>
          <w:lang w:val="en"/>
        </w:rPr>
        <w:t>Qomar</w:t>
      </w:r>
      <w:proofErr w:type="spellEnd"/>
      <w:r w:rsidRPr="003A430E">
        <w:rPr>
          <w:rStyle w:val="jlqj4b"/>
          <w:rFonts w:asciiTheme="majorBidi" w:eastAsiaTheme="majorEastAsia" w:hAnsiTheme="majorBidi" w:cstheme="majorBidi"/>
          <w:lang w:val="en"/>
        </w:rPr>
        <w:t xml:space="preserve"> explained that the management process of educational institutions is based on the internalization of the values of the Koran and al-</w:t>
      </w:r>
      <w:proofErr w:type="spellStart"/>
      <w:r w:rsidRPr="003A430E">
        <w:rPr>
          <w:rStyle w:val="jlqj4b"/>
          <w:rFonts w:asciiTheme="majorBidi" w:eastAsiaTheme="majorEastAsia" w:hAnsiTheme="majorBidi" w:cstheme="majorBidi"/>
          <w:lang w:val="en"/>
        </w:rPr>
        <w:t>Hadiṣ</w:t>
      </w:r>
      <w:proofErr w:type="spellEnd"/>
      <w:r w:rsidRPr="003A430E">
        <w:rPr>
          <w:rStyle w:val="jlqj4b"/>
          <w:rFonts w:asciiTheme="majorBidi" w:eastAsiaTheme="majorEastAsia" w:hAnsiTheme="majorBidi" w:cstheme="majorBidi"/>
          <w:lang w:val="en"/>
        </w:rPr>
        <w:t xml:space="preserve"> as the basis for the implementation of management, organization and evaluation of various programs and activities in achieving an Islamic education goal</w:t>
      </w:r>
      <w:r w:rsidR="0007497B" w:rsidRPr="003A430E">
        <w:rPr>
          <w:rStyle w:val="FootnoteReference"/>
          <w:rFonts w:asciiTheme="majorBidi" w:eastAsia="Calibri" w:hAnsiTheme="majorBidi" w:cstheme="majorBidi"/>
          <w:lang w:val="en-US"/>
        </w:rPr>
        <w:footnoteReference w:id="28"/>
      </w:r>
      <w:r w:rsidRPr="003A430E">
        <w:rPr>
          <w:rFonts w:asciiTheme="majorBidi" w:hAnsiTheme="majorBidi" w:cstheme="majorBidi"/>
          <w:lang w:val="ms"/>
        </w:rPr>
        <w:t>.</w:t>
      </w:r>
      <w:r w:rsidR="0007497B" w:rsidRPr="003A430E">
        <w:rPr>
          <w:rFonts w:asciiTheme="majorBidi" w:hAnsiTheme="majorBidi" w:cstheme="majorBidi"/>
          <w:lang w:val="ms"/>
        </w:rPr>
        <w:t xml:space="preserve"> </w:t>
      </w:r>
      <w:r w:rsidRPr="003A430E">
        <w:rPr>
          <w:rStyle w:val="jlqj4b"/>
          <w:rFonts w:asciiTheme="majorBidi" w:eastAsiaTheme="majorEastAsia" w:hAnsiTheme="majorBidi" w:cstheme="majorBidi"/>
          <w:lang w:val="en"/>
        </w:rPr>
        <w:t>Thus, practically the essence of educational management in Islamic education has the following contents;</w:t>
      </w:r>
      <w:r w:rsidRPr="003A430E">
        <w:rPr>
          <w:rStyle w:val="viiyi"/>
          <w:rFonts w:asciiTheme="majorBidi" w:hAnsiTheme="majorBidi" w:cstheme="majorBidi"/>
          <w:lang w:val="en"/>
        </w:rPr>
        <w:t xml:space="preserve"> </w:t>
      </w:r>
      <w:proofErr w:type="gramStart"/>
      <w:r w:rsidRPr="003A430E">
        <w:rPr>
          <w:rStyle w:val="jlqj4b"/>
          <w:rFonts w:asciiTheme="majorBidi" w:eastAsiaTheme="majorEastAsia" w:hAnsiTheme="majorBidi" w:cstheme="majorBidi"/>
          <w:lang w:val="en"/>
        </w:rPr>
        <w:t>First</w:t>
      </w:r>
      <w:proofErr w:type="gramEnd"/>
      <w:r w:rsidRPr="003A430E">
        <w:rPr>
          <w:rStyle w:val="jlqj4b"/>
          <w:rFonts w:asciiTheme="majorBidi" w:eastAsiaTheme="majorEastAsia" w:hAnsiTheme="majorBidi" w:cstheme="majorBidi"/>
          <w:lang w:val="en"/>
        </w:rPr>
        <w:t>;</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The management of Islamic education basically must be carried out in an Islamic manner, based on the values of al-Qur'an and al-</w:t>
      </w:r>
      <w:proofErr w:type="spellStart"/>
      <w:r w:rsidRPr="003A430E">
        <w:rPr>
          <w:rStyle w:val="jlqj4b"/>
          <w:rFonts w:asciiTheme="majorBidi" w:eastAsiaTheme="majorEastAsia" w:hAnsiTheme="majorBidi" w:cstheme="majorBidi"/>
          <w:lang w:val="en"/>
        </w:rPr>
        <w:t>Hadiṣ</w:t>
      </w:r>
      <w:proofErr w:type="spellEnd"/>
      <w:r w:rsidRPr="003A430E">
        <w:rPr>
          <w:rStyle w:val="jlqj4b"/>
          <w:rFonts w:asciiTheme="majorBidi" w:eastAsiaTheme="majorEastAsia" w:hAnsiTheme="majorBidi" w:cstheme="majorBidi"/>
          <w:lang w:val="en"/>
        </w:rPr>
        <w:t xml:space="preserve"> as the main basis for activities in the implementation of Islamic education.</w:t>
      </w:r>
      <w:r w:rsidRPr="003A430E">
        <w:rPr>
          <w:rFonts w:asciiTheme="majorBidi" w:hAnsiTheme="majorBidi" w:cstheme="majorBidi"/>
          <w:color w:val="000000"/>
          <w:lang w:val="en"/>
        </w:rPr>
        <w:t xml:space="preserve"> </w:t>
      </w:r>
      <w:r w:rsidRPr="003A430E">
        <w:rPr>
          <w:rStyle w:val="jlqj4b"/>
          <w:rFonts w:asciiTheme="majorBidi" w:eastAsiaTheme="majorEastAsia" w:hAnsiTheme="majorBidi" w:cstheme="majorBidi"/>
          <w:lang w:val="en"/>
        </w:rPr>
        <w:lastRenderedPageBreak/>
        <w:t>Therefore, an in-depth understanding of the value system is needed and it can be practically implemented through various activities of the managerial system. Second, Islamic education institutions starting from the level of primary, secondary, higher religious education are the objects o</w:t>
      </w:r>
      <w:r w:rsidR="004E5D29">
        <w:rPr>
          <w:rStyle w:val="jlqj4b"/>
          <w:rFonts w:asciiTheme="majorBidi" w:eastAsiaTheme="majorEastAsia" w:hAnsiTheme="majorBidi" w:cstheme="majorBidi"/>
          <w:lang w:val="en"/>
        </w:rPr>
        <w:t xml:space="preserve">f education management studies. </w:t>
      </w:r>
      <w:r w:rsidRPr="003A430E">
        <w:rPr>
          <w:rStyle w:val="jlqj4b"/>
          <w:rFonts w:asciiTheme="majorBidi" w:eastAsiaTheme="majorEastAsia" w:hAnsiTheme="majorBidi" w:cstheme="majorBidi"/>
          <w:lang w:val="en"/>
        </w:rPr>
        <w:t>Third, the management of Islamic education must be built based on t</w:t>
      </w:r>
      <w:r w:rsidR="004E5D29">
        <w:rPr>
          <w:rStyle w:val="jlqj4b"/>
          <w:rFonts w:asciiTheme="majorBidi" w:eastAsiaTheme="majorEastAsia" w:hAnsiTheme="majorBidi" w:cstheme="majorBidi"/>
          <w:lang w:val="en"/>
        </w:rPr>
        <w:t>he values ​​of al-Qur'an and al-</w:t>
      </w:r>
      <w:proofErr w:type="spellStart"/>
      <w:r w:rsidRPr="003A430E">
        <w:rPr>
          <w:rStyle w:val="jlqj4b"/>
          <w:rFonts w:asciiTheme="majorBidi" w:eastAsiaTheme="majorEastAsia" w:hAnsiTheme="majorBidi" w:cstheme="majorBidi"/>
          <w:lang w:val="en"/>
        </w:rPr>
        <w:t>Hadiṣ</w:t>
      </w:r>
      <w:proofErr w:type="spellEnd"/>
      <w:r w:rsidRPr="003A430E">
        <w:rPr>
          <w:rStyle w:val="jlqj4b"/>
          <w:rFonts w:asciiTheme="majorBidi" w:eastAsiaTheme="majorEastAsia" w:hAnsiTheme="majorBidi" w:cstheme="majorBidi"/>
          <w:lang w:val="en"/>
        </w:rPr>
        <w:t>. In this context, an understanding of the values ​​of the Qur'an in an inclusive manner can be used as the basis for the management of Islamic education, and exclusively Islamic education institutions are the object of the study of Islamic education management. Fourth, management education basically aims to achieve organizational goals, through the process of planning, organizing, implementing and evaluating. Fifth, the education management orientation is built based on the objectives of Islamic education in accordance with the vision and goals of Islamic education institutions.</w:t>
      </w:r>
    </w:p>
    <w:p w14:paraId="49699B85" w14:textId="77777777" w:rsidR="00C053D1" w:rsidRPr="003A430E" w:rsidRDefault="00C053D1" w:rsidP="00C053D1">
      <w:pPr>
        <w:tabs>
          <w:tab w:val="left" w:pos="426"/>
        </w:tabs>
        <w:spacing w:before="0"/>
        <w:contextualSpacing/>
        <w:jc w:val="left"/>
        <w:rPr>
          <w:rFonts w:asciiTheme="majorBidi" w:hAnsiTheme="majorBidi" w:cstheme="majorBidi"/>
          <w:lang w:val="ms"/>
        </w:rPr>
      </w:pPr>
    </w:p>
    <w:p w14:paraId="73B94FC1" w14:textId="77777777" w:rsidR="00C053D1" w:rsidRPr="003A430E" w:rsidRDefault="006C3C0A" w:rsidP="000D7575">
      <w:pPr>
        <w:spacing w:before="0"/>
        <w:ind w:left="0" w:firstLine="0"/>
        <w:rPr>
          <w:rStyle w:val="jlqj4b"/>
          <w:rFonts w:asciiTheme="majorBidi" w:eastAsiaTheme="majorEastAsia" w:hAnsiTheme="majorBidi" w:cstheme="majorBidi"/>
          <w:b/>
          <w:bCs/>
          <w:lang w:val="en"/>
        </w:rPr>
      </w:pPr>
      <w:r w:rsidRPr="003A430E">
        <w:rPr>
          <w:rStyle w:val="jlqj4b"/>
          <w:rFonts w:asciiTheme="majorBidi" w:eastAsiaTheme="majorEastAsia" w:hAnsiTheme="majorBidi" w:cstheme="majorBidi"/>
          <w:b/>
          <w:bCs/>
          <w:lang w:val="en"/>
        </w:rPr>
        <w:t xml:space="preserve">The Essence of Islamic Education Management </w:t>
      </w:r>
    </w:p>
    <w:p w14:paraId="6708FA12" w14:textId="526E8F4E" w:rsidR="007D14D0" w:rsidRPr="00217B60" w:rsidRDefault="006C3C0A" w:rsidP="00217B60">
      <w:pPr>
        <w:tabs>
          <w:tab w:val="left" w:pos="426"/>
        </w:tabs>
        <w:spacing w:before="0"/>
        <w:ind w:left="0" w:firstLine="709"/>
        <w:contextualSpacing/>
        <w:rPr>
          <w:rStyle w:val="jlqj4b"/>
          <w:rFonts w:asciiTheme="majorBidi" w:eastAsiaTheme="majorEastAsia" w:hAnsiTheme="majorBidi" w:cstheme="majorBidi"/>
          <w:lang w:val="en"/>
        </w:rPr>
      </w:pPr>
      <w:r w:rsidRPr="00217B60">
        <w:rPr>
          <w:rStyle w:val="jlqj4b"/>
          <w:rFonts w:asciiTheme="majorBidi" w:eastAsiaTheme="majorEastAsia" w:hAnsiTheme="majorBidi" w:cstheme="majorBidi"/>
          <w:lang w:val="en"/>
        </w:rPr>
        <w:t xml:space="preserve">Theoretically, management is essentially a form of combination of individual thoughts and actions in carrying out and maintaining various organizational activities to achieve a goal, this view is as stated by Made </w:t>
      </w:r>
      <w:proofErr w:type="spellStart"/>
      <w:r w:rsidRPr="00217B60">
        <w:rPr>
          <w:rStyle w:val="jlqj4b"/>
          <w:rFonts w:asciiTheme="majorBidi" w:eastAsiaTheme="majorEastAsia" w:hAnsiTheme="majorBidi" w:cstheme="majorBidi"/>
          <w:lang w:val="en"/>
        </w:rPr>
        <w:t>Pidarta</w:t>
      </w:r>
      <w:proofErr w:type="spellEnd"/>
      <w:r w:rsidRPr="00217B60">
        <w:rPr>
          <w:rStyle w:val="jlqj4b"/>
          <w:rFonts w:asciiTheme="majorBidi" w:eastAsiaTheme="majorEastAsia" w:hAnsiTheme="majorBidi" w:cstheme="majorBidi"/>
          <w:lang w:val="en"/>
        </w:rPr>
        <w:t xml:space="preserve"> that management activities have various activities by combining the resources they have.</w:t>
      </w:r>
      <w:r w:rsidRPr="00217B60">
        <w:rPr>
          <w:rStyle w:val="viiyi"/>
          <w:rFonts w:asciiTheme="majorBidi" w:hAnsiTheme="majorBidi" w:cstheme="majorBidi"/>
          <w:lang w:val="en"/>
        </w:rPr>
        <w:t xml:space="preserve"> </w:t>
      </w:r>
      <w:proofErr w:type="gramStart"/>
      <w:r w:rsidRPr="00217B60">
        <w:rPr>
          <w:rStyle w:val="jlqj4b"/>
          <w:rFonts w:asciiTheme="majorBidi" w:eastAsiaTheme="majorEastAsia" w:hAnsiTheme="majorBidi" w:cstheme="majorBidi"/>
          <w:lang w:val="en"/>
        </w:rPr>
        <w:t>organization</w:t>
      </w:r>
      <w:proofErr w:type="gramEnd"/>
      <w:r w:rsidRPr="00217B60">
        <w:rPr>
          <w:rStyle w:val="jlqj4b"/>
          <w:rFonts w:asciiTheme="majorBidi" w:eastAsiaTheme="majorEastAsia" w:hAnsiTheme="majorBidi" w:cstheme="majorBidi"/>
          <w:lang w:val="en"/>
        </w:rPr>
        <w:t xml:space="preserve"> in achieving a goal in accordance with the vision and miss</w:t>
      </w:r>
      <w:r w:rsidR="0007497B" w:rsidRPr="00217B60">
        <w:rPr>
          <w:rStyle w:val="jlqj4b"/>
          <w:rFonts w:asciiTheme="majorBidi" w:eastAsiaTheme="majorEastAsia" w:hAnsiTheme="majorBidi" w:cstheme="majorBidi"/>
          <w:lang w:val="en"/>
        </w:rPr>
        <w:t>ion of educational institutions</w:t>
      </w:r>
      <w:r w:rsidR="00217B60" w:rsidRPr="00217B60">
        <w:rPr>
          <w:rFonts w:asciiTheme="majorBidi" w:eastAsia="Calibri" w:hAnsiTheme="majorBidi" w:cstheme="majorBidi"/>
          <w:vertAlign w:val="superscript"/>
          <w:lang w:val="en-US"/>
        </w:rPr>
        <w:footnoteReference w:id="29"/>
      </w:r>
      <w:r w:rsidR="00C053D1" w:rsidRPr="00217B60">
        <w:rPr>
          <w:rFonts w:asciiTheme="majorBidi" w:hAnsiTheme="majorBidi" w:cstheme="majorBidi"/>
        </w:rPr>
        <w:t>.</w:t>
      </w:r>
      <w:r w:rsidR="00C053D1" w:rsidRPr="00217B60">
        <w:rPr>
          <w:rStyle w:val="jlqj4b"/>
          <w:rFonts w:asciiTheme="majorBidi" w:eastAsiaTheme="majorEastAsia" w:hAnsiTheme="majorBidi" w:cstheme="majorBidi"/>
          <w:lang w:val="en"/>
        </w:rPr>
        <w:t xml:space="preserve"> </w:t>
      </w:r>
      <w:r w:rsidRPr="00217B60">
        <w:rPr>
          <w:rStyle w:val="jlqj4b"/>
          <w:rFonts w:asciiTheme="majorBidi" w:eastAsiaTheme="majorEastAsia" w:hAnsiTheme="majorBidi" w:cstheme="majorBidi"/>
          <w:lang w:val="en"/>
        </w:rPr>
        <w:t xml:space="preserve">Therefore, the essence of education management lies in the process of implementing various activities carried out through the actions and roles of individuals in carrying out a job </w:t>
      </w:r>
      <w:r w:rsidRPr="00217B60">
        <w:rPr>
          <w:rStyle w:val="jlqj4b"/>
          <w:rFonts w:asciiTheme="majorBidi" w:eastAsiaTheme="majorEastAsia" w:hAnsiTheme="majorBidi" w:cstheme="majorBidi"/>
          <w:i/>
          <w:iCs/>
          <w:lang w:val="en"/>
        </w:rPr>
        <w:t>(the art of getting things done through people).</w:t>
      </w:r>
      <w:r w:rsidR="00C053D1" w:rsidRPr="00217B60">
        <w:rPr>
          <w:rFonts w:asciiTheme="majorBidi" w:hAnsiTheme="majorBidi" w:cstheme="majorBidi"/>
          <w:color w:val="000000"/>
          <w:lang w:val="en-US"/>
        </w:rPr>
        <w:t xml:space="preserve"> </w:t>
      </w:r>
      <w:r w:rsidR="00C053D1" w:rsidRPr="00217B60">
        <w:rPr>
          <w:rStyle w:val="jlqj4b"/>
          <w:rFonts w:asciiTheme="majorBidi" w:eastAsiaTheme="majorEastAsia" w:hAnsiTheme="majorBidi" w:cstheme="majorBidi"/>
          <w:lang w:val="en"/>
        </w:rPr>
        <w:t>Meanwhile, in the Islamic perspective, management is interpreted and interpreted as a form of command, management in carrying out various activities which are carried out properly, correctly and regularly based on the values in al-Qur'an and al-</w:t>
      </w:r>
      <w:proofErr w:type="spellStart"/>
      <w:r w:rsidR="00C053D1" w:rsidRPr="00217B60">
        <w:rPr>
          <w:rStyle w:val="jlqj4b"/>
          <w:rFonts w:asciiTheme="majorBidi" w:eastAsiaTheme="majorEastAsia" w:hAnsiTheme="majorBidi" w:cstheme="majorBidi"/>
          <w:lang w:val="en"/>
        </w:rPr>
        <w:t>Hadiṣ</w:t>
      </w:r>
      <w:proofErr w:type="spellEnd"/>
      <w:r w:rsidR="00C053D1" w:rsidRPr="00217B60">
        <w:rPr>
          <w:rStyle w:val="jlqj4b"/>
          <w:rFonts w:asciiTheme="majorBidi" w:eastAsiaTheme="majorEastAsia" w:hAnsiTheme="majorBidi" w:cstheme="majorBidi"/>
          <w:lang w:val="en"/>
        </w:rPr>
        <w:t>.</w:t>
      </w:r>
      <w:r w:rsidR="00C053D1" w:rsidRPr="00217B60">
        <w:rPr>
          <w:rStyle w:val="viiyi"/>
          <w:rFonts w:asciiTheme="majorBidi" w:hAnsiTheme="majorBidi" w:cstheme="majorBidi"/>
          <w:lang w:val="en"/>
        </w:rPr>
        <w:t xml:space="preserve"> </w:t>
      </w:r>
      <w:r w:rsidR="00C053D1" w:rsidRPr="00217B60">
        <w:rPr>
          <w:rStyle w:val="jlqj4b"/>
          <w:rFonts w:asciiTheme="majorBidi" w:eastAsiaTheme="majorEastAsia" w:hAnsiTheme="majorBidi" w:cstheme="majorBidi"/>
          <w:lang w:val="en"/>
        </w:rPr>
        <w:t>Therefore, the management of Islamic education is a series of activities that are guided by this value system, as a basis for implementing social behavior and actions, as well as being the basis for how the managerial process can run effectively and efficiently, with the aim of achieving the institutional vision and mission</w:t>
      </w:r>
      <w:r w:rsidR="00C053D1" w:rsidRPr="00217B60">
        <w:rPr>
          <w:rStyle w:val="viiyi"/>
          <w:rFonts w:asciiTheme="majorBidi" w:hAnsiTheme="majorBidi" w:cstheme="majorBidi"/>
          <w:lang w:val="en"/>
        </w:rPr>
        <w:t xml:space="preserve"> </w:t>
      </w:r>
      <w:r w:rsidR="00C053D1" w:rsidRPr="00217B60">
        <w:rPr>
          <w:rStyle w:val="jlqj4b"/>
          <w:rFonts w:asciiTheme="majorBidi" w:eastAsiaTheme="majorEastAsia" w:hAnsiTheme="majorBidi" w:cstheme="majorBidi"/>
          <w:lang w:val="en"/>
        </w:rPr>
        <w:t>Islamic education</w:t>
      </w:r>
      <w:r w:rsidR="00217B60" w:rsidRPr="00217B60">
        <w:rPr>
          <w:rFonts w:asciiTheme="majorBidi" w:eastAsia="Calibri" w:hAnsiTheme="majorBidi" w:cstheme="majorBidi"/>
          <w:vertAlign w:val="superscript"/>
          <w:lang w:val="en-US"/>
        </w:rPr>
        <w:footnoteReference w:id="30"/>
      </w:r>
      <w:r w:rsidR="00C053D1" w:rsidRPr="00217B60">
        <w:rPr>
          <w:rFonts w:asciiTheme="majorBidi" w:hAnsiTheme="majorBidi" w:cstheme="majorBidi"/>
          <w:bCs/>
          <w:color w:val="000000"/>
          <w:lang w:eastAsia="id-ID"/>
        </w:rPr>
        <w:t>.</w:t>
      </w:r>
    </w:p>
    <w:p w14:paraId="5048A46E" w14:textId="079CD310" w:rsidR="000D7575" w:rsidRPr="003A430E" w:rsidRDefault="000D7575" w:rsidP="000D7575">
      <w:pPr>
        <w:tabs>
          <w:tab w:val="left" w:pos="426"/>
        </w:tabs>
        <w:spacing w:before="0"/>
        <w:ind w:left="0" w:firstLine="709"/>
        <w:contextualSpacing/>
        <w:rPr>
          <w:rStyle w:val="jlqj4b"/>
          <w:rFonts w:asciiTheme="majorBidi" w:eastAsiaTheme="majorEastAsia" w:hAnsiTheme="majorBidi" w:cstheme="majorBidi"/>
          <w:lang w:val="en"/>
        </w:rPr>
      </w:pPr>
      <w:r w:rsidRPr="003A430E">
        <w:rPr>
          <w:rStyle w:val="jlqj4b"/>
          <w:rFonts w:asciiTheme="majorBidi" w:eastAsiaTheme="majorEastAsia" w:hAnsiTheme="majorBidi" w:cstheme="majorBidi"/>
          <w:lang w:val="en"/>
        </w:rPr>
        <w:t>Thus, the essence of education management is essentially a model of activity by utilizing and utilizing the various abilities possessed by each individual in the organization, namely to carry out the process of management and regulation.</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In this context, every individual is essentially seen as having a set of abilities to mobilize and inspire other individual actions, in the form of universal humanitarian functions and duties, namely as the caliph of Allah, as this is explained in the Qur'an surah al-</w:t>
      </w:r>
      <w:proofErr w:type="spellStart"/>
      <w:r w:rsidRPr="003A430E">
        <w:rPr>
          <w:rStyle w:val="jlqj4b"/>
          <w:rFonts w:asciiTheme="majorBidi" w:eastAsiaTheme="majorEastAsia" w:hAnsiTheme="majorBidi" w:cstheme="majorBidi"/>
          <w:lang w:val="en"/>
        </w:rPr>
        <w:t>An'am</w:t>
      </w:r>
      <w:proofErr w:type="spellEnd"/>
      <w:r w:rsidRPr="003A430E">
        <w:rPr>
          <w:rStyle w:val="jlqj4b"/>
          <w:rFonts w:asciiTheme="majorBidi" w:eastAsiaTheme="majorEastAsia" w:hAnsiTheme="majorBidi" w:cstheme="majorBidi"/>
          <w:lang w:val="en"/>
        </w:rPr>
        <w:t>.</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 </w:t>
      </w:r>
      <w:proofErr w:type="gramStart"/>
      <w:r w:rsidRPr="003A430E">
        <w:rPr>
          <w:rStyle w:val="jlqj4b"/>
          <w:rFonts w:asciiTheme="majorBidi" w:eastAsiaTheme="majorEastAsia" w:hAnsiTheme="majorBidi" w:cstheme="majorBidi"/>
          <w:lang w:val="en"/>
        </w:rPr>
        <w:t>paragraph</w:t>
      </w:r>
      <w:proofErr w:type="gramEnd"/>
      <w:r w:rsidRPr="003A430E">
        <w:rPr>
          <w:rStyle w:val="jlqj4b"/>
          <w:rFonts w:asciiTheme="majorBidi" w:eastAsiaTheme="majorEastAsia" w:hAnsiTheme="majorBidi" w:cstheme="majorBidi"/>
          <w:lang w:val="en"/>
        </w:rPr>
        <w:t>, 165. Based on the explanation of the above verse, human existence is essentially equipped with a set of abilities in the form of sight, hearing and heart to carry out their duties as caliph, in the language of the Caliph interpreted as a leader and a substitute, which then becomes an important part of management activities.</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Therefore, a portrait of a leader in an educational institution is also a manager, he must be able to carry out his duties and functions and be responsible, as emphasized in Q.S.</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al-</w:t>
      </w:r>
      <w:proofErr w:type="spellStart"/>
      <w:r w:rsidRPr="003A430E">
        <w:rPr>
          <w:rStyle w:val="jlqj4b"/>
          <w:rFonts w:asciiTheme="majorBidi" w:eastAsiaTheme="majorEastAsia" w:hAnsiTheme="majorBidi" w:cstheme="majorBidi"/>
          <w:lang w:val="en"/>
        </w:rPr>
        <w:t>Isra</w:t>
      </w:r>
      <w:proofErr w:type="spellEnd"/>
      <w:r w:rsidRPr="003A430E">
        <w:rPr>
          <w:rStyle w:val="jlqj4b"/>
          <w:rFonts w:asciiTheme="majorBidi" w:eastAsiaTheme="majorEastAsia" w:hAnsiTheme="majorBidi" w:cstheme="majorBidi"/>
          <w:lang w:val="en"/>
        </w:rPr>
        <w:t>, verse: 36.</w:t>
      </w:r>
    </w:p>
    <w:p w14:paraId="35728826" w14:textId="3FC425C1" w:rsidR="00302210" w:rsidRPr="003A430E" w:rsidRDefault="000D7575" w:rsidP="005272E0">
      <w:pPr>
        <w:tabs>
          <w:tab w:val="left" w:pos="426"/>
        </w:tabs>
        <w:spacing w:before="0"/>
        <w:ind w:left="0" w:firstLine="709"/>
        <w:contextualSpacing/>
        <w:rPr>
          <w:rFonts w:asciiTheme="majorBidi" w:eastAsia="Calibri" w:hAnsiTheme="majorBidi" w:cstheme="majorBidi"/>
          <w:color w:val="0D0D0D"/>
          <w:lang w:val="en-US"/>
        </w:rPr>
      </w:pPr>
      <w:r w:rsidRPr="003A430E">
        <w:rPr>
          <w:rStyle w:val="jlqj4b"/>
          <w:rFonts w:asciiTheme="majorBidi" w:eastAsiaTheme="majorEastAsia" w:hAnsiTheme="majorBidi" w:cstheme="majorBidi"/>
          <w:lang w:val="en"/>
        </w:rPr>
        <w:t>The internalization of these values is expected to provide change and become a circle for the development of the spirit of al-</w:t>
      </w:r>
      <w:proofErr w:type="spellStart"/>
      <w:r w:rsidRPr="003A430E">
        <w:rPr>
          <w:rStyle w:val="jlqj4b"/>
          <w:rFonts w:asciiTheme="majorBidi" w:eastAsiaTheme="majorEastAsia" w:hAnsiTheme="majorBidi" w:cstheme="majorBidi"/>
          <w:lang w:val="en"/>
        </w:rPr>
        <w:t>jihdd</w:t>
      </w:r>
      <w:proofErr w:type="spellEnd"/>
      <w:r w:rsidRPr="003A430E">
        <w:rPr>
          <w:rStyle w:val="jlqj4b"/>
          <w:rFonts w:asciiTheme="majorBidi" w:eastAsiaTheme="majorEastAsia" w:hAnsiTheme="majorBidi" w:cstheme="majorBidi"/>
          <w:lang w:val="en"/>
        </w:rPr>
        <w:t xml:space="preserve"> towards Islamic education. In Oxford Advanced Learner's Dictionary, the term spirit has the meaning of soul and soul, so that it is seen as creating high morality, while in Arabic, the term</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spiritual has similarities with the word </w:t>
      </w:r>
      <w:proofErr w:type="spellStart"/>
      <w:r w:rsidRPr="003A430E">
        <w:rPr>
          <w:rStyle w:val="jlqj4b"/>
          <w:rFonts w:asciiTheme="majorBidi" w:eastAsiaTheme="majorEastAsia" w:hAnsiTheme="majorBidi" w:cstheme="majorBidi"/>
          <w:lang w:val="en"/>
        </w:rPr>
        <w:t>ruḥani</w:t>
      </w:r>
      <w:proofErr w:type="spellEnd"/>
      <w:r w:rsidRPr="003A430E">
        <w:rPr>
          <w:rStyle w:val="jlqj4b"/>
          <w:rFonts w:asciiTheme="majorBidi" w:eastAsiaTheme="majorEastAsia" w:hAnsiTheme="majorBidi" w:cstheme="majorBidi"/>
          <w:lang w:val="en"/>
        </w:rPr>
        <w:t xml:space="preserve">, which leads to spirituality, while in the Islamic view spirituality is related to divine values and is the core of the essence of true humanity, where human </w:t>
      </w:r>
      <w:r w:rsidRPr="003A430E">
        <w:rPr>
          <w:rStyle w:val="jlqj4b"/>
          <w:rFonts w:asciiTheme="majorBidi" w:eastAsiaTheme="majorEastAsia" w:hAnsiTheme="majorBidi" w:cstheme="majorBidi"/>
          <w:lang w:val="en"/>
        </w:rPr>
        <w:lastRenderedPageBreak/>
        <w:t>behavior is basically part of the attractive attraction between positive and negative energies such as;</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i/>
          <w:iCs/>
          <w:lang w:val="en"/>
        </w:rPr>
        <w:t>spiritual, material and spiritual, physical.</w:t>
      </w:r>
      <w:r w:rsidRPr="003A430E">
        <w:rPr>
          <w:rFonts w:asciiTheme="majorBidi" w:eastAsia="Calibri" w:hAnsiTheme="majorBidi" w:cstheme="majorBidi"/>
          <w:lang w:val="en"/>
        </w:rPr>
        <w:t xml:space="preserve"> </w:t>
      </w:r>
      <w:r w:rsidRPr="003A430E">
        <w:rPr>
          <w:rStyle w:val="jlqj4b"/>
          <w:rFonts w:asciiTheme="majorBidi" w:eastAsiaTheme="majorEastAsia" w:hAnsiTheme="majorBidi" w:cstheme="majorBidi"/>
          <w:lang w:val="en"/>
        </w:rPr>
        <w:t xml:space="preserve">Therefore, the introduction of the value of spirituality in the context of educational management is expected to bring about a change from worldliness to divinity, namely as a form of enlightenment, cleansing the heart and calming the soul of each individual in the management of education, by inspiring and moving through exemplary based on divine and prophetic characteristics, such as </w:t>
      </w:r>
      <w:proofErr w:type="spellStart"/>
      <w:r w:rsidRPr="003A430E">
        <w:rPr>
          <w:rStyle w:val="jlqj4b"/>
          <w:rFonts w:asciiTheme="majorBidi" w:eastAsiaTheme="majorEastAsia" w:hAnsiTheme="majorBidi" w:cstheme="majorBidi"/>
          <w:lang w:val="en"/>
        </w:rPr>
        <w:t>ṣ</w:t>
      </w:r>
      <w:r w:rsidR="005272E0" w:rsidRPr="003A430E">
        <w:rPr>
          <w:rStyle w:val="jlqj4b"/>
          <w:rFonts w:asciiTheme="majorBidi" w:eastAsiaTheme="majorEastAsia" w:hAnsiTheme="majorBidi" w:cstheme="majorBidi"/>
          <w:lang w:val="en"/>
        </w:rPr>
        <w:t>iddiq</w:t>
      </w:r>
      <w:proofErr w:type="spellEnd"/>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i/>
          <w:iCs/>
          <w:lang w:val="en"/>
        </w:rPr>
        <w:t xml:space="preserve">(integrity), </w:t>
      </w:r>
      <w:r w:rsidR="005272E0" w:rsidRPr="003A430E">
        <w:rPr>
          <w:rStyle w:val="jlqj4b"/>
          <w:rFonts w:asciiTheme="majorBidi" w:eastAsiaTheme="majorEastAsia" w:hAnsiTheme="majorBidi" w:cstheme="majorBidi"/>
          <w:lang w:val="en"/>
        </w:rPr>
        <w:t xml:space="preserve">trust, function </w:t>
      </w:r>
      <w:r w:rsidRPr="003A430E">
        <w:rPr>
          <w:rStyle w:val="jlqj4b"/>
          <w:rFonts w:asciiTheme="majorBidi" w:eastAsiaTheme="majorEastAsia" w:hAnsiTheme="majorBidi" w:cstheme="majorBidi"/>
          <w:i/>
          <w:iCs/>
          <w:lang w:val="en"/>
        </w:rPr>
        <w:t>(working)</w:t>
      </w:r>
      <w:r w:rsidRPr="003A430E">
        <w:rPr>
          <w:rStyle w:val="jlqj4b"/>
          <w:rFonts w:asciiTheme="majorBidi" w:eastAsiaTheme="majorEastAsia" w:hAnsiTheme="majorBidi" w:cstheme="majorBidi"/>
          <w:lang w:val="en"/>
        </w:rPr>
        <w:t xml:space="preserve"> so as to give birth to ethical social behavior, namely inspiring without indoctrinating, awakening without hurting, arousing without coercing</w:t>
      </w:r>
      <w:r w:rsidR="0007497B" w:rsidRPr="003A430E">
        <w:rPr>
          <w:rStyle w:val="jlqj4b"/>
          <w:rFonts w:asciiTheme="majorBidi" w:eastAsiaTheme="majorEastAsia" w:hAnsiTheme="majorBidi" w:cstheme="majorBidi"/>
          <w:lang w:val="en"/>
        </w:rPr>
        <w:t xml:space="preserve"> and inviting without ordering</w:t>
      </w:r>
      <w:r w:rsidR="0007497B" w:rsidRPr="003A430E">
        <w:rPr>
          <w:rStyle w:val="FootnoteReference"/>
          <w:rFonts w:asciiTheme="majorBidi" w:eastAsia="Calibri" w:hAnsiTheme="majorBidi" w:cstheme="majorBidi"/>
          <w:lang w:val="en-US"/>
        </w:rPr>
        <w:footnoteReference w:id="31"/>
      </w:r>
      <w:r w:rsidR="00302210" w:rsidRPr="003A430E">
        <w:rPr>
          <w:rFonts w:asciiTheme="majorBidi" w:eastAsia="Calibri" w:hAnsiTheme="majorBidi" w:cstheme="majorBidi"/>
          <w:color w:val="000000"/>
        </w:rPr>
        <w:t xml:space="preserve">. </w:t>
      </w:r>
    </w:p>
    <w:p w14:paraId="2C6E080F" w14:textId="77777777" w:rsidR="00C053D1" w:rsidRPr="003A430E" w:rsidRDefault="00C053D1" w:rsidP="002A1FC8">
      <w:pPr>
        <w:tabs>
          <w:tab w:val="left" w:pos="426"/>
        </w:tabs>
        <w:spacing w:before="0"/>
        <w:ind w:left="0" w:firstLine="0"/>
        <w:contextualSpacing/>
        <w:jc w:val="left"/>
        <w:rPr>
          <w:rFonts w:asciiTheme="majorBidi" w:hAnsiTheme="majorBidi" w:cstheme="majorBidi"/>
          <w:b/>
          <w:bCs/>
          <w:lang w:val="en-US"/>
        </w:rPr>
      </w:pPr>
    </w:p>
    <w:p w14:paraId="1437E678" w14:textId="0CA69F9E" w:rsidR="00C053D1" w:rsidRPr="003A430E" w:rsidRDefault="00E9426C" w:rsidP="00654521">
      <w:pPr>
        <w:tabs>
          <w:tab w:val="left" w:pos="426"/>
        </w:tabs>
        <w:spacing w:before="0"/>
        <w:ind w:left="0" w:firstLine="0"/>
        <w:contextualSpacing/>
        <w:rPr>
          <w:rFonts w:asciiTheme="majorBidi" w:hAnsiTheme="majorBidi" w:cstheme="majorBidi"/>
          <w:b/>
          <w:bCs/>
          <w:lang w:val="en-US"/>
        </w:rPr>
      </w:pPr>
      <w:r w:rsidRPr="003A430E">
        <w:rPr>
          <w:rStyle w:val="jlqj4b"/>
          <w:rFonts w:asciiTheme="majorBidi" w:eastAsiaTheme="majorEastAsia" w:hAnsiTheme="majorBidi" w:cstheme="majorBidi"/>
          <w:b/>
          <w:bCs/>
          <w:lang w:val="en"/>
        </w:rPr>
        <w:t>Local Wisdom as the Core Value of Islamic Education Management</w:t>
      </w:r>
    </w:p>
    <w:p w14:paraId="423917C6" w14:textId="5CEE5C47" w:rsidR="00654521" w:rsidRPr="003A430E" w:rsidRDefault="00654521" w:rsidP="00654521">
      <w:pPr>
        <w:tabs>
          <w:tab w:val="left" w:pos="426"/>
        </w:tabs>
        <w:spacing w:before="0"/>
        <w:ind w:left="0" w:firstLine="709"/>
        <w:contextualSpacing/>
        <w:rPr>
          <w:rStyle w:val="jlqj4b"/>
          <w:rFonts w:asciiTheme="majorBidi" w:eastAsiaTheme="majorEastAsia" w:hAnsiTheme="majorBidi" w:cstheme="majorBidi"/>
          <w:lang w:val="en"/>
        </w:rPr>
      </w:pPr>
      <w:r w:rsidRPr="003A430E">
        <w:rPr>
          <w:rStyle w:val="jlqj4b"/>
          <w:rFonts w:asciiTheme="majorBidi" w:eastAsiaTheme="majorEastAsia" w:hAnsiTheme="majorBidi" w:cstheme="majorBidi"/>
          <w:lang w:val="en"/>
        </w:rPr>
        <w:t>At the theoretical level, local wisdom can basically be understood as a view of life developed by a group of people or "madrasa" organizations which are then believed to be a value system and become the basis for influencing various individual social behaviors and actions.</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Therefore, local wisdom contains a set of policies, norms and social ethics based on the form of community knowledge </w:t>
      </w:r>
      <w:r w:rsidRPr="003A430E">
        <w:rPr>
          <w:rStyle w:val="jlqj4b"/>
          <w:rFonts w:asciiTheme="majorBidi" w:eastAsiaTheme="majorEastAsia" w:hAnsiTheme="majorBidi" w:cstheme="majorBidi"/>
          <w:i/>
          <w:iCs/>
          <w:lang w:val="en"/>
        </w:rPr>
        <w:t>(local knowledge)</w:t>
      </w:r>
      <w:r w:rsidRPr="003A430E">
        <w:rPr>
          <w:rStyle w:val="jlqj4b"/>
          <w:rFonts w:asciiTheme="majorBidi" w:eastAsiaTheme="majorEastAsia" w:hAnsiTheme="majorBidi" w:cstheme="majorBidi"/>
          <w:lang w:val="en"/>
        </w:rPr>
        <w:t xml:space="preserve"> in accordance with community intelligence </w:t>
      </w:r>
      <w:r w:rsidRPr="003A430E">
        <w:rPr>
          <w:rStyle w:val="jlqj4b"/>
          <w:rFonts w:asciiTheme="majorBidi" w:eastAsiaTheme="majorEastAsia" w:hAnsiTheme="majorBidi" w:cstheme="majorBidi"/>
          <w:i/>
          <w:iCs/>
          <w:lang w:val="en"/>
        </w:rPr>
        <w:t xml:space="preserve">(local </w:t>
      </w:r>
      <w:proofErr w:type="spellStart"/>
      <w:r w:rsidRPr="003A430E">
        <w:rPr>
          <w:rStyle w:val="jlqj4b"/>
          <w:rFonts w:asciiTheme="majorBidi" w:eastAsiaTheme="majorEastAsia" w:hAnsiTheme="majorBidi" w:cstheme="majorBidi"/>
          <w:i/>
          <w:iCs/>
          <w:lang w:val="en"/>
        </w:rPr>
        <w:t>genious</w:t>
      </w:r>
      <w:proofErr w:type="spellEnd"/>
      <w:r w:rsidRPr="003A430E">
        <w:rPr>
          <w:rStyle w:val="jlqj4b"/>
          <w:rFonts w:asciiTheme="majorBidi" w:eastAsiaTheme="majorEastAsia" w:hAnsiTheme="majorBidi" w:cstheme="majorBidi"/>
          <w:i/>
          <w:iCs/>
          <w:lang w:val="en"/>
        </w:rPr>
        <w:t>)</w:t>
      </w:r>
      <w:r w:rsidRPr="003A430E">
        <w:rPr>
          <w:rStyle w:val="jlqj4b"/>
          <w:rFonts w:asciiTheme="majorBidi" w:eastAsiaTheme="majorEastAsia" w:hAnsiTheme="majorBidi" w:cstheme="majorBidi"/>
          <w:lang w:val="en"/>
        </w:rPr>
        <w:t xml:space="preserve"> to answer various problems, so that it can influence individual social actions to conform to the intended values.</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In another perspective, local wisdom can be interpreted as an identity, personality or culture that is built by a community, organization and education as a means of strengthening its institutions. In this context, the term local wisdom was first introduced by Wales in </w:t>
      </w:r>
      <w:proofErr w:type="spellStart"/>
      <w:r w:rsidRPr="003A430E">
        <w:rPr>
          <w:rStyle w:val="jlqj4b"/>
          <w:rFonts w:asciiTheme="majorBidi" w:eastAsiaTheme="majorEastAsia" w:hAnsiTheme="majorBidi" w:cstheme="majorBidi"/>
          <w:lang w:val="en"/>
        </w:rPr>
        <w:t>Ayatrohaedi</w:t>
      </w:r>
      <w:proofErr w:type="spellEnd"/>
      <w:r w:rsidRPr="003A430E">
        <w:rPr>
          <w:rStyle w:val="jlqj4b"/>
          <w:rFonts w:asciiTheme="majorBidi" w:eastAsiaTheme="majorEastAsia" w:hAnsiTheme="majorBidi" w:cstheme="majorBidi"/>
          <w:lang w:val="en"/>
        </w:rPr>
        <w:t>;</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the sum of the cultural characteristics which the vast majority of a people have in common as a result of their experiences in early life), by placing local wisdom parallel to wisdom and virtue</w:t>
      </w:r>
      <w:r w:rsidR="0007497B" w:rsidRPr="003A430E">
        <w:rPr>
          <w:rStyle w:val="FootnoteReference"/>
          <w:rFonts w:asciiTheme="majorBidi" w:eastAsia="Calibri" w:hAnsiTheme="majorBidi" w:cstheme="majorBidi"/>
          <w:lang w:val="en-US"/>
        </w:rPr>
        <w:footnoteReference w:id="32"/>
      </w:r>
      <w:r w:rsidRPr="003A430E">
        <w:rPr>
          <w:rFonts w:asciiTheme="majorBidi" w:hAnsiTheme="majorBidi" w:cstheme="majorBidi"/>
          <w:color w:val="000000"/>
          <w:lang w:val="en-US"/>
        </w:rPr>
        <w:t>.</w:t>
      </w:r>
      <w:r w:rsidRPr="003A430E">
        <w:rPr>
          <w:rStyle w:val="viiyi"/>
          <w:rFonts w:asciiTheme="majorBidi" w:hAnsiTheme="majorBidi" w:cstheme="majorBidi"/>
          <w:lang w:val="en-US"/>
        </w:rPr>
        <w:t xml:space="preserve"> </w:t>
      </w:r>
      <w:r w:rsidRPr="003A430E">
        <w:rPr>
          <w:rStyle w:val="jlqj4b"/>
          <w:rFonts w:asciiTheme="majorBidi" w:eastAsiaTheme="majorEastAsia" w:hAnsiTheme="majorBidi" w:cstheme="majorBidi"/>
          <w:lang w:val="en"/>
        </w:rPr>
        <w:t xml:space="preserve">Besides that, local wisdom is often conceptualized as a policy by showing a certain place </w:t>
      </w:r>
      <w:r w:rsidRPr="003A430E">
        <w:rPr>
          <w:rStyle w:val="jlqj4b"/>
          <w:rFonts w:asciiTheme="majorBidi" w:eastAsiaTheme="majorEastAsia" w:hAnsiTheme="majorBidi" w:cstheme="majorBidi"/>
          <w:i/>
          <w:iCs/>
          <w:lang w:val="en"/>
        </w:rPr>
        <w:t>(local wisdom),</w:t>
      </w:r>
      <w:r w:rsidRPr="003A430E">
        <w:rPr>
          <w:rStyle w:val="jlqj4b"/>
          <w:rFonts w:asciiTheme="majorBidi" w:eastAsiaTheme="majorEastAsia" w:hAnsiTheme="majorBidi" w:cstheme="majorBidi"/>
          <w:lang w:val="en"/>
        </w:rPr>
        <w:t xml:space="preserve"> local knowledge </w:t>
      </w:r>
      <w:r w:rsidRPr="003A430E">
        <w:rPr>
          <w:rStyle w:val="jlqj4b"/>
          <w:rFonts w:asciiTheme="majorBidi" w:eastAsiaTheme="majorEastAsia" w:hAnsiTheme="majorBidi" w:cstheme="majorBidi"/>
          <w:i/>
          <w:iCs/>
          <w:lang w:val="en"/>
        </w:rPr>
        <w:t>(local knowledge)</w:t>
      </w:r>
      <w:r w:rsidRPr="003A430E">
        <w:rPr>
          <w:rStyle w:val="jlqj4b"/>
          <w:rFonts w:asciiTheme="majorBidi" w:eastAsiaTheme="majorEastAsia" w:hAnsiTheme="majorBidi" w:cstheme="majorBidi"/>
          <w:lang w:val="en"/>
        </w:rPr>
        <w:t xml:space="preserve"> and local intelligence </w:t>
      </w:r>
      <w:r w:rsidRPr="003A430E">
        <w:rPr>
          <w:rStyle w:val="jlqj4b"/>
          <w:rFonts w:asciiTheme="majorBidi" w:eastAsiaTheme="majorEastAsia" w:hAnsiTheme="majorBidi" w:cstheme="majorBidi"/>
          <w:i/>
          <w:iCs/>
          <w:lang w:val="en"/>
        </w:rPr>
        <w:t xml:space="preserve">(local </w:t>
      </w:r>
      <w:proofErr w:type="spellStart"/>
      <w:r w:rsidRPr="003A430E">
        <w:rPr>
          <w:rStyle w:val="jlqj4b"/>
          <w:rFonts w:asciiTheme="majorBidi" w:eastAsiaTheme="majorEastAsia" w:hAnsiTheme="majorBidi" w:cstheme="majorBidi"/>
          <w:i/>
          <w:iCs/>
          <w:lang w:val="en"/>
        </w:rPr>
        <w:t>genious</w:t>
      </w:r>
      <w:proofErr w:type="spellEnd"/>
      <w:r w:rsidRPr="003A430E">
        <w:rPr>
          <w:rStyle w:val="jlqj4b"/>
          <w:rFonts w:asciiTheme="majorBidi" w:eastAsiaTheme="majorEastAsia" w:hAnsiTheme="majorBidi" w:cstheme="majorBidi"/>
          <w:i/>
          <w:iCs/>
          <w:lang w:val="en"/>
        </w:rPr>
        <w:t>).</w:t>
      </w:r>
      <w:r w:rsidRPr="003A430E">
        <w:rPr>
          <w:rStyle w:val="jlqj4b"/>
          <w:rFonts w:asciiTheme="majorBidi" w:eastAsiaTheme="majorEastAsia" w:hAnsiTheme="majorBidi" w:cstheme="majorBidi"/>
          <w:lang w:val="en"/>
        </w:rPr>
        <w:t xml:space="preserve"> Therefore, local wisdom is part of the intelligence possessed by a group of people and organizations based on their experiences.</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Each one sees social reality, so that he can give birth to a value system that is believed to be the basis of social action and footing.</w:t>
      </w:r>
    </w:p>
    <w:p w14:paraId="5D21F19B" w14:textId="7A2D60AA" w:rsidR="00654521" w:rsidRPr="003A430E" w:rsidRDefault="00654521" w:rsidP="00654521">
      <w:pPr>
        <w:tabs>
          <w:tab w:val="left" w:pos="426"/>
        </w:tabs>
        <w:spacing w:before="0"/>
        <w:ind w:left="0" w:firstLine="709"/>
        <w:contextualSpacing/>
        <w:rPr>
          <w:rFonts w:asciiTheme="majorBidi" w:eastAsiaTheme="majorEastAsia" w:hAnsiTheme="majorBidi" w:cstheme="majorBidi"/>
          <w:lang w:val="en"/>
        </w:rPr>
      </w:pPr>
      <w:r w:rsidRPr="003A430E">
        <w:rPr>
          <w:rStyle w:val="jlqj4b"/>
          <w:rFonts w:asciiTheme="majorBidi" w:eastAsiaTheme="majorEastAsia" w:hAnsiTheme="majorBidi" w:cstheme="majorBidi"/>
          <w:lang w:val="en"/>
        </w:rPr>
        <w:t xml:space="preserve">In another perspective, local wisdom is also understood as a view of life and knowledge regarding the activities carried out by the community in answering various problems. In this context, local wisdom values ​​contain a set of ethical morality and wisdom and serve as guidelines in all social life, so as to give birth to individual social behavior and actions in accordance with the standardization of those values. Meanwhile, </w:t>
      </w:r>
      <w:proofErr w:type="spellStart"/>
      <w:r w:rsidRPr="003A430E">
        <w:rPr>
          <w:rStyle w:val="jlqj4b"/>
          <w:rFonts w:asciiTheme="majorBidi" w:eastAsiaTheme="majorEastAsia" w:hAnsiTheme="majorBidi" w:cstheme="majorBidi"/>
          <w:lang w:val="en"/>
        </w:rPr>
        <w:t>Keraf</w:t>
      </w:r>
      <w:proofErr w:type="spellEnd"/>
      <w:r w:rsidRPr="003A430E">
        <w:rPr>
          <w:rStyle w:val="jlqj4b"/>
          <w:rFonts w:asciiTheme="majorBidi" w:eastAsiaTheme="majorEastAsia" w:hAnsiTheme="majorBidi" w:cstheme="majorBidi"/>
          <w:lang w:val="en"/>
        </w:rPr>
        <w:t xml:space="preserve"> emphasized that local wisdom is all forms of knowledge, beliefs, insights or understandings and habits that require the formation of individua</w:t>
      </w:r>
      <w:r w:rsidR="0007497B" w:rsidRPr="003A430E">
        <w:rPr>
          <w:rStyle w:val="jlqj4b"/>
          <w:rFonts w:asciiTheme="majorBidi" w:eastAsiaTheme="majorEastAsia" w:hAnsiTheme="majorBidi" w:cstheme="majorBidi"/>
          <w:lang w:val="en"/>
        </w:rPr>
        <w:t>l social actions and behaviors</w:t>
      </w:r>
      <w:r w:rsidR="0007497B" w:rsidRPr="003A430E">
        <w:rPr>
          <w:rStyle w:val="FootnoteReference"/>
          <w:rFonts w:asciiTheme="majorBidi" w:eastAsia="Calibri" w:hAnsiTheme="majorBidi" w:cstheme="majorBidi"/>
          <w:lang w:val="en-US"/>
        </w:rPr>
        <w:footnoteReference w:id="33"/>
      </w:r>
      <w:r w:rsidRPr="003A430E">
        <w:rPr>
          <w:rFonts w:asciiTheme="majorBidi" w:hAnsiTheme="majorBidi" w:cstheme="majorBidi"/>
          <w:color w:val="000000"/>
        </w:rPr>
        <w:t>.</w:t>
      </w:r>
      <w:r w:rsidRPr="003A430E">
        <w:rPr>
          <w:rFonts w:asciiTheme="majorBidi" w:hAnsiTheme="majorBidi" w:cstheme="majorBidi"/>
          <w:color w:val="000000"/>
          <w:lang w:val="en-US"/>
        </w:rPr>
        <w:t xml:space="preserve"> </w:t>
      </w:r>
      <w:r w:rsidRPr="003A430E">
        <w:rPr>
          <w:rStyle w:val="jlqj4b"/>
          <w:rFonts w:asciiTheme="majorBidi" w:eastAsiaTheme="majorEastAsia" w:hAnsiTheme="majorBidi" w:cstheme="majorBidi"/>
          <w:lang w:val="en"/>
        </w:rPr>
        <w:t xml:space="preserve">Therefore, various local wisdoms are then passed on to the next generation and are expected to become social </w:t>
      </w:r>
      <w:proofErr w:type="spellStart"/>
      <w:r w:rsidRPr="003A430E">
        <w:rPr>
          <w:rStyle w:val="jlqj4b"/>
          <w:rFonts w:asciiTheme="majorBidi" w:eastAsiaTheme="majorEastAsia" w:hAnsiTheme="majorBidi" w:cstheme="majorBidi"/>
          <w:lang w:val="en"/>
        </w:rPr>
        <w:t>maghets</w:t>
      </w:r>
      <w:proofErr w:type="spellEnd"/>
      <w:r w:rsidRPr="003A430E">
        <w:rPr>
          <w:rStyle w:val="jlqj4b"/>
          <w:rFonts w:asciiTheme="majorBidi" w:eastAsiaTheme="majorEastAsia" w:hAnsiTheme="majorBidi" w:cstheme="majorBidi"/>
          <w:lang w:val="en"/>
        </w:rPr>
        <w:t xml:space="preserve"> to influence their social behavior and actions, this view as explained by </w:t>
      </w:r>
      <w:proofErr w:type="spellStart"/>
      <w:r w:rsidRPr="003A430E">
        <w:rPr>
          <w:rStyle w:val="jlqj4b"/>
          <w:rFonts w:asciiTheme="majorBidi" w:eastAsiaTheme="majorEastAsia" w:hAnsiTheme="majorBidi" w:cstheme="majorBidi"/>
          <w:lang w:val="en"/>
        </w:rPr>
        <w:t>Franky</w:t>
      </w:r>
      <w:proofErr w:type="spellEnd"/>
      <w:r w:rsidRPr="003A430E">
        <w:rPr>
          <w:rStyle w:val="jlqj4b"/>
          <w:rFonts w:asciiTheme="majorBidi" w:eastAsiaTheme="majorEastAsia" w:hAnsiTheme="majorBidi" w:cstheme="majorBidi"/>
          <w:lang w:val="en"/>
        </w:rPr>
        <w:t xml:space="preserve"> </w:t>
      </w:r>
      <w:proofErr w:type="spellStart"/>
      <w:r w:rsidRPr="003A430E">
        <w:rPr>
          <w:rStyle w:val="jlqj4b"/>
          <w:rFonts w:asciiTheme="majorBidi" w:eastAsiaTheme="majorEastAsia" w:hAnsiTheme="majorBidi" w:cstheme="majorBidi"/>
          <w:lang w:val="en"/>
        </w:rPr>
        <w:t>Gaffar</w:t>
      </w:r>
      <w:proofErr w:type="spellEnd"/>
      <w:r w:rsidRPr="003A430E">
        <w:rPr>
          <w:rStyle w:val="jlqj4b"/>
          <w:rFonts w:asciiTheme="majorBidi" w:eastAsiaTheme="majorEastAsia" w:hAnsiTheme="majorBidi" w:cstheme="majorBidi"/>
          <w:lang w:val="en"/>
        </w:rPr>
        <w:t>, that the existence of values ​​can be developed and transformed into personality formation so that it can give birth to more social actions and behaviors good.</w:t>
      </w:r>
    </w:p>
    <w:p w14:paraId="5DCEF20D" w14:textId="10A3AE9F" w:rsidR="00654521" w:rsidRPr="003A430E" w:rsidRDefault="00654521" w:rsidP="00654521">
      <w:pPr>
        <w:tabs>
          <w:tab w:val="left" w:pos="426"/>
        </w:tabs>
        <w:spacing w:before="0"/>
        <w:ind w:left="0" w:firstLine="709"/>
        <w:contextualSpacing/>
        <w:rPr>
          <w:rFonts w:asciiTheme="majorBidi" w:eastAsiaTheme="majorEastAsia" w:hAnsiTheme="majorBidi" w:cstheme="majorBidi"/>
          <w:lang w:val="en-US"/>
        </w:rPr>
      </w:pPr>
      <w:r w:rsidRPr="003A430E">
        <w:rPr>
          <w:rStyle w:val="jlqj4b"/>
          <w:rFonts w:asciiTheme="majorBidi" w:eastAsiaTheme="majorEastAsia" w:hAnsiTheme="majorBidi" w:cstheme="majorBidi"/>
          <w:lang w:val="en"/>
        </w:rPr>
        <w:t>Meanwhile, madrasa local wisdom can be understood as a value system built on the values ​​of the Koran and al-</w:t>
      </w:r>
      <w:proofErr w:type="spellStart"/>
      <w:r w:rsidRPr="003A430E">
        <w:rPr>
          <w:rStyle w:val="jlqj4b"/>
          <w:rFonts w:asciiTheme="majorBidi" w:eastAsiaTheme="majorEastAsia" w:hAnsiTheme="majorBidi" w:cstheme="majorBidi"/>
          <w:lang w:val="en"/>
        </w:rPr>
        <w:t>Hadiṣ</w:t>
      </w:r>
      <w:proofErr w:type="spellEnd"/>
      <w:r w:rsidRPr="003A430E">
        <w:rPr>
          <w:rStyle w:val="jlqj4b"/>
          <w:rFonts w:asciiTheme="majorBidi" w:eastAsiaTheme="majorEastAsia" w:hAnsiTheme="majorBidi" w:cstheme="majorBidi"/>
          <w:lang w:val="en"/>
        </w:rPr>
        <w:t>, so that it becomes the basis for the implementation of Islamic education both foundational and operational</w:t>
      </w:r>
      <w:r w:rsidR="0007497B" w:rsidRPr="003A430E">
        <w:rPr>
          <w:rStyle w:val="FootnoteReference"/>
          <w:rFonts w:asciiTheme="majorBidi" w:eastAsia="Calibri" w:hAnsiTheme="majorBidi" w:cstheme="majorBidi"/>
          <w:lang w:val="en-US"/>
        </w:rPr>
        <w:footnoteReference w:id="34"/>
      </w:r>
      <w:r w:rsidRPr="003A430E">
        <w:rPr>
          <w:rFonts w:asciiTheme="majorBidi" w:hAnsiTheme="majorBidi" w:cstheme="majorBidi"/>
          <w:color w:val="000000"/>
          <w:lang w:val="en-US"/>
        </w:rPr>
        <w:t>.</w:t>
      </w:r>
      <w:r w:rsidRPr="003A430E">
        <w:rPr>
          <w:rStyle w:val="jlqj4b"/>
          <w:rFonts w:asciiTheme="majorBidi" w:eastAsiaTheme="majorEastAsia" w:hAnsiTheme="majorBidi" w:cstheme="majorBidi"/>
          <w:lang w:val="en"/>
        </w:rPr>
        <w:t xml:space="preserve"> In this context, the existence of </w:t>
      </w:r>
      <w:r w:rsidRPr="003A430E">
        <w:rPr>
          <w:rStyle w:val="jlqj4b"/>
          <w:rFonts w:asciiTheme="majorBidi" w:eastAsiaTheme="majorEastAsia" w:hAnsiTheme="majorBidi" w:cstheme="majorBidi"/>
          <w:lang w:val="en"/>
        </w:rPr>
        <w:lastRenderedPageBreak/>
        <w:t xml:space="preserve">madrasas is essentially believed to be educational institutions that can shape and influence individual social behavior, this view cannot be separated from the thought of the interpretation of the Koran as universal values, dialectical relationships and the combination of the two, which is better known as </w:t>
      </w:r>
      <w:proofErr w:type="spellStart"/>
      <w:proofErr w:type="gramStart"/>
      <w:r w:rsidRPr="003A430E">
        <w:rPr>
          <w:rStyle w:val="jlqj4b"/>
          <w:rFonts w:asciiTheme="majorBidi" w:eastAsiaTheme="majorEastAsia" w:hAnsiTheme="majorBidi" w:cstheme="majorBidi"/>
          <w:lang w:val="en"/>
        </w:rPr>
        <w:t>theoanthropocentric</w:t>
      </w:r>
      <w:proofErr w:type="spellEnd"/>
      <w:r w:rsidR="0007497B" w:rsidRPr="003A430E">
        <w:rPr>
          <w:rFonts w:asciiTheme="majorBidi" w:hAnsiTheme="majorBidi" w:cstheme="majorBidi"/>
          <w:i/>
          <w:iCs/>
          <w:color w:val="000000"/>
          <w:lang w:val="en-US"/>
        </w:rPr>
        <w:t xml:space="preserve"> </w:t>
      </w:r>
      <w:proofErr w:type="gramEnd"/>
      <w:r w:rsidR="0007497B" w:rsidRPr="003A430E">
        <w:rPr>
          <w:rStyle w:val="FootnoteReference"/>
          <w:rFonts w:asciiTheme="majorBidi" w:eastAsia="Calibri" w:hAnsiTheme="majorBidi" w:cstheme="majorBidi"/>
          <w:lang w:val="en-US"/>
        </w:rPr>
        <w:footnoteReference w:id="35"/>
      </w:r>
      <w:r w:rsidRPr="003A430E">
        <w:rPr>
          <w:rFonts w:asciiTheme="majorBidi" w:hAnsiTheme="majorBidi" w:cstheme="majorBidi"/>
          <w:i/>
          <w:iCs/>
          <w:color w:val="000000"/>
          <w:lang w:val="en-US"/>
        </w:rPr>
        <w:t>,</w:t>
      </w:r>
      <w:r w:rsidRPr="003A430E">
        <w:rPr>
          <w:rStyle w:val="jlqj4b"/>
          <w:rFonts w:asciiTheme="majorBidi" w:eastAsiaTheme="majorEastAsia" w:hAnsiTheme="majorBidi" w:cstheme="majorBidi"/>
          <w:lang w:val="en"/>
        </w:rPr>
        <w:t xml:space="preserve">thus the existence of the Koran as a source of truth </w:t>
      </w:r>
      <w:r w:rsidRPr="003A430E">
        <w:rPr>
          <w:rStyle w:val="jlqj4b"/>
          <w:rFonts w:asciiTheme="majorBidi" w:eastAsiaTheme="majorEastAsia" w:hAnsiTheme="majorBidi" w:cstheme="majorBidi"/>
          <w:i/>
          <w:iCs/>
          <w:lang w:val="en"/>
        </w:rPr>
        <w:t>(</w:t>
      </w:r>
      <w:proofErr w:type="spellStart"/>
      <w:r w:rsidRPr="003A430E">
        <w:rPr>
          <w:rStyle w:val="jlqj4b"/>
          <w:rFonts w:asciiTheme="majorBidi" w:eastAsiaTheme="majorEastAsia" w:hAnsiTheme="majorBidi" w:cstheme="majorBidi"/>
          <w:i/>
          <w:iCs/>
          <w:lang w:val="en"/>
        </w:rPr>
        <w:t>dharuriyyah</w:t>
      </w:r>
      <w:proofErr w:type="spellEnd"/>
      <w:r w:rsidRPr="003A430E">
        <w:rPr>
          <w:rStyle w:val="jlqj4b"/>
          <w:rFonts w:asciiTheme="majorBidi" w:eastAsiaTheme="majorEastAsia" w:hAnsiTheme="majorBidi" w:cstheme="majorBidi"/>
          <w:i/>
          <w:iCs/>
          <w:lang w:val="en"/>
        </w:rPr>
        <w:t>),</w:t>
      </w:r>
      <w:r w:rsidRPr="003A430E">
        <w:rPr>
          <w:rStyle w:val="jlqj4b"/>
          <w:rFonts w:asciiTheme="majorBidi" w:eastAsiaTheme="majorEastAsia" w:hAnsiTheme="majorBidi" w:cstheme="majorBidi"/>
          <w:lang w:val="en"/>
        </w:rPr>
        <w:t xml:space="preserve"> law and wisdom never make revelation the only source of knowledge. Therefore, to provide an understanding of the text, other thoughts and knowledge are needed, so that it can give birth to new knowledge, especially regarding the management of Islamic education.</w:t>
      </w:r>
      <w:r w:rsidRPr="003A430E">
        <w:rPr>
          <w:rFonts w:asciiTheme="majorBidi" w:eastAsiaTheme="majorEastAsia" w:hAnsiTheme="majorBidi" w:cstheme="majorBidi"/>
          <w:lang w:val="en"/>
        </w:rPr>
        <w:t xml:space="preserve"> </w:t>
      </w:r>
      <w:r w:rsidRPr="003A430E">
        <w:rPr>
          <w:rStyle w:val="jlqj4b"/>
          <w:rFonts w:asciiTheme="majorBidi" w:eastAsiaTheme="majorEastAsia" w:hAnsiTheme="majorBidi" w:cstheme="majorBidi"/>
          <w:lang w:val="en"/>
        </w:rPr>
        <w:t>In the above context, the construction of madrasah-values is essentially a combination of the Koran and individual thoughts in seeing social reality in accordance with the conditions of society, and individual thinking is built through scientific genealogy influenced by previous education, and makes these values a part of it.</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from the tradition </w:t>
      </w:r>
      <w:r w:rsidRPr="003A430E">
        <w:rPr>
          <w:rStyle w:val="jlqj4b"/>
          <w:rFonts w:asciiTheme="majorBidi" w:eastAsiaTheme="majorEastAsia" w:hAnsiTheme="majorBidi" w:cstheme="majorBidi"/>
          <w:i/>
          <w:iCs/>
          <w:lang w:val="en"/>
        </w:rPr>
        <w:t>(great tradition)</w:t>
      </w:r>
      <w:r w:rsidRPr="003A430E">
        <w:rPr>
          <w:rStyle w:val="jlqj4b"/>
          <w:rFonts w:asciiTheme="majorBidi" w:eastAsiaTheme="majorEastAsia" w:hAnsiTheme="majorBidi" w:cstheme="majorBidi"/>
          <w:lang w:val="en"/>
        </w:rPr>
        <w:t xml:space="preserve"> that continues to be maintained, so that the existence of madrasas can survive amidst global changes, this view is as explained by </w:t>
      </w:r>
      <w:proofErr w:type="spellStart"/>
      <w:r w:rsidRPr="003A430E">
        <w:rPr>
          <w:rStyle w:val="jlqj4b"/>
          <w:rFonts w:asciiTheme="majorBidi" w:eastAsiaTheme="majorEastAsia" w:hAnsiTheme="majorBidi" w:cstheme="majorBidi"/>
          <w:lang w:val="en"/>
        </w:rPr>
        <w:t>Azra</w:t>
      </w:r>
      <w:proofErr w:type="spellEnd"/>
      <w:r w:rsidRPr="003A430E">
        <w:rPr>
          <w:rStyle w:val="jlqj4b"/>
          <w:rFonts w:asciiTheme="majorBidi" w:eastAsiaTheme="majorEastAsia" w:hAnsiTheme="majorBidi" w:cstheme="majorBidi"/>
          <w:lang w:val="en"/>
        </w:rPr>
        <w:t xml:space="preserve"> that, at least there are three functions of Islamic education </w:t>
      </w:r>
      <w:r w:rsidRPr="00EF718D">
        <w:rPr>
          <w:rStyle w:val="jlqj4b"/>
          <w:rFonts w:asciiTheme="majorBidi" w:eastAsiaTheme="majorEastAsia" w:hAnsiTheme="majorBidi" w:cstheme="majorBidi"/>
          <w:i/>
          <w:iCs/>
          <w:lang w:val="en"/>
        </w:rPr>
        <w:t>(madrasah),</w:t>
      </w:r>
      <w:r w:rsidRPr="003A430E">
        <w:rPr>
          <w:rStyle w:val="jlqj4b"/>
          <w:rFonts w:asciiTheme="majorBidi" w:eastAsiaTheme="majorEastAsia" w:hAnsiTheme="majorBidi" w:cstheme="majorBidi"/>
          <w:lang w:val="en"/>
        </w:rPr>
        <w:t xml:space="preserve"> among others;</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transmission of Islamic knowledge </w:t>
      </w:r>
      <w:r w:rsidRPr="003A430E">
        <w:rPr>
          <w:rStyle w:val="jlqj4b"/>
          <w:rFonts w:asciiTheme="majorBidi" w:eastAsiaTheme="majorEastAsia" w:hAnsiTheme="majorBidi" w:cstheme="majorBidi"/>
          <w:i/>
          <w:iCs/>
          <w:lang w:val="en"/>
        </w:rPr>
        <w:t>(transmission of Islamic knowledge),</w:t>
      </w:r>
      <w:r w:rsidRPr="003A430E">
        <w:rPr>
          <w:rStyle w:val="jlqj4b"/>
          <w:rFonts w:asciiTheme="majorBidi" w:eastAsiaTheme="majorEastAsia" w:hAnsiTheme="majorBidi" w:cstheme="majorBidi"/>
          <w:lang w:val="en"/>
        </w:rPr>
        <w:t xml:space="preserve"> maintenance of Islamic tradition </w:t>
      </w:r>
      <w:r w:rsidRPr="003A430E">
        <w:rPr>
          <w:rStyle w:val="jlqj4b"/>
          <w:rFonts w:asciiTheme="majorBidi" w:eastAsiaTheme="majorEastAsia" w:hAnsiTheme="majorBidi" w:cstheme="majorBidi"/>
          <w:i/>
          <w:iCs/>
          <w:lang w:val="en"/>
        </w:rPr>
        <w:t xml:space="preserve">(maintenance of Islamic tradition), </w:t>
      </w:r>
      <w:r w:rsidRPr="003A430E">
        <w:rPr>
          <w:rStyle w:val="jlqj4b"/>
          <w:rFonts w:asciiTheme="majorBidi" w:eastAsiaTheme="majorEastAsia" w:hAnsiTheme="majorBidi" w:cstheme="majorBidi"/>
          <w:lang w:val="en"/>
        </w:rPr>
        <w:t xml:space="preserve">development of prospective scholars, intellectuals </w:t>
      </w:r>
      <w:r w:rsidR="0007497B" w:rsidRPr="003A430E">
        <w:rPr>
          <w:rStyle w:val="jlqj4b"/>
          <w:rFonts w:asciiTheme="majorBidi" w:eastAsiaTheme="majorEastAsia" w:hAnsiTheme="majorBidi" w:cstheme="majorBidi"/>
          <w:i/>
          <w:iCs/>
          <w:lang w:val="en"/>
        </w:rPr>
        <w:t xml:space="preserve">(reproduction of </w:t>
      </w:r>
      <w:proofErr w:type="spellStart"/>
      <w:r w:rsidR="0007497B" w:rsidRPr="003A430E">
        <w:rPr>
          <w:rStyle w:val="jlqj4b"/>
          <w:rFonts w:asciiTheme="majorBidi" w:eastAsiaTheme="majorEastAsia" w:hAnsiTheme="majorBidi" w:cstheme="majorBidi"/>
          <w:i/>
          <w:iCs/>
          <w:lang w:val="en"/>
        </w:rPr>
        <w:t>ulama</w:t>
      </w:r>
      <w:proofErr w:type="spellEnd"/>
      <w:r w:rsidR="0007497B" w:rsidRPr="003A430E">
        <w:rPr>
          <w:rStyle w:val="jlqj4b"/>
          <w:rFonts w:asciiTheme="majorBidi" w:eastAsiaTheme="majorEastAsia" w:hAnsiTheme="majorBidi" w:cstheme="majorBidi"/>
          <w:i/>
          <w:iCs/>
          <w:lang w:val="en"/>
        </w:rPr>
        <w:t>)</w:t>
      </w:r>
      <w:r w:rsidR="0007497B" w:rsidRPr="003A430E">
        <w:rPr>
          <w:rStyle w:val="FootnoteReference"/>
          <w:rFonts w:asciiTheme="majorBidi" w:eastAsia="Calibri" w:hAnsiTheme="majorBidi" w:cstheme="majorBidi"/>
          <w:lang w:val="en-US"/>
        </w:rPr>
        <w:footnoteReference w:id="36"/>
      </w:r>
      <w:r w:rsidR="000013AC" w:rsidRPr="003A430E">
        <w:rPr>
          <w:rFonts w:asciiTheme="majorBidi" w:eastAsia="Calibri" w:hAnsiTheme="majorBidi" w:cstheme="majorBidi"/>
          <w:lang w:val="en-US"/>
        </w:rPr>
        <w:t>.</w:t>
      </w:r>
    </w:p>
    <w:p w14:paraId="645CA00F" w14:textId="77777777" w:rsidR="00654521" w:rsidRPr="003A430E" w:rsidRDefault="00654521" w:rsidP="00654521">
      <w:pPr>
        <w:tabs>
          <w:tab w:val="left" w:pos="426"/>
        </w:tabs>
        <w:spacing w:before="0"/>
        <w:ind w:left="0" w:firstLine="709"/>
        <w:contextualSpacing/>
        <w:rPr>
          <w:rFonts w:asciiTheme="majorBidi" w:eastAsiaTheme="majorEastAsia" w:hAnsiTheme="majorBidi" w:cstheme="majorBidi"/>
          <w:lang w:val="en"/>
        </w:rPr>
      </w:pPr>
      <w:r w:rsidRPr="003A430E">
        <w:rPr>
          <w:rFonts w:asciiTheme="majorBidi" w:hAnsiTheme="majorBidi" w:cstheme="majorBidi"/>
          <w:lang w:val="en"/>
        </w:rPr>
        <w:t xml:space="preserve">The significance of these values ​​is an important part in the management of various madrasas which are used as a culture </w:t>
      </w:r>
      <w:r w:rsidRPr="003A430E">
        <w:rPr>
          <w:rFonts w:asciiTheme="majorBidi" w:hAnsiTheme="majorBidi" w:cstheme="majorBidi"/>
          <w:i/>
          <w:iCs/>
          <w:lang w:val="en"/>
        </w:rPr>
        <w:t>(living culture)</w:t>
      </w:r>
      <w:r w:rsidRPr="003A430E">
        <w:rPr>
          <w:rFonts w:asciiTheme="majorBidi" w:hAnsiTheme="majorBidi" w:cstheme="majorBidi"/>
          <w:lang w:val="en"/>
        </w:rPr>
        <w:t xml:space="preserve"> and are continuously maintained so that they can give birth to local wisdom, thus the relationship between values ​​and madrasah culture then gives birth to several aspects, including; a) ideational school, in this case the madrasa culture is understood as a representation of the values ​​of the Koran and al-Hadith, so that it becomes the basis for belief in the management and is practiced collectively by the entire madrasa community both as a personal and operational foundation. both components in the formulation of vision and mission, curriculum development, leadership and organizational culture are built on the basis of the Koran and al-Hadith, while operationally this understanding is then practiced in everyday life </w:t>
      </w:r>
      <w:r w:rsidRPr="003A430E">
        <w:rPr>
          <w:rFonts w:asciiTheme="majorBidi" w:hAnsiTheme="majorBidi" w:cstheme="majorBidi"/>
          <w:i/>
          <w:iCs/>
          <w:lang w:val="en"/>
        </w:rPr>
        <w:t>(mode of conduct)</w:t>
      </w:r>
      <w:r w:rsidRPr="003A430E">
        <w:rPr>
          <w:rFonts w:asciiTheme="majorBidi" w:hAnsiTheme="majorBidi" w:cstheme="majorBidi"/>
          <w:lang w:val="en"/>
        </w:rPr>
        <w:t xml:space="preserve"> in the madrasa environment; b) school </w:t>
      </w:r>
      <w:proofErr w:type="spellStart"/>
      <w:r w:rsidRPr="003A430E">
        <w:rPr>
          <w:rFonts w:asciiTheme="majorBidi" w:hAnsiTheme="majorBidi" w:cstheme="majorBidi"/>
          <w:lang w:val="en"/>
        </w:rPr>
        <w:t>adaptationist</w:t>
      </w:r>
      <w:proofErr w:type="spellEnd"/>
      <w:r w:rsidRPr="003A430E">
        <w:rPr>
          <w:rFonts w:asciiTheme="majorBidi" w:hAnsiTheme="majorBidi" w:cstheme="majorBidi"/>
          <w:lang w:val="en"/>
        </w:rPr>
        <w:t>, madrasah buildings and physical structures have various uniqueness; c) realist school, the organizational culture of the madrasa is something that is complex in nature so that these social behaviors and actions can be passed on to the next generation.</w:t>
      </w:r>
      <w:r w:rsidRPr="003A430E">
        <w:rPr>
          <w:rFonts w:asciiTheme="majorBidi" w:hAnsiTheme="majorBidi" w:cstheme="majorBidi"/>
          <w:lang w:val="en-US"/>
        </w:rPr>
        <w:t xml:space="preserve"> </w:t>
      </w:r>
    </w:p>
    <w:p w14:paraId="0D6F04E2" w14:textId="772A9CED" w:rsidR="00654521" w:rsidRPr="003A430E" w:rsidRDefault="00654521" w:rsidP="00654521">
      <w:pPr>
        <w:tabs>
          <w:tab w:val="left" w:pos="426"/>
        </w:tabs>
        <w:spacing w:before="0"/>
        <w:ind w:left="0" w:firstLine="709"/>
        <w:contextualSpacing/>
        <w:rPr>
          <w:rFonts w:asciiTheme="majorBidi" w:eastAsiaTheme="majorEastAsia" w:hAnsiTheme="majorBidi" w:cstheme="majorBidi"/>
          <w:lang w:val="en"/>
        </w:rPr>
      </w:pPr>
      <w:r w:rsidRPr="003A430E">
        <w:rPr>
          <w:rFonts w:asciiTheme="majorBidi" w:hAnsiTheme="majorBidi" w:cstheme="majorBidi"/>
          <w:lang w:val="en"/>
        </w:rPr>
        <w:t xml:space="preserve">In this context, the process of forming a madrasa culture can be understood as a representation of the Koran and al-Hadith, through various interpretations based on the thoughts and knowledge of each individual, thus the relationship between thought and normativity of the values of the </w:t>
      </w:r>
      <w:r w:rsidR="00E36CA9">
        <w:rPr>
          <w:rFonts w:asciiTheme="majorBidi" w:hAnsiTheme="majorBidi" w:cstheme="majorBidi"/>
          <w:lang w:val="en"/>
        </w:rPr>
        <w:t>Qur'an which is transcendental</w:t>
      </w:r>
      <w:r w:rsidRPr="003A430E">
        <w:rPr>
          <w:rFonts w:asciiTheme="majorBidi" w:hAnsiTheme="majorBidi" w:cstheme="majorBidi"/>
          <w:lang w:val="en"/>
        </w:rPr>
        <w:t xml:space="preserve">, transcultural and historicity inherent in Islamic education institutions cannot be separated, even between the two of them are dialectical, therefore various interpretations are needed according to their knowledge, so that they can produce variants of meaning and make these values as foundation values for all madrasah activities. </w:t>
      </w:r>
      <w:proofErr w:type="gramStart"/>
      <w:r w:rsidRPr="003A430E">
        <w:rPr>
          <w:rFonts w:asciiTheme="majorBidi" w:hAnsiTheme="majorBidi" w:cstheme="majorBidi"/>
          <w:lang w:val="en"/>
        </w:rPr>
        <w:t>the</w:t>
      </w:r>
      <w:proofErr w:type="gramEnd"/>
      <w:r w:rsidRPr="003A430E">
        <w:rPr>
          <w:rFonts w:asciiTheme="majorBidi" w:hAnsiTheme="majorBidi" w:cstheme="majorBidi"/>
          <w:lang w:val="en"/>
        </w:rPr>
        <w:t xml:space="preserve"> </w:t>
      </w:r>
      <w:proofErr w:type="spellStart"/>
      <w:r w:rsidRPr="003A430E">
        <w:rPr>
          <w:rFonts w:asciiTheme="majorBidi" w:hAnsiTheme="majorBidi" w:cstheme="majorBidi"/>
          <w:lang w:val="en"/>
        </w:rPr>
        <w:t>habitualization</w:t>
      </w:r>
      <w:proofErr w:type="spellEnd"/>
      <w:r w:rsidRPr="003A430E">
        <w:rPr>
          <w:rFonts w:asciiTheme="majorBidi" w:hAnsiTheme="majorBidi" w:cstheme="majorBidi"/>
          <w:lang w:val="en"/>
        </w:rPr>
        <w:t xml:space="preserve"> of the values above then becomes the basic capital for the formation of local wisdom, as well as the institutional character of the madrasah, so that it can form the identity of the madrasa as a future Islamic education and differentiate it from other education.</w:t>
      </w:r>
      <w:r w:rsidRPr="003A430E">
        <w:rPr>
          <w:rFonts w:asciiTheme="majorBidi" w:hAnsiTheme="majorBidi" w:cstheme="majorBidi"/>
          <w:lang w:val="en-US"/>
        </w:rPr>
        <w:t xml:space="preserve"> </w:t>
      </w:r>
      <w:r w:rsidRPr="003A430E">
        <w:rPr>
          <w:rStyle w:val="jlqj4b"/>
          <w:rFonts w:asciiTheme="majorBidi" w:eastAsiaTheme="majorEastAsia" w:hAnsiTheme="majorBidi" w:cstheme="majorBidi"/>
          <w:lang w:val="en"/>
        </w:rPr>
        <w:t xml:space="preserve">In this context, local wisdom that is built by madrasas is essentially elitist charismatic values, even though each madrasah has its own characteristics regarding local wisdom, and has its own functional values according to their needs </w:t>
      </w:r>
      <w:r w:rsidRPr="003A430E">
        <w:rPr>
          <w:rStyle w:val="jlqj4b"/>
          <w:rFonts w:asciiTheme="majorBidi" w:eastAsiaTheme="majorEastAsia" w:hAnsiTheme="majorBidi" w:cstheme="majorBidi"/>
          <w:i/>
          <w:iCs/>
          <w:lang w:val="en"/>
        </w:rPr>
        <w:t>(how</w:t>
      </w:r>
      <w:r w:rsidRPr="003A430E">
        <w:rPr>
          <w:rStyle w:val="viiyi"/>
          <w:rFonts w:asciiTheme="majorBidi" w:hAnsiTheme="majorBidi" w:cstheme="majorBidi"/>
          <w:i/>
          <w:iCs/>
          <w:lang w:val="en"/>
        </w:rPr>
        <w:t xml:space="preserve"> </w:t>
      </w:r>
      <w:r w:rsidRPr="003A430E">
        <w:rPr>
          <w:rStyle w:val="jlqj4b"/>
          <w:rFonts w:asciiTheme="majorBidi" w:eastAsiaTheme="majorEastAsia" w:hAnsiTheme="majorBidi" w:cstheme="majorBidi"/>
          <w:i/>
          <w:iCs/>
          <w:lang w:val="en"/>
        </w:rPr>
        <w:t>important).</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Therefore, several constructs of local </w:t>
      </w:r>
      <w:r w:rsidRPr="003A430E">
        <w:rPr>
          <w:rStyle w:val="jlqj4b"/>
          <w:rFonts w:asciiTheme="majorBidi" w:eastAsiaTheme="majorEastAsia" w:hAnsiTheme="majorBidi" w:cstheme="majorBidi"/>
          <w:lang w:val="en"/>
        </w:rPr>
        <w:lastRenderedPageBreak/>
        <w:t xml:space="preserve">wisdom values in Madrasah </w:t>
      </w:r>
      <w:proofErr w:type="spellStart"/>
      <w:r w:rsidRPr="003A430E">
        <w:rPr>
          <w:rStyle w:val="jlqj4b"/>
          <w:rFonts w:asciiTheme="majorBidi" w:eastAsiaTheme="majorEastAsia" w:hAnsiTheme="majorBidi" w:cstheme="majorBidi"/>
          <w:lang w:val="en"/>
        </w:rPr>
        <w:t>Ibtidaiyah</w:t>
      </w:r>
      <w:proofErr w:type="spellEnd"/>
      <w:r w:rsidRPr="003A430E">
        <w:rPr>
          <w:rStyle w:val="jlqj4b"/>
          <w:rFonts w:asciiTheme="majorBidi" w:eastAsiaTheme="majorEastAsia" w:hAnsiTheme="majorBidi" w:cstheme="majorBidi"/>
          <w:lang w:val="en"/>
        </w:rPr>
        <w:t xml:space="preserve"> </w:t>
      </w:r>
      <w:proofErr w:type="spellStart"/>
      <w:r w:rsidRPr="003A430E">
        <w:rPr>
          <w:rStyle w:val="jlqj4b"/>
          <w:rFonts w:asciiTheme="majorBidi" w:eastAsiaTheme="majorEastAsia" w:hAnsiTheme="majorBidi" w:cstheme="majorBidi"/>
          <w:lang w:val="en"/>
        </w:rPr>
        <w:t>Negeri</w:t>
      </w:r>
      <w:proofErr w:type="spellEnd"/>
      <w:r w:rsidRPr="003A430E">
        <w:rPr>
          <w:rStyle w:val="jlqj4b"/>
          <w:rFonts w:asciiTheme="majorBidi" w:eastAsiaTheme="majorEastAsia" w:hAnsiTheme="majorBidi" w:cstheme="majorBidi"/>
          <w:lang w:val="en"/>
        </w:rPr>
        <w:t xml:space="preserve"> 1 </w:t>
      </w:r>
      <w:proofErr w:type="spellStart"/>
      <w:r w:rsidRPr="003A430E">
        <w:rPr>
          <w:rStyle w:val="jlqj4b"/>
          <w:rFonts w:asciiTheme="majorBidi" w:eastAsiaTheme="majorEastAsia" w:hAnsiTheme="majorBidi" w:cstheme="majorBidi"/>
          <w:lang w:val="en"/>
        </w:rPr>
        <w:t>Bojonegoro</w:t>
      </w:r>
      <w:proofErr w:type="spellEnd"/>
      <w:r w:rsidRPr="003A430E">
        <w:rPr>
          <w:rStyle w:val="jlqj4b"/>
          <w:rFonts w:asciiTheme="majorBidi" w:eastAsiaTheme="majorEastAsia" w:hAnsiTheme="majorBidi" w:cstheme="majorBidi"/>
          <w:lang w:val="en"/>
        </w:rPr>
        <w:t xml:space="preserve"> include;</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courtesy, self-discipline, togetherness, </w:t>
      </w:r>
      <w:proofErr w:type="spellStart"/>
      <w:r w:rsidRPr="003A430E">
        <w:rPr>
          <w:rStyle w:val="jlqj4b"/>
          <w:rFonts w:asciiTheme="majorBidi" w:eastAsiaTheme="majorEastAsia" w:hAnsiTheme="majorBidi" w:cstheme="majorBidi"/>
          <w:lang w:val="en"/>
        </w:rPr>
        <w:t>istiqomah</w:t>
      </w:r>
      <w:proofErr w:type="spellEnd"/>
      <w:r w:rsidRPr="003A430E">
        <w:rPr>
          <w:rStyle w:val="jlqj4b"/>
          <w:rFonts w:asciiTheme="majorBidi" w:eastAsiaTheme="majorEastAsia" w:hAnsiTheme="majorBidi" w:cstheme="majorBidi"/>
          <w:lang w:val="en"/>
        </w:rPr>
        <w:t xml:space="preserve">, sincere, visionary, listening to all forms of teacher advice, while the value of local wisdom in Madrasah </w:t>
      </w:r>
      <w:proofErr w:type="spellStart"/>
      <w:r w:rsidRPr="003A430E">
        <w:rPr>
          <w:rStyle w:val="jlqj4b"/>
          <w:rFonts w:asciiTheme="majorBidi" w:eastAsiaTheme="majorEastAsia" w:hAnsiTheme="majorBidi" w:cstheme="majorBidi"/>
          <w:lang w:val="en"/>
        </w:rPr>
        <w:t>Ibtidaiyah</w:t>
      </w:r>
      <w:proofErr w:type="spellEnd"/>
      <w:r w:rsidRPr="003A430E">
        <w:rPr>
          <w:rStyle w:val="jlqj4b"/>
          <w:rFonts w:asciiTheme="majorBidi" w:eastAsiaTheme="majorEastAsia" w:hAnsiTheme="majorBidi" w:cstheme="majorBidi"/>
          <w:lang w:val="en"/>
        </w:rPr>
        <w:t xml:space="preserve"> </w:t>
      </w:r>
      <w:proofErr w:type="spellStart"/>
      <w:r w:rsidRPr="003A430E">
        <w:rPr>
          <w:rStyle w:val="jlqj4b"/>
          <w:rFonts w:asciiTheme="majorBidi" w:eastAsiaTheme="majorEastAsia" w:hAnsiTheme="majorBidi" w:cstheme="majorBidi"/>
          <w:lang w:val="en"/>
        </w:rPr>
        <w:t>Nurul</w:t>
      </w:r>
      <w:proofErr w:type="spellEnd"/>
      <w:r w:rsidRPr="003A430E">
        <w:rPr>
          <w:rStyle w:val="jlqj4b"/>
          <w:rFonts w:asciiTheme="majorBidi" w:eastAsiaTheme="majorEastAsia" w:hAnsiTheme="majorBidi" w:cstheme="majorBidi"/>
          <w:lang w:val="en"/>
        </w:rPr>
        <w:t xml:space="preserve"> </w:t>
      </w:r>
      <w:proofErr w:type="spellStart"/>
      <w:r w:rsidRPr="003A430E">
        <w:rPr>
          <w:rStyle w:val="jlqj4b"/>
          <w:rFonts w:asciiTheme="majorBidi" w:eastAsiaTheme="majorEastAsia" w:hAnsiTheme="majorBidi" w:cstheme="majorBidi"/>
          <w:lang w:val="en"/>
        </w:rPr>
        <w:t>Ulum</w:t>
      </w:r>
      <w:proofErr w:type="spellEnd"/>
      <w:r w:rsidRPr="003A430E">
        <w:rPr>
          <w:rStyle w:val="jlqj4b"/>
          <w:rFonts w:asciiTheme="majorBidi" w:eastAsiaTheme="majorEastAsia" w:hAnsiTheme="majorBidi" w:cstheme="majorBidi"/>
          <w:lang w:val="en"/>
        </w:rPr>
        <w:t xml:space="preserve"> </w:t>
      </w:r>
      <w:proofErr w:type="spellStart"/>
      <w:r w:rsidRPr="003A430E">
        <w:rPr>
          <w:rStyle w:val="jlqj4b"/>
          <w:rFonts w:asciiTheme="majorBidi" w:eastAsiaTheme="majorEastAsia" w:hAnsiTheme="majorBidi" w:cstheme="majorBidi"/>
          <w:lang w:val="en"/>
        </w:rPr>
        <w:t>nggulan</w:t>
      </w:r>
      <w:proofErr w:type="spellEnd"/>
      <w:r w:rsidRPr="003A430E">
        <w:rPr>
          <w:rStyle w:val="jlqj4b"/>
          <w:rFonts w:asciiTheme="majorBidi" w:eastAsiaTheme="majorEastAsia" w:hAnsiTheme="majorBidi" w:cstheme="majorBidi"/>
          <w:lang w:val="en"/>
        </w:rPr>
        <w:t xml:space="preserve"> </w:t>
      </w:r>
      <w:proofErr w:type="spellStart"/>
      <w:r w:rsidRPr="003A430E">
        <w:rPr>
          <w:rStyle w:val="jlqj4b"/>
          <w:rFonts w:asciiTheme="majorBidi" w:eastAsiaTheme="majorEastAsia" w:hAnsiTheme="majorBidi" w:cstheme="majorBidi"/>
          <w:lang w:val="en"/>
        </w:rPr>
        <w:t>Bojonegoro</w:t>
      </w:r>
      <w:proofErr w:type="spellEnd"/>
      <w:r w:rsidRPr="003A430E">
        <w:rPr>
          <w:rStyle w:val="jlqj4b"/>
          <w:rFonts w:asciiTheme="majorBidi" w:eastAsiaTheme="majorEastAsia" w:hAnsiTheme="majorBidi" w:cstheme="majorBidi"/>
          <w:lang w:val="en"/>
        </w:rPr>
        <w:t xml:space="preserve"> includes;</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devotion, sincerity, courtesy, self-discipline, togetherness, </w:t>
      </w:r>
      <w:proofErr w:type="spellStart"/>
      <w:r w:rsidRPr="003A430E">
        <w:rPr>
          <w:rStyle w:val="jlqj4b"/>
          <w:rFonts w:asciiTheme="majorBidi" w:eastAsiaTheme="majorEastAsia" w:hAnsiTheme="majorBidi" w:cstheme="majorBidi"/>
          <w:lang w:val="en"/>
        </w:rPr>
        <w:t>istiqomah</w:t>
      </w:r>
      <w:proofErr w:type="spellEnd"/>
      <w:r w:rsidRPr="003A430E">
        <w:rPr>
          <w:rStyle w:val="jlqj4b"/>
          <w:rFonts w:asciiTheme="majorBidi" w:eastAsiaTheme="majorEastAsia" w:hAnsiTheme="majorBidi" w:cstheme="majorBidi"/>
          <w:lang w:val="en"/>
        </w:rPr>
        <w:t xml:space="preserve"> and cooperation.</w:t>
      </w:r>
    </w:p>
    <w:p w14:paraId="3A91CE3C" w14:textId="77777777" w:rsidR="00500A82" w:rsidRPr="003A430E" w:rsidRDefault="00500A82" w:rsidP="00500A82">
      <w:pPr>
        <w:spacing w:before="0"/>
        <w:contextualSpacing/>
        <w:jc w:val="left"/>
        <w:rPr>
          <w:rFonts w:asciiTheme="majorBidi" w:hAnsiTheme="majorBidi" w:cstheme="majorBidi"/>
          <w:b/>
          <w:bCs/>
          <w:color w:val="000000"/>
          <w:lang w:val="en-US"/>
        </w:rPr>
      </w:pPr>
    </w:p>
    <w:p w14:paraId="210BEAD3" w14:textId="1BF8A543" w:rsidR="000D7575" w:rsidRPr="003A430E" w:rsidRDefault="00500A82" w:rsidP="0086362A">
      <w:pPr>
        <w:spacing w:before="0"/>
        <w:ind w:left="0" w:firstLine="0"/>
        <w:contextualSpacing/>
        <w:jc w:val="left"/>
        <w:rPr>
          <w:rFonts w:asciiTheme="majorBidi" w:hAnsiTheme="majorBidi" w:cstheme="majorBidi"/>
          <w:b/>
          <w:bCs/>
          <w:lang w:val="en-US"/>
        </w:rPr>
      </w:pPr>
      <w:r w:rsidRPr="003A430E">
        <w:rPr>
          <w:rStyle w:val="jlqj4b"/>
          <w:rFonts w:asciiTheme="majorBidi" w:eastAsiaTheme="majorEastAsia" w:hAnsiTheme="majorBidi" w:cstheme="majorBidi"/>
          <w:b/>
          <w:bCs/>
          <w:lang w:val="en"/>
        </w:rPr>
        <w:t>The Internalization of Madrasah Local Wisdom Values</w:t>
      </w:r>
    </w:p>
    <w:p w14:paraId="12DE1B58" w14:textId="3D0C3A23" w:rsidR="00500A82" w:rsidRPr="003A430E" w:rsidRDefault="00500A82" w:rsidP="0086362A">
      <w:pPr>
        <w:tabs>
          <w:tab w:val="left" w:pos="426"/>
        </w:tabs>
        <w:spacing w:before="0"/>
        <w:ind w:left="0" w:firstLine="709"/>
        <w:contextualSpacing/>
        <w:rPr>
          <w:rFonts w:asciiTheme="majorBidi" w:hAnsiTheme="majorBidi" w:cstheme="majorBidi"/>
          <w:lang w:val="en-US"/>
        </w:rPr>
      </w:pPr>
      <w:r w:rsidRPr="003A430E">
        <w:rPr>
          <w:rStyle w:val="jlqj4b"/>
          <w:rFonts w:asciiTheme="majorBidi" w:eastAsiaTheme="majorEastAsia" w:hAnsiTheme="majorBidi" w:cstheme="majorBidi"/>
          <w:lang w:val="en"/>
        </w:rPr>
        <w:t>Sociologically, the existence of madrasas basically cannot be separated from local wisdom, as part of the characteristics of madrasah education.</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Thus the existence of madrasas cannot be separated from the various demands of society and their existence </w:t>
      </w:r>
      <w:r w:rsidRPr="003A430E">
        <w:rPr>
          <w:rFonts w:asciiTheme="majorBidi" w:hAnsiTheme="majorBidi" w:cstheme="majorBidi"/>
        </w:rPr>
        <w:t>continues</w:t>
      </w:r>
      <w:r w:rsidRPr="003A430E">
        <w:rPr>
          <w:rStyle w:val="jlqj4b"/>
          <w:rFonts w:asciiTheme="majorBidi" w:eastAsiaTheme="majorEastAsia" w:hAnsiTheme="majorBidi" w:cstheme="majorBidi"/>
          <w:lang w:val="en"/>
        </w:rPr>
        <w:t xml:space="preserve"> to provide various contributions in the community.</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In this context, the internalization of local wisdom values in madrasah education can be understood as social capital in shaping individual social behavior, by transmitting all of the above values</w:t>
      </w:r>
      <w:r w:rsidR="0086362A" w:rsidRPr="003A430E">
        <w:rPr>
          <w:rStyle w:val="jlqj4b"/>
          <w:rFonts w:asciiTheme="majorBidi" w:eastAsiaTheme="majorEastAsia" w:hAnsiTheme="majorBidi" w:cstheme="majorBidi"/>
          <w:lang w:val="en"/>
        </w:rPr>
        <w:t xml:space="preserve"> in the management of education</w:t>
      </w:r>
      <w:r w:rsidR="0007497B" w:rsidRPr="003A430E">
        <w:rPr>
          <w:rStyle w:val="FootnoteReference"/>
          <w:rFonts w:asciiTheme="majorBidi" w:eastAsia="Calibri" w:hAnsiTheme="majorBidi" w:cstheme="majorBidi"/>
          <w:lang w:val="en-US"/>
        </w:rPr>
        <w:footnoteReference w:id="37"/>
      </w:r>
      <w:r w:rsidR="0086362A" w:rsidRPr="003A430E">
        <w:rPr>
          <w:rFonts w:asciiTheme="majorBidi" w:hAnsiTheme="majorBidi" w:cstheme="majorBidi"/>
          <w:color w:val="000000"/>
          <w:lang w:val="en-US"/>
        </w:rPr>
        <w:t xml:space="preserve">. </w:t>
      </w:r>
      <w:r w:rsidRPr="003A430E">
        <w:rPr>
          <w:rStyle w:val="jlqj4b"/>
          <w:rFonts w:asciiTheme="majorBidi" w:eastAsiaTheme="majorEastAsia" w:hAnsiTheme="majorBidi" w:cstheme="majorBidi"/>
          <w:lang w:val="en"/>
        </w:rPr>
        <w:t xml:space="preserve">Therefore, local wisdom is basically a combination of local values and </w:t>
      </w:r>
      <w:proofErr w:type="gramStart"/>
      <w:r w:rsidRPr="003A430E">
        <w:rPr>
          <w:rStyle w:val="jlqj4b"/>
          <w:rFonts w:asciiTheme="majorBidi" w:eastAsiaTheme="majorEastAsia" w:hAnsiTheme="majorBidi" w:cstheme="majorBidi"/>
          <w:lang w:val="en"/>
        </w:rPr>
        <w:t>wisdom,</w:t>
      </w:r>
      <w:proofErr w:type="gramEnd"/>
      <w:r w:rsidRPr="003A430E">
        <w:rPr>
          <w:rStyle w:val="jlqj4b"/>
          <w:rFonts w:asciiTheme="majorBidi" w:eastAsiaTheme="majorEastAsia" w:hAnsiTheme="majorBidi" w:cstheme="majorBidi"/>
          <w:lang w:val="en"/>
        </w:rPr>
        <w:t xml:space="preserve"> the two terms above have different meanings a</w:t>
      </w:r>
      <w:r w:rsidR="0007497B" w:rsidRPr="003A430E">
        <w:rPr>
          <w:rStyle w:val="jlqj4b"/>
          <w:rFonts w:asciiTheme="majorBidi" w:eastAsiaTheme="majorEastAsia" w:hAnsiTheme="majorBidi" w:cstheme="majorBidi"/>
          <w:lang w:val="en"/>
        </w:rPr>
        <w:t>nd interpretations</w:t>
      </w:r>
      <w:r w:rsidR="0007497B" w:rsidRPr="003A430E">
        <w:rPr>
          <w:rStyle w:val="FootnoteReference"/>
          <w:rFonts w:asciiTheme="majorBidi" w:eastAsia="Calibri" w:hAnsiTheme="majorBidi" w:cstheme="majorBidi"/>
          <w:lang w:val="en-US"/>
        </w:rPr>
        <w:footnoteReference w:id="38"/>
      </w:r>
      <w:r w:rsidR="0086362A" w:rsidRPr="003A430E">
        <w:rPr>
          <w:rFonts w:asciiTheme="majorBidi" w:hAnsiTheme="majorBidi" w:cstheme="majorBidi"/>
          <w:color w:val="000000"/>
          <w:lang w:val="en-US"/>
        </w:rPr>
        <w:t>.</w:t>
      </w:r>
      <w:r w:rsidR="0086362A" w:rsidRPr="003A430E">
        <w:rPr>
          <w:rFonts w:asciiTheme="majorBidi" w:hAnsiTheme="majorBidi" w:cstheme="majorBidi"/>
          <w:lang w:val="en-US"/>
        </w:rPr>
        <w:t xml:space="preserve"> </w:t>
      </w:r>
      <w:r w:rsidRPr="003A430E">
        <w:rPr>
          <w:rStyle w:val="jlqj4b"/>
          <w:rFonts w:asciiTheme="majorBidi" w:eastAsiaTheme="majorEastAsia" w:hAnsiTheme="majorBidi" w:cstheme="majorBidi"/>
          <w:lang w:val="en"/>
        </w:rPr>
        <w:t>Theoretically, value can essentially be interpreted as something that is valuable and useful in an individual's social life, besides that value can also indicate something that is considered meaningful, in the form of a belief system that is in the social sphere, where human existence basically requires something that is considered meaningful.</w:t>
      </w:r>
      <w:r w:rsidRPr="003A430E">
        <w:rPr>
          <w:rStyle w:val="viiyi"/>
          <w:rFonts w:asciiTheme="majorBidi" w:hAnsiTheme="majorBidi" w:cstheme="majorBidi"/>
          <w:lang w:val="en"/>
        </w:rPr>
        <w:t xml:space="preserve"> </w:t>
      </w:r>
      <w:proofErr w:type="gramStart"/>
      <w:r w:rsidRPr="003A430E">
        <w:rPr>
          <w:rStyle w:val="jlqj4b"/>
          <w:rFonts w:asciiTheme="majorBidi" w:eastAsiaTheme="majorEastAsia" w:hAnsiTheme="majorBidi" w:cstheme="majorBidi"/>
          <w:lang w:val="en"/>
        </w:rPr>
        <w:t>valuable</w:t>
      </w:r>
      <w:proofErr w:type="gramEnd"/>
      <w:r w:rsidRPr="003A430E">
        <w:rPr>
          <w:rStyle w:val="jlqj4b"/>
          <w:rFonts w:asciiTheme="majorBidi" w:eastAsiaTheme="majorEastAsia" w:hAnsiTheme="majorBidi" w:cstheme="majorBidi"/>
          <w:lang w:val="en"/>
        </w:rPr>
        <w:t xml:space="preserve"> and requires him to take a decision and action and can give meaning to his social life.</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Therefore, if humans lose their value, they will not know their purpose in life and they will not even have the certainty to act in their social reality</w:t>
      </w:r>
    </w:p>
    <w:p w14:paraId="39293A91" w14:textId="6368720B" w:rsidR="00021395" w:rsidRPr="003A430E" w:rsidRDefault="0086362A" w:rsidP="0086362A">
      <w:pPr>
        <w:tabs>
          <w:tab w:val="left" w:pos="426"/>
        </w:tabs>
        <w:spacing w:before="0"/>
        <w:ind w:left="0" w:firstLine="709"/>
        <w:contextualSpacing/>
        <w:rPr>
          <w:rFonts w:asciiTheme="majorBidi" w:eastAsia="Calibri" w:hAnsiTheme="majorBidi" w:cstheme="majorBidi"/>
          <w:lang w:val="en-US"/>
        </w:rPr>
      </w:pPr>
      <w:r w:rsidRPr="003A430E">
        <w:rPr>
          <w:rStyle w:val="jlqj4b"/>
          <w:rFonts w:asciiTheme="majorBidi" w:eastAsiaTheme="majorEastAsia" w:hAnsiTheme="majorBidi" w:cstheme="majorBidi"/>
          <w:lang w:val="en"/>
        </w:rPr>
        <w:t>In this context, value is basically more abstract in nature and not a concrete object, it is not just a matter of appreciation that is desired or unwanted, liked or disliked, but value is a relationship between the subject as an appraiser and the object being assessed.</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This view is as explained by </w:t>
      </w:r>
      <w:proofErr w:type="spellStart"/>
      <w:r w:rsidRPr="003A430E">
        <w:rPr>
          <w:rStyle w:val="jlqj4b"/>
          <w:rFonts w:asciiTheme="majorBidi" w:eastAsiaTheme="majorEastAsia" w:hAnsiTheme="majorBidi" w:cstheme="majorBidi"/>
          <w:lang w:val="en"/>
        </w:rPr>
        <w:t>Fraenkel</w:t>
      </w:r>
      <w:proofErr w:type="spellEnd"/>
      <w:r w:rsidRPr="003A430E">
        <w:rPr>
          <w:rStyle w:val="jlqj4b"/>
          <w:rFonts w:asciiTheme="majorBidi" w:eastAsiaTheme="majorEastAsia" w:hAnsiTheme="majorBidi" w:cstheme="majorBidi"/>
          <w:lang w:val="en"/>
        </w:rPr>
        <w:t>, that value can be interpreted as a standard for the formation of behavior, beauty, justice, truth in accordance with social c</w:t>
      </w:r>
      <w:r w:rsidR="0007497B" w:rsidRPr="003A430E">
        <w:rPr>
          <w:rStyle w:val="jlqj4b"/>
          <w:rFonts w:asciiTheme="majorBidi" w:eastAsiaTheme="majorEastAsia" w:hAnsiTheme="majorBidi" w:cstheme="majorBidi"/>
          <w:lang w:val="en"/>
        </w:rPr>
        <w:t>onditions</w:t>
      </w:r>
      <w:r w:rsidR="0007497B" w:rsidRPr="003A430E">
        <w:rPr>
          <w:rStyle w:val="FootnoteReference"/>
          <w:rFonts w:asciiTheme="majorBidi" w:eastAsia="Calibri" w:hAnsiTheme="majorBidi" w:cstheme="majorBidi"/>
          <w:lang w:val="en-US"/>
        </w:rPr>
        <w:footnoteReference w:id="39"/>
      </w:r>
      <w:r w:rsidRPr="003A430E">
        <w:rPr>
          <w:rFonts w:asciiTheme="majorBidi" w:eastAsia="Calibri" w:hAnsiTheme="majorBidi" w:cstheme="majorBidi"/>
        </w:rPr>
        <w:t xml:space="preserve">, </w:t>
      </w:r>
      <w:r w:rsidRPr="003A430E">
        <w:rPr>
          <w:rStyle w:val="jlqj4b"/>
          <w:rFonts w:asciiTheme="majorBidi" w:eastAsiaTheme="majorEastAsia" w:hAnsiTheme="majorBidi" w:cstheme="majorBidi"/>
          <w:lang w:val="en"/>
        </w:rPr>
        <w:t xml:space="preserve">while </w:t>
      </w:r>
      <w:proofErr w:type="spellStart"/>
      <w:r w:rsidRPr="003A430E">
        <w:rPr>
          <w:rStyle w:val="jlqj4b"/>
          <w:rFonts w:asciiTheme="majorBidi" w:eastAsiaTheme="majorEastAsia" w:hAnsiTheme="majorBidi" w:cstheme="majorBidi"/>
          <w:lang w:val="en"/>
        </w:rPr>
        <w:t>Frondizi</w:t>
      </w:r>
      <w:proofErr w:type="spellEnd"/>
      <w:r w:rsidRPr="003A430E">
        <w:rPr>
          <w:rStyle w:val="jlqj4b"/>
          <w:rFonts w:asciiTheme="majorBidi" w:eastAsiaTheme="majorEastAsia" w:hAnsiTheme="majorBidi" w:cstheme="majorBidi"/>
          <w:lang w:val="en"/>
        </w:rPr>
        <w:t xml:space="preserve"> explained that value is more objective and does not depend on a subject.</w:t>
      </w:r>
      <w:r w:rsidRPr="003A430E">
        <w:rPr>
          <w:rStyle w:val="viiyi"/>
          <w:rFonts w:asciiTheme="majorBidi" w:hAnsiTheme="majorBidi" w:cstheme="majorBidi"/>
          <w:lang w:val="en"/>
        </w:rPr>
        <w:t xml:space="preserve"> </w:t>
      </w:r>
      <w:proofErr w:type="gramStart"/>
      <w:r w:rsidRPr="003A430E">
        <w:rPr>
          <w:rStyle w:val="jlqj4b"/>
          <w:rFonts w:asciiTheme="majorBidi" w:eastAsiaTheme="majorEastAsia" w:hAnsiTheme="majorBidi" w:cstheme="majorBidi"/>
          <w:lang w:val="en"/>
        </w:rPr>
        <w:t>or</w:t>
      </w:r>
      <w:proofErr w:type="gramEnd"/>
      <w:r w:rsidRPr="003A430E">
        <w:rPr>
          <w:rStyle w:val="jlqj4b"/>
          <w:rFonts w:asciiTheme="majorBidi" w:eastAsiaTheme="majorEastAsia" w:hAnsiTheme="majorBidi" w:cstheme="majorBidi"/>
          <w:lang w:val="en"/>
        </w:rPr>
        <w:t xml:space="preserve"> awareness, on the other hand, more value is subjective, where its meaning and validity depend on the actions and behavior of the subject who makes the assessment without considering whether i</w:t>
      </w:r>
      <w:r w:rsidR="00EF718D">
        <w:rPr>
          <w:rStyle w:val="jlqj4b"/>
          <w:rFonts w:asciiTheme="majorBidi" w:eastAsiaTheme="majorEastAsia" w:hAnsiTheme="majorBidi" w:cstheme="majorBidi"/>
          <w:lang w:val="en"/>
        </w:rPr>
        <w:t>t is psychological or concrete</w:t>
      </w:r>
      <w:r w:rsidR="0007497B" w:rsidRPr="003A430E">
        <w:rPr>
          <w:rStyle w:val="FootnoteReference"/>
          <w:rFonts w:asciiTheme="majorBidi" w:eastAsia="Calibri" w:hAnsiTheme="majorBidi" w:cstheme="majorBidi"/>
          <w:lang w:val="en-US"/>
        </w:rPr>
        <w:footnoteReference w:id="40"/>
      </w:r>
      <w:r w:rsidRPr="003A430E">
        <w:rPr>
          <w:rFonts w:asciiTheme="majorBidi" w:eastAsia="Calibri" w:hAnsiTheme="majorBidi" w:cstheme="majorBidi"/>
          <w:lang w:val="sv-SE"/>
        </w:rPr>
        <w:t>.</w:t>
      </w:r>
      <w:r w:rsidRPr="003A430E">
        <w:rPr>
          <w:rFonts w:asciiTheme="majorBidi" w:eastAsia="Calibri" w:hAnsiTheme="majorBidi" w:cstheme="majorBidi"/>
          <w:lang w:val="en-US"/>
        </w:rPr>
        <w:t xml:space="preserve"> </w:t>
      </w:r>
      <w:r w:rsidRPr="003A430E">
        <w:rPr>
          <w:rStyle w:val="jlqj4b"/>
          <w:rFonts w:asciiTheme="majorBidi" w:eastAsiaTheme="majorEastAsia" w:hAnsiTheme="majorBidi" w:cstheme="majorBidi"/>
          <w:lang w:val="en"/>
        </w:rPr>
        <w:t xml:space="preserve">In the </w:t>
      </w:r>
      <w:proofErr w:type="spellStart"/>
      <w:r w:rsidRPr="003A430E">
        <w:rPr>
          <w:rStyle w:val="jlqj4b"/>
          <w:rFonts w:asciiTheme="majorBidi" w:eastAsiaTheme="majorEastAsia" w:hAnsiTheme="majorBidi" w:cstheme="majorBidi"/>
          <w:lang w:val="en"/>
        </w:rPr>
        <w:t>Ginanjar</w:t>
      </w:r>
      <w:proofErr w:type="spellEnd"/>
      <w:r w:rsidRPr="003A430E">
        <w:rPr>
          <w:rStyle w:val="jlqj4b"/>
          <w:rFonts w:asciiTheme="majorBidi" w:eastAsiaTheme="majorEastAsia" w:hAnsiTheme="majorBidi" w:cstheme="majorBidi"/>
          <w:lang w:val="en"/>
        </w:rPr>
        <w:t xml:space="preserve"> perspective, values are in the heart </w:t>
      </w:r>
      <w:r w:rsidRPr="003A430E">
        <w:rPr>
          <w:rStyle w:val="jlqj4b"/>
          <w:rFonts w:asciiTheme="majorBidi" w:eastAsiaTheme="majorEastAsia" w:hAnsiTheme="majorBidi" w:cstheme="majorBidi"/>
          <w:i/>
          <w:iCs/>
          <w:lang w:val="en"/>
        </w:rPr>
        <w:t>(</w:t>
      </w:r>
      <w:proofErr w:type="spellStart"/>
      <w:r w:rsidRPr="003A430E">
        <w:rPr>
          <w:rStyle w:val="jlqj4b"/>
          <w:rFonts w:asciiTheme="majorBidi" w:eastAsiaTheme="majorEastAsia" w:hAnsiTheme="majorBidi" w:cstheme="majorBidi"/>
          <w:i/>
          <w:iCs/>
          <w:lang w:val="en"/>
        </w:rPr>
        <w:t>basirah</w:t>
      </w:r>
      <w:proofErr w:type="spellEnd"/>
      <w:r w:rsidRPr="003A430E">
        <w:rPr>
          <w:rStyle w:val="jlqj4b"/>
          <w:rFonts w:asciiTheme="majorBidi" w:eastAsiaTheme="majorEastAsia" w:hAnsiTheme="majorBidi" w:cstheme="majorBidi"/>
          <w:i/>
          <w:iCs/>
          <w:lang w:val="en"/>
        </w:rPr>
        <w:t>)</w:t>
      </w:r>
      <w:r w:rsidRPr="003A430E">
        <w:rPr>
          <w:rStyle w:val="jlqj4b"/>
          <w:rFonts w:asciiTheme="majorBidi" w:eastAsiaTheme="majorEastAsia" w:hAnsiTheme="majorBidi" w:cstheme="majorBidi"/>
          <w:lang w:val="en"/>
        </w:rPr>
        <w:t xml:space="preserve"> with their </w:t>
      </w:r>
      <w:proofErr w:type="spellStart"/>
      <w:r w:rsidRPr="003A430E">
        <w:rPr>
          <w:rStyle w:val="jlqj4b"/>
          <w:rFonts w:asciiTheme="majorBidi" w:eastAsiaTheme="majorEastAsia" w:hAnsiTheme="majorBidi" w:cstheme="majorBidi"/>
          <w:lang w:val="en"/>
        </w:rPr>
        <w:t>ihsan</w:t>
      </w:r>
      <w:proofErr w:type="spellEnd"/>
      <w:r w:rsidRPr="003A430E">
        <w:rPr>
          <w:rStyle w:val="jlqj4b"/>
          <w:rFonts w:asciiTheme="majorBidi" w:eastAsiaTheme="majorEastAsia" w:hAnsiTheme="majorBidi" w:cstheme="majorBidi"/>
          <w:lang w:val="en"/>
        </w:rPr>
        <w:t xml:space="preserve"> nature, which is in accordance with the nature of humanity universally.</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Therefore, every individual basically has a value system that can be applied in society</w:t>
      </w:r>
      <w:r w:rsidR="0007497B" w:rsidRPr="003A430E">
        <w:rPr>
          <w:rStyle w:val="FootnoteReference"/>
          <w:rFonts w:asciiTheme="majorBidi" w:eastAsia="Calibri" w:hAnsiTheme="majorBidi" w:cstheme="majorBidi"/>
          <w:lang w:val="en-US"/>
        </w:rPr>
        <w:footnoteReference w:id="41"/>
      </w:r>
      <w:r w:rsidRPr="003A430E">
        <w:rPr>
          <w:rFonts w:asciiTheme="majorBidi" w:eastAsia="Calibri" w:hAnsiTheme="majorBidi" w:cstheme="majorBidi"/>
        </w:rPr>
        <w:t xml:space="preserve">. </w:t>
      </w:r>
      <w:r w:rsidRPr="003A430E">
        <w:rPr>
          <w:rStyle w:val="jlqj4b"/>
          <w:rFonts w:asciiTheme="majorBidi" w:eastAsiaTheme="majorEastAsia" w:hAnsiTheme="majorBidi" w:cstheme="majorBidi"/>
          <w:lang w:val="en"/>
        </w:rPr>
        <w:t xml:space="preserve">Meanwhile, Victor E </w:t>
      </w:r>
      <w:proofErr w:type="spellStart"/>
      <w:r w:rsidRPr="003A430E">
        <w:rPr>
          <w:rStyle w:val="jlqj4b"/>
          <w:rFonts w:asciiTheme="majorBidi" w:eastAsiaTheme="majorEastAsia" w:hAnsiTheme="majorBidi" w:cstheme="majorBidi"/>
          <w:lang w:val="en"/>
        </w:rPr>
        <w:t>Fraenkel</w:t>
      </w:r>
      <w:proofErr w:type="spellEnd"/>
      <w:r w:rsidRPr="003A430E">
        <w:rPr>
          <w:rStyle w:val="jlqj4b"/>
          <w:rFonts w:asciiTheme="majorBidi" w:eastAsiaTheme="majorEastAsia" w:hAnsiTheme="majorBidi" w:cstheme="majorBidi"/>
          <w:lang w:val="en"/>
        </w:rPr>
        <w:t xml:space="preserve"> explained that, people have enough to live, but nothing to live for;</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they have the means, but no meaning, value contains various meanings and is something that is essential in various social </w:t>
      </w:r>
      <w:proofErr w:type="gramStart"/>
      <w:r w:rsidRPr="003A430E">
        <w:rPr>
          <w:rStyle w:val="jlqj4b"/>
          <w:rFonts w:asciiTheme="majorBidi" w:eastAsiaTheme="majorEastAsia" w:hAnsiTheme="majorBidi" w:cstheme="majorBidi"/>
          <w:lang w:val="en"/>
        </w:rPr>
        <w:t>life</w:t>
      </w:r>
      <w:proofErr w:type="gramEnd"/>
      <w:r w:rsidRPr="003A430E">
        <w:rPr>
          <w:rStyle w:val="jlqj4b"/>
          <w:rFonts w:asciiTheme="majorBidi" w:eastAsiaTheme="majorEastAsia" w:hAnsiTheme="majorBidi" w:cstheme="majorBidi"/>
          <w:lang w:val="en"/>
        </w:rPr>
        <w:t>.</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In this context, values can contain various meanings both as beauty and truth, and even become the basis for the formation of individual behavior and actions in the midst of society</w:t>
      </w:r>
      <w:r w:rsidR="0007497B" w:rsidRPr="003A430E">
        <w:rPr>
          <w:rStyle w:val="FootnoteReference"/>
          <w:rFonts w:asciiTheme="majorBidi" w:hAnsiTheme="majorBidi" w:cstheme="majorBidi"/>
        </w:rPr>
        <w:footnoteReference w:id="42"/>
      </w:r>
    </w:p>
    <w:p w14:paraId="10776DE1" w14:textId="7D70729D" w:rsidR="004359D8" w:rsidRPr="003A430E" w:rsidRDefault="0086362A" w:rsidP="00BE17B7">
      <w:pPr>
        <w:tabs>
          <w:tab w:val="left" w:pos="426"/>
        </w:tabs>
        <w:spacing w:before="0"/>
        <w:ind w:left="0" w:firstLine="709"/>
        <w:contextualSpacing/>
        <w:rPr>
          <w:rFonts w:asciiTheme="majorBidi" w:hAnsiTheme="majorBidi" w:cstheme="majorBidi"/>
          <w:color w:val="000000"/>
          <w:lang w:val="en-US"/>
        </w:rPr>
      </w:pPr>
      <w:r w:rsidRPr="003A430E">
        <w:rPr>
          <w:rStyle w:val="jlqj4b"/>
          <w:rFonts w:asciiTheme="majorBidi" w:eastAsiaTheme="majorEastAsia" w:hAnsiTheme="majorBidi" w:cstheme="majorBidi"/>
          <w:lang w:val="en"/>
        </w:rPr>
        <w:t xml:space="preserve">Whereas wisdom in the Big Indonesian Dictionary is defined as wisdom, cleverness, cleverness, knowledge and knowledge, while local understanding is more aimed at a location, place or community, thus the relationship between the two then gives </w:t>
      </w:r>
      <w:r w:rsidRPr="003A430E">
        <w:rPr>
          <w:rStyle w:val="jlqj4b"/>
          <w:rFonts w:asciiTheme="majorBidi" w:eastAsiaTheme="majorEastAsia" w:hAnsiTheme="majorBidi" w:cstheme="majorBidi"/>
          <w:lang w:val="en"/>
        </w:rPr>
        <w:lastRenderedPageBreak/>
        <w:t xml:space="preserve">birth to local wisdom </w:t>
      </w:r>
      <w:r w:rsidRPr="003A430E">
        <w:rPr>
          <w:rStyle w:val="jlqj4b"/>
          <w:rFonts w:asciiTheme="majorBidi" w:eastAsiaTheme="majorEastAsia" w:hAnsiTheme="majorBidi" w:cstheme="majorBidi"/>
          <w:i/>
          <w:iCs/>
          <w:lang w:val="en"/>
        </w:rPr>
        <w:t>(local community).</w:t>
      </w:r>
      <w:r w:rsidRPr="003A430E">
        <w:rPr>
          <w:rStyle w:val="viiyi"/>
          <w:rFonts w:asciiTheme="majorBidi" w:hAnsiTheme="majorBidi" w:cstheme="majorBidi"/>
          <w:i/>
          <w:iCs/>
          <w:lang w:val="en"/>
        </w:rPr>
        <w:t xml:space="preserve"> </w:t>
      </w:r>
      <w:r w:rsidRPr="003A430E">
        <w:rPr>
          <w:rStyle w:val="jlqj4b"/>
          <w:rFonts w:asciiTheme="majorBidi" w:eastAsiaTheme="majorEastAsia" w:hAnsiTheme="majorBidi" w:cstheme="majorBidi"/>
          <w:lang w:val="en"/>
        </w:rPr>
        <w:t>In this context, the interpretation of local values and wisdom can be understood as a comprehensive view developed by the community, based on the value system above as a standard for the realization of individual behavior and actions in solving various problems.</w:t>
      </w:r>
      <w:r w:rsidRPr="003A430E">
        <w:rPr>
          <w:rFonts w:asciiTheme="majorBidi" w:hAnsiTheme="majorBidi" w:cstheme="majorBidi"/>
          <w:color w:val="000000"/>
          <w:lang w:val="en"/>
        </w:rPr>
        <w:t xml:space="preserve"> </w:t>
      </w:r>
      <w:r w:rsidRPr="003A430E">
        <w:rPr>
          <w:rStyle w:val="jlqj4b"/>
          <w:rFonts w:asciiTheme="majorBidi" w:eastAsiaTheme="majorEastAsia" w:hAnsiTheme="majorBidi" w:cstheme="majorBidi"/>
          <w:lang w:val="en"/>
        </w:rPr>
        <w:t>In this context, along with changes in society, the value of local wisdom has undergone a shift in the last few years.</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Therefore, it is hoped that the value of local wisdom can be transformed in various social systems including organization and education, so that the existence of the above values continues to develop in the midst of society, as this view is in line with the presence of madrasas, that the existence of madrasas as Islamic education in Indonesia is basically a</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part of the community culture in the country, so that the relationship between madrasas and the community is maintained and harmonious, even their existence cannot be separated from the support and appreciation of the community, besides that the existence of madrasas can be guaranteed to survive in various conditions until today, this condition certainly cannot be separated.</w:t>
      </w:r>
      <w:r w:rsidRPr="003A430E">
        <w:rPr>
          <w:rStyle w:val="viiyi"/>
          <w:rFonts w:asciiTheme="majorBidi" w:hAnsiTheme="majorBidi" w:cstheme="majorBidi"/>
          <w:lang w:val="en"/>
        </w:rPr>
        <w:t xml:space="preserve"> </w:t>
      </w:r>
      <w:proofErr w:type="gramStart"/>
      <w:r w:rsidRPr="003A430E">
        <w:rPr>
          <w:rStyle w:val="jlqj4b"/>
          <w:rFonts w:asciiTheme="majorBidi" w:eastAsiaTheme="majorEastAsia" w:hAnsiTheme="majorBidi" w:cstheme="majorBidi"/>
          <w:lang w:val="en"/>
        </w:rPr>
        <w:t>from</w:t>
      </w:r>
      <w:proofErr w:type="gramEnd"/>
      <w:r w:rsidRPr="003A430E">
        <w:rPr>
          <w:rStyle w:val="jlqj4b"/>
          <w:rFonts w:asciiTheme="majorBidi" w:eastAsiaTheme="majorEastAsia" w:hAnsiTheme="majorBidi" w:cstheme="majorBidi"/>
          <w:lang w:val="en"/>
        </w:rPr>
        <w:t xml:space="preserve"> the value system as local wisdom built by madrasa</w:t>
      </w:r>
      <w:r w:rsidR="00BE17B7" w:rsidRPr="003A430E">
        <w:rPr>
          <w:rStyle w:val="jlqj4b"/>
          <w:rFonts w:asciiTheme="majorBidi" w:eastAsiaTheme="majorEastAsia" w:hAnsiTheme="majorBidi" w:cstheme="majorBidi"/>
          <w:lang w:val="en"/>
        </w:rPr>
        <w:t>h</w:t>
      </w:r>
      <w:r w:rsidRPr="003A430E">
        <w:rPr>
          <w:rStyle w:val="jlqj4b"/>
          <w:rFonts w:asciiTheme="majorBidi" w:eastAsiaTheme="majorEastAsia" w:hAnsiTheme="majorBidi" w:cstheme="majorBidi"/>
          <w:lang w:val="en"/>
        </w:rPr>
        <w:t>.</w:t>
      </w:r>
    </w:p>
    <w:p w14:paraId="3E777701" w14:textId="26511723" w:rsidR="004359D8" w:rsidRPr="003A430E" w:rsidRDefault="0086362A" w:rsidP="004359D8">
      <w:pPr>
        <w:tabs>
          <w:tab w:val="left" w:pos="426"/>
        </w:tabs>
        <w:spacing w:before="0"/>
        <w:ind w:left="0" w:firstLine="709"/>
        <w:contextualSpacing/>
        <w:rPr>
          <w:rFonts w:asciiTheme="majorBidi" w:hAnsiTheme="majorBidi" w:cstheme="majorBidi"/>
          <w:color w:val="000000"/>
          <w:lang w:val="en-US"/>
        </w:rPr>
      </w:pPr>
      <w:r w:rsidRPr="003A430E">
        <w:rPr>
          <w:rStyle w:val="jlqj4b"/>
          <w:rFonts w:asciiTheme="majorBidi" w:eastAsiaTheme="majorEastAsia" w:hAnsiTheme="majorBidi" w:cstheme="majorBidi"/>
          <w:lang w:val="en"/>
        </w:rPr>
        <w:t xml:space="preserve">In this context, the construction of local wisdom values cannot be separated from several components that underlie the formation of madrasah local wisdom, this view is as explained by Ivor </w:t>
      </w:r>
      <w:proofErr w:type="spellStart"/>
      <w:r w:rsidRPr="003A430E">
        <w:rPr>
          <w:rStyle w:val="jlqj4b"/>
          <w:rFonts w:asciiTheme="majorBidi" w:eastAsiaTheme="majorEastAsia" w:hAnsiTheme="majorBidi" w:cstheme="majorBidi"/>
          <w:lang w:val="en"/>
        </w:rPr>
        <w:t>Morrish</w:t>
      </w:r>
      <w:proofErr w:type="spellEnd"/>
      <w:r w:rsidRPr="003A430E">
        <w:rPr>
          <w:rStyle w:val="jlqj4b"/>
          <w:rFonts w:asciiTheme="majorBidi" w:eastAsiaTheme="majorEastAsia" w:hAnsiTheme="majorBidi" w:cstheme="majorBidi"/>
          <w:lang w:val="en"/>
        </w:rPr>
        <w:t xml:space="preserve"> that;</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i/>
          <w:iCs/>
          <w:lang w:val="en"/>
        </w:rPr>
        <w:t>(most educational developments, improvements involve changes in both the knowledge and the activities of teacher, which in turn will be closely related to in which the individual teacher conceives his professional role and identity)</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in building the local attractiveness of the madrasa</w:t>
      </w:r>
      <w:r w:rsidR="0007497B" w:rsidRPr="003A430E">
        <w:rPr>
          <w:rStyle w:val="FootnoteReference"/>
          <w:rFonts w:asciiTheme="majorBidi" w:eastAsia="Calibri" w:hAnsiTheme="majorBidi" w:cstheme="majorBidi"/>
          <w:lang w:val="en-US"/>
        </w:rPr>
        <w:footnoteReference w:id="43"/>
      </w:r>
      <w:r w:rsidRPr="003A430E">
        <w:rPr>
          <w:rFonts w:asciiTheme="majorBidi" w:hAnsiTheme="majorBidi" w:cstheme="majorBidi"/>
          <w:color w:val="000000"/>
          <w:lang w:val="en-US"/>
        </w:rPr>
        <w:t xml:space="preserve">, </w:t>
      </w:r>
      <w:r w:rsidRPr="003A430E">
        <w:rPr>
          <w:rStyle w:val="jlqj4b"/>
          <w:rFonts w:asciiTheme="majorBidi" w:eastAsiaTheme="majorEastAsia" w:hAnsiTheme="majorBidi" w:cstheme="majorBidi"/>
          <w:lang w:val="en"/>
        </w:rPr>
        <w:t>by going through four systems, among others;</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a) the integral approach </w:t>
      </w:r>
      <w:r w:rsidRPr="003A430E">
        <w:rPr>
          <w:rStyle w:val="jlqj4b"/>
          <w:rFonts w:asciiTheme="majorBidi" w:eastAsiaTheme="majorEastAsia" w:hAnsiTheme="majorBidi" w:cstheme="majorBidi"/>
          <w:i/>
          <w:iCs/>
          <w:lang w:val="en"/>
        </w:rPr>
        <w:t xml:space="preserve">(model for) </w:t>
      </w:r>
      <w:r w:rsidRPr="003A430E">
        <w:rPr>
          <w:rStyle w:val="jlqj4b"/>
          <w:rFonts w:asciiTheme="majorBidi" w:eastAsiaTheme="majorEastAsia" w:hAnsiTheme="majorBidi" w:cstheme="majorBidi"/>
          <w:lang w:val="en"/>
        </w:rPr>
        <w:t>is understood as a form of knowledge, ideas and aspirations of each individual regarding social conditions to be better, b) model of, a form of approach that grows in social life and demands active participation from society to organize</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his social life.</w:t>
      </w:r>
      <w:r w:rsidRPr="003A430E">
        <w:rPr>
          <w:rFonts w:asciiTheme="majorBidi" w:hAnsiTheme="majorBidi" w:cstheme="majorBidi"/>
          <w:color w:val="000000"/>
          <w:lang w:val="en-US"/>
        </w:rPr>
        <w:t xml:space="preserve"> </w:t>
      </w:r>
      <w:r w:rsidRPr="003A430E">
        <w:rPr>
          <w:rStyle w:val="jlqj4b"/>
          <w:rFonts w:asciiTheme="majorBidi" w:eastAsiaTheme="majorEastAsia" w:hAnsiTheme="majorBidi" w:cstheme="majorBidi"/>
          <w:lang w:val="en"/>
        </w:rPr>
        <w:t xml:space="preserve">Thus the relationship between the model for and model of can be applied at the same time in building local wisdom in </w:t>
      </w:r>
      <w:proofErr w:type="spellStart"/>
      <w:r w:rsidRPr="003A430E">
        <w:rPr>
          <w:rStyle w:val="jlqj4b"/>
          <w:rFonts w:asciiTheme="majorBidi" w:eastAsiaTheme="majorEastAsia" w:hAnsiTheme="majorBidi" w:cstheme="majorBidi"/>
          <w:lang w:val="en"/>
        </w:rPr>
        <w:t>madasah</w:t>
      </w:r>
      <w:proofErr w:type="spellEnd"/>
      <w:r w:rsidRPr="003A430E">
        <w:rPr>
          <w:rStyle w:val="jlqj4b"/>
          <w:rFonts w:asciiTheme="majorBidi" w:eastAsiaTheme="majorEastAsia" w:hAnsiTheme="majorBidi" w:cstheme="majorBidi"/>
          <w:lang w:val="en"/>
        </w:rPr>
        <w:t>;</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c) social learning theory, it is understood that local wisdom in the community can be built by responding </w:t>
      </w:r>
      <w:r w:rsidRPr="003A430E">
        <w:rPr>
          <w:rStyle w:val="jlqj4b"/>
          <w:rFonts w:asciiTheme="majorBidi" w:eastAsiaTheme="majorEastAsia" w:hAnsiTheme="majorBidi" w:cstheme="majorBidi"/>
          <w:i/>
          <w:iCs/>
          <w:lang w:val="en"/>
        </w:rPr>
        <w:t>(conditioning)</w:t>
      </w:r>
      <w:r w:rsidRPr="003A430E">
        <w:rPr>
          <w:rStyle w:val="jlqj4b"/>
          <w:rFonts w:asciiTheme="majorBidi" w:eastAsiaTheme="majorEastAsia" w:hAnsiTheme="majorBidi" w:cstheme="majorBidi"/>
          <w:lang w:val="en"/>
        </w:rPr>
        <w:t xml:space="preserve"> based on social conditions and practiced through imitation </w:t>
      </w:r>
      <w:r w:rsidRPr="003A430E">
        <w:rPr>
          <w:rStyle w:val="jlqj4b"/>
          <w:rFonts w:asciiTheme="majorBidi" w:eastAsiaTheme="majorEastAsia" w:hAnsiTheme="majorBidi" w:cstheme="majorBidi"/>
          <w:i/>
          <w:iCs/>
          <w:lang w:val="en"/>
        </w:rPr>
        <w:t xml:space="preserve">(imitation), </w:t>
      </w:r>
      <w:r w:rsidRPr="003A430E">
        <w:rPr>
          <w:rStyle w:val="jlqj4b"/>
          <w:rFonts w:asciiTheme="majorBidi" w:eastAsiaTheme="majorEastAsia" w:hAnsiTheme="majorBidi" w:cstheme="majorBidi"/>
          <w:lang w:val="en"/>
        </w:rPr>
        <w:t>which is expected to be taken into consideration in giving birth to individual actions and behavior and providing various contributions both individually</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and social;</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d) the introduction of social conditions, that social conditions are an important part of building local wisdom and require every individual in the community to conduct socialization, so that the </w:t>
      </w:r>
      <w:proofErr w:type="spellStart"/>
      <w:r w:rsidRPr="003A430E">
        <w:rPr>
          <w:rStyle w:val="jlqj4b"/>
          <w:rFonts w:asciiTheme="majorBidi" w:eastAsiaTheme="majorEastAsia" w:hAnsiTheme="majorBidi" w:cstheme="majorBidi"/>
          <w:lang w:val="en"/>
        </w:rPr>
        <w:t>nilat</w:t>
      </w:r>
      <w:proofErr w:type="spellEnd"/>
      <w:r w:rsidRPr="003A430E">
        <w:rPr>
          <w:rStyle w:val="jlqj4b"/>
          <w:rFonts w:asciiTheme="majorBidi" w:eastAsiaTheme="majorEastAsia" w:hAnsiTheme="majorBidi" w:cstheme="majorBidi"/>
          <w:lang w:val="en"/>
        </w:rPr>
        <w:t xml:space="preserve"> system can be inherited and become a guideline for the community, as well as in the management of madrasah values are continuously maintained and</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actualized in various madrasah life.</w:t>
      </w:r>
    </w:p>
    <w:p w14:paraId="71B22E68" w14:textId="3FD9B9B0" w:rsidR="004359D8" w:rsidRPr="003A430E" w:rsidRDefault="0086362A" w:rsidP="004359D8">
      <w:pPr>
        <w:tabs>
          <w:tab w:val="left" w:pos="426"/>
        </w:tabs>
        <w:spacing w:before="0"/>
        <w:ind w:left="0" w:firstLine="709"/>
        <w:contextualSpacing/>
        <w:rPr>
          <w:rFonts w:asciiTheme="majorBidi" w:hAnsiTheme="majorBidi" w:cstheme="majorBidi"/>
          <w:color w:val="000000"/>
          <w:lang w:val="en-US"/>
        </w:rPr>
      </w:pPr>
      <w:r w:rsidRPr="003A430E">
        <w:rPr>
          <w:rStyle w:val="jlqj4b"/>
          <w:rFonts w:asciiTheme="majorBidi" w:eastAsiaTheme="majorEastAsia" w:hAnsiTheme="majorBidi" w:cstheme="majorBidi"/>
          <w:lang w:val="en"/>
        </w:rPr>
        <w:t>At the practical level, the value of madrasah local wisdom is also understood as a form of knowledge and wisdom that is built on the views of the al-Qur'an and al-</w:t>
      </w:r>
      <w:proofErr w:type="spellStart"/>
      <w:r w:rsidRPr="003A430E">
        <w:rPr>
          <w:rStyle w:val="jlqj4b"/>
          <w:rFonts w:asciiTheme="majorBidi" w:eastAsiaTheme="majorEastAsia" w:hAnsiTheme="majorBidi" w:cstheme="majorBidi"/>
          <w:lang w:val="en"/>
        </w:rPr>
        <w:t>Hadiṣ</w:t>
      </w:r>
      <w:proofErr w:type="spellEnd"/>
      <w:r w:rsidRPr="003A430E">
        <w:rPr>
          <w:rStyle w:val="jlqj4b"/>
          <w:rFonts w:asciiTheme="majorBidi" w:eastAsiaTheme="majorEastAsia" w:hAnsiTheme="majorBidi" w:cstheme="majorBidi"/>
          <w:lang w:val="en"/>
        </w:rPr>
        <w:t>, so that it can give birth to a value system and become the basis for the administration of madrasas.</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Therefore, the portrait of madrasah education is different from other general education.</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These various uniqueness then become social capital for madrasah institutions, this view is not only its ability to carry out adjustments and readjustments, but because madrasas have characteristics that are not only understood as religious, social and Islamic institutions but also contain authentic Indonesian </w:t>
      </w:r>
      <w:r w:rsidRPr="003A430E">
        <w:rPr>
          <w:rStyle w:val="jlqj4b"/>
          <w:rFonts w:asciiTheme="majorBidi" w:eastAsiaTheme="majorEastAsia" w:hAnsiTheme="majorBidi" w:cstheme="majorBidi"/>
          <w:i/>
          <w:iCs/>
          <w:lang w:val="en"/>
        </w:rPr>
        <w:t>(</w:t>
      </w:r>
      <w:proofErr w:type="spellStart"/>
      <w:r w:rsidRPr="003A430E">
        <w:rPr>
          <w:rStyle w:val="jlqj4b"/>
          <w:rFonts w:asciiTheme="majorBidi" w:eastAsiaTheme="majorEastAsia" w:hAnsiTheme="majorBidi" w:cstheme="majorBidi"/>
          <w:i/>
          <w:iCs/>
          <w:lang w:val="en"/>
        </w:rPr>
        <w:t>indegenous</w:t>
      </w:r>
      <w:proofErr w:type="spellEnd"/>
      <w:r w:rsidRPr="003A430E">
        <w:rPr>
          <w:rStyle w:val="jlqj4b"/>
          <w:rFonts w:asciiTheme="majorBidi" w:eastAsiaTheme="majorEastAsia" w:hAnsiTheme="majorBidi" w:cstheme="majorBidi"/>
          <w:i/>
          <w:iCs/>
          <w:lang w:val="en"/>
        </w:rPr>
        <w:t>)</w:t>
      </w:r>
      <w:r w:rsidRPr="003A430E">
        <w:rPr>
          <w:rStyle w:val="jlqj4b"/>
          <w:rFonts w:asciiTheme="majorBidi" w:eastAsiaTheme="majorEastAsia" w:hAnsiTheme="majorBidi" w:cstheme="majorBidi"/>
          <w:lang w:val="en"/>
        </w:rPr>
        <w:t xml:space="preserve"> meaning.</w:t>
      </w:r>
      <w:r w:rsidRPr="003A430E">
        <w:rPr>
          <w:rStyle w:val="viiyi"/>
          <w:rFonts w:asciiTheme="majorBidi" w:hAnsiTheme="majorBidi" w:cstheme="majorBidi"/>
          <w:lang w:val="en"/>
        </w:rPr>
        <w:t xml:space="preserve"> </w:t>
      </w:r>
      <w:proofErr w:type="gramStart"/>
      <w:r w:rsidRPr="003A430E">
        <w:rPr>
          <w:rStyle w:val="jlqj4b"/>
          <w:rFonts w:asciiTheme="majorBidi" w:eastAsiaTheme="majorEastAsia" w:hAnsiTheme="majorBidi" w:cstheme="majorBidi"/>
          <w:lang w:val="en"/>
        </w:rPr>
        <w:t>and</w:t>
      </w:r>
      <w:proofErr w:type="gramEnd"/>
      <w:r w:rsidRPr="003A430E">
        <w:rPr>
          <w:rStyle w:val="jlqj4b"/>
          <w:rFonts w:asciiTheme="majorBidi" w:eastAsiaTheme="majorEastAsia" w:hAnsiTheme="majorBidi" w:cstheme="majorBidi"/>
          <w:lang w:val="en"/>
        </w:rPr>
        <w:t xml:space="preserve"> the dynamics of madrasah institutions con</w:t>
      </w:r>
      <w:r w:rsidR="0007497B" w:rsidRPr="003A430E">
        <w:rPr>
          <w:rStyle w:val="jlqj4b"/>
          <w:rFonts w:asciiTheme="majorBidi" w:eastAsiaTheme="majorEastAsia" w:hAnsiTheme="majorBidi" w:cstheme="majorBidi"/>
          <w:lang w:val="en"/>
        </w:rPr>
        <w:t>tinue to significantly develop</w:t>
      </w:r>
      <w:r w:rsidR="0007497B" w:rsidRPr="003A430E">
        <w:rPr>
          <w:rStyle w:val="FootnoteReference"/>
          <w:rFonts w:asciiTheme="majorBidi" w:eastAsia="Calibri" w:hAnsiTheme="majorBidi" w:cstheme="majorBidi"/>
          <w:lang w:val="en-US"/>
        </w:rPr>
        <w:footnoteReference w:id="44"/>
      </w:r>
      <w:r w:rsidRPr="003A430E">
        <w:rPr>
          <w:rFonts w:asciiTheme="majorBidi" w:eastAsia="Calibri" w:hAnsiTheme="majorBidi" w:cstheme="majorBidi"/>
          <w:lang w:val="en-US"/>
        </w:rPr>
        <w:t>.</w:t>
      </w:r>
      <w:r w:rsidRPr="003A430E">
        <w:rPr>
          <w:rFonts w:asciiTheme="majorBidi" w:hAnsiTheme="majorBidi" w:cstheme="majorBidi"/>
          <w:color w:val="000000"/>
          <w:lang w:val="en-US"/>
        </w:rPr>
        <w:t xml:space="preserve"> </w:t>
      </w:r>
      <w:r w:rsidRPr="003A430E">
        <w:rPr>
          <w:rStyle w:val="jlqj4b"/>
          <w:rFonts w:asciiTheme="majorBidi" w:eastAsiaTheme="majorEastAsia" w:hAnsiTheme="majorBidi" w:cstheme="majorBidi"/>
          <w:lang w:val="en"/>
        </w:rPr>
        <w:t>In this context, the internalization of local wisdom values in madrasah contains divine and human values, including;</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the value of monotheism as a form of human relationship with social reality;</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the value of worship, is a form of devotion and obedience and submission of man to God;</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moral values, as standard norms and determinants of individual social behavior and </w:t>
      </w:r>
      <w:r w:rsidRPr="003A430E">
        <w:rPr>
          <w:rStyle w:val="jlqj4b"/>
          <w:rFonts w:asciiTheme="majorBidi" w:eastAsiaTheme="majorEastAsia" w:hAnsiTheme="majorBidi" w:cstheme="majorBidi"/>
          <w:lang w:val="en"/>
        </w:rPr>
        <w:lastRenderedPageBreak/>
        <w:t>actions;</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the value of </w:t>
      </w:r>
      <w:proofErr w:type="spellStart"/>
      <w:r w:rsidRPr="003A430E">
        <w:rPr>
          <w:rStyle w:val="jlqj4b"/>
          <w:rFonts w:asciiTheme="majorBidi" w:eastAsiaTheme="majorEastAsia" w:hAnsiTheme="majorBidi" w:cstheme="majorBidi"/>
          <w:i/>
          <w:iCs/>
          <w:lang w:val="en"/>
        </w:rPr>
        <w:t>ijtima'iyah</w:t>
      </w:r>
      <w:proofErr w:type="spellEnd"/>
      <w:r w:rsidRPr="003A430E">
        <w:rPr>
          <w:rStyle w:val="jlqj4b"/>
          <w:rFonts w:asciiTheme="majorBidi" w:eastAsiaTheme="majorEastAsia" w:hAnsiTheme="majorBidi" w:cstheme="majorBidi"/>
          <w:lang w:val="en"/>
        </w:rPr>
        <w:t>, is a form of regulating all activities and interactions of humans as social beings</w:t>
      </w:r>
      <w:r w:rsidR="0007497B" w:rsidRPr="003A430E">
        <w:rPr>
          <w:rStyle w:val="FootnoteReference"/>
          <w:rFonts w:asciiTheme="majorBidi" w:eastAsia="Calibri" w:hAnsiTheme="majorBidi" w:cstheme="majorBidi"/>
          <w:lang w:val="en-US"/>
        </w:rPr>
        <w:footnoteReference w:id="45"/>
      </w:r>
      <w:r w:rsidR="004359D8" w:rsidRPr="003A430E">
        <w:rPr>
          <w:rFonts w:asciiTheme="majorBidi" w:hAnsiTheme="majorBidi" w:cstheme="majorBidi"/>
          <w:color w:val="000000"/>
          <w:lang w:val="en-US"/>
        </w:rPr>
        <w:t>.</w:t>
      </w:r>
    </w:p>
    <w:p w14:paraId="7267DD88" w14:textId="2008896E" w:rsidR="00021395" w:rsidRPr="003A430E" w:rsidRDefault="0086362A" w:rsidP="004359D8">
      <w:pPr>
        <w:tabs>
          <w:tab w:val="left" w:pos="426"/>
        </w:tabs>
        <w:spacing w:before="0"/>
        <w:ind w:left="0" w:firstLine="709"/>
        <w:contextualSpacing/>
        <w:rPr>
          <w:rFonts w:asciiTheme="majorBidi" w:hAnsiTheme="majorBidi" w:cstheme="majorBidi"/>
          <w:color w:val="000000"/>
          <w:lang w:val="en-US"/>
        </w:rPr>
      </w:pPr>
      <w:r w:rsidRPr="003A430E">
        <w:rPr>
          <w:rStyle w:val="jlqj4b"/>
          <w:rFonts w:asciiTheme="majorBidi" w:eastAsiaTheme="majorEastAsia" w:hAnsiTheme="majorBidi" w:cstheme="majorBidi"/>
          <w:lang w:val="en"/>
        </w:rPr>
        <w:t xml:space="preserve">Thus the existence of the value of local madrasah wisdom is an important part of shaping character so that individual behavior and actions can become more dynamic and effective in the madrasah environment. In practice, the internalization of local wisdom values ​​in madrasah can include; polite, disciplined, patient, exemplary, independent, cooperation, faith, responsibility and charismatic. Sociologically, the internalization of this value is built through several aspects, including: a) theological value is a value system that is built through the argument of </w:t>
      </w:r>
      <w:proofErr w:type="spellStart"/>
      <w:r w:rsidRPr="003A430E">
        <w:rPr>
          <w:rStyle w:val="jlqj4b"/>
          <w:rFonts w:asciiTheme="majorBidi" w:eastAsiaTheme="majorEastAsia" w:hAnsiTheme="majorBidi" w:cstheme="majorBidi"/>
          <w:lang w:val="en"/>
        </w:rPr>
        <w:t>naqliyah</w:t>
      </w:r>
      <w:proofErr w:type="spellEnd"/>
      <w:r w:rsidRPr="003A430E">
        <w:rPr>
          <w:rStyle w:val="jlqj4b"/>
          <w:rFonts w:asciiTheme="majorBidi" w:eastAsiaTheme="majorEastAsia" w:hAnsiTheme="majorBidi" w:cstheme="majorBidi"/>
          <w:lang w:val="en"/>
        </w:rPr>
        <w:t xml:space="preserve"> which comes from the Koran, al-</w:t>
      </w:r>
      <w:proofErr w:type="spellStart"/>
      <w:r w:rsidRPr="003A430E">
        <w:rPr>
          <w:rStyle w:val="jlqj4b"/>
          <w:rFonts w:asciiTheme="majorBidi" w:eastAsiaTheme="majorEastAsia" w:hAnsiTheme="majorBidi" w:cstheme="majorBidi"/>
          <w:lang w:val="en"/>
        </w:rPr>
        <w:t>Hadiṣ</w:t>
      </w:r>
      <w:proofErr w:type="spellEnd"/>
      <w:r w:rsidRPr="003A430E">
        <w:rPr>
          <w:rStyle w:val="jlqj4b"/>
          <w:rFonts w:asciiTheme="majorBidi" w:eastAsiaTheme="majorEastAsia" w:hAnsiTheme="majorBidi" w:cstheme="majorBidi"/>
          <w:lang w:val="en"/>
        </w:rPr>
        <w:t xml:space="preserve"> and ​​</w:t>
      </w:r>
      <w:proofErr w:type="spellStart"/>
      <w:r w:rsidRPr="003A430E">
        <w:rPr>
          <w:rStyle w:val="jlqj4b"/>
          <w:rFonts w:asciiTheme="majorBidi" w:eastAsiaTheme="majorEastAsia" w:hAnsiTheme="majorBidi" w:cstheme="majorBidi"/>
          <w:lang w:val="en"/>
        </w:rPr>
        <w:t>ijtihad</w:t>
      </w:r>
      <w:proofErr w:type="spellEnd"/>
      <w:r w:rsidRPr="003A430E">
        <w:rPr>
          <w:rStyle w:val="jlqj4b"/>
          <w:rFonts w:asciiTheme="majorBidi" w:eastAsiaTheme="majorEastAsia" w:hAnsiTheme="majorBidi" w:cstheme="majorBidi"/>
          <w:lang w:val="en"/>
        </w:rPr>
        <w:t xml:space="preserve"> </w:t>
      </w:r>
      <w:proofErr w:type="spellStart"/>
      <w:r w:rsidRPr="003A430E">
        <w:rPr>
          <w:rStyle w:val="jlqj4b"/>
          <w:rFonts w:asciiTheme="majorBidi" w:eastAsiaTheme="majorEastAsia" w:hAnsiTheme="majorBidi" w:cstheme="majorBidi"/>
          <w:lang w:val="en"/>
        </w:rPr>
        <w:t>ulama</w:t>
      </w:r>
      <w:proofErr w:type="spellEnd"/>
      <w:r w:rsidRPr="003A430E">
        <w:rPr>
          <w:rStyle w:val="jlqj4b"/>
          <w:rFonts w:asciiTheme="majorBidi" w:eastAsiaTheme="majorEastAsia" w:hAnsiTheme="majorBidi" w:cstheme="majorBidi"/>
          <w:lang w:val="en"/>
        </w:rPr>
        <w:t xml:space="preserve">, the three sources are then used the basis for the implementation of Islamic education; b) physical and psychological values, the value system contains various rules, the interpretation of the above values ​​is based on the law of </w:t>
      </w:r>
      <w:proofErr w:type="spellStart"/>
      <w:r w:rsidRPr="003A430E">
        <w:rPr>
          <w:rStyle w:val="jlqj4b"/>
          <w:rFonts w:asciiTheme="majorBidi" w:eastAsiaTheme="majorEastAsia" w:hAnsiTheme="majorBidi" w:cstheme="majorBidi"/>
          <w:lang w:val="en"/>
        </w:rPr>
        <w:t>sunatullah</w:t>
      </w:r>
      <w:proofErr w:type="spellEnd"/>
      <w:r w:rsidRPr="003A430E">
        <w:rPr>
          <w:rStyle w:val="jlqj4b"/>
          <w:rFonts w:asciiTheme="majorBidi" w:eastAsiaTheme="majorEastAsia" w:hAnsiTheme="majorBidi" w:cstheme="majorBidi"/>
          <w:lang w:val="en"/>
        </w:rPr>
        <w:t xml:space="preserve">, that the actions and social behavior of individuals in various aspects must not conflict with His law, as well as local madrasah wisdom. In principle, it should not violate His laws, even every individual in madrasah management must have a sense of responsibility, which is in accordance with their duties and functions; c) logical value, it is understood that human logic is basically the source of its highest strength </w:t>
      </w:r>
      <w:r w:rsidRPr="003A430E">
        <w:rPr>
          <w:rStyle w:val="jlqj4b"/>
          <w:rFonts w:asciiTheme="majorBidi" w:eastAsiaTheme="majorEastAsia" w:hAnsiTheme="majorBidi" w:cstheme="majorBidi"/>
          <w:i/>
          <w:iCs/>
          <w:lang w:val="en"/>
        </w:rPr>
        <w:t>(cognitive power),</w:t>
      </w:r>
      <w:r w:rsidRPr="003A430E">
        <w:rPr>
          <w:rStyle w:val="jlqj4b"/>
          <w:rFonts w:asciiTheme="majorBidi" w:eastAsiaTheme="majorEastAsia" w:hAnsiTheme="majorBidi" w:cstheme="majorBidi"/>
          <w:lang w:val="en"/>
        </w:rPr>
        <w:t xml:space="preserve"> therefore it can distinguish between right and wrong, namely through its thinking with the process of contemplation </w:t>
      </w:r>
      <w:r w:rsidRPr="003A430E">
        <w:rPr>
          <w:rStyle w:val="jlqj4b"/>
          <w:rFonts w:asciiTheme="majorBidi" w:eastAsiaTheme="majorEastAsia" w:hAnsiTheme="majorBidi" w:cstheme="majorBidi"/>
          <w:i/>
          <w:iCs/>
          <w:lang w:val="en"/>
        </w:rPr>
        <w:t>(meditation)</w:t>
      </w:r>
      <w:r w:rsidRPr="003A430E">
        <w:rPr>
          <w:rStyle w:val="jlqj4b"/>
          <w:rFonts w:asciiTheme="majorBidi" w:eastAsiaTheme="majorEastAsia" w:hAnsiTheme="majorBidi" w:cstheme="majorBidi"/>
          <w:lang w:val="en"/>
        </w:rPr>
        <w:t xml:space="preserve"> so that it can give birth a value system and become a standard for the formation of social ethics; d) ethical values, this value system is built through good, good and bad, done or abandoned in accordance with universal views and goodness; e) aesthetic value is built through beauty, thus every value essentially contains beauty, namely beautiful in attitude, and acting in accordance with the value system in question; f) teleological value, in that context every value built carries an element of benefit and always generates useful attitudes, actions and decisions for individuals in various social aspects. Thus the sixth value </w:t>
      </w:r>
      <w:proofErr w:type="gramStart"/>
      <w:r w:rsidRPr="003A430E">
        <w:rPr>
          <w:rStyle w:val="jlqj4b"/>
          <w:rFonts w:asciiTheme="majorBidi" w:eastAsiaTheme="majorEastAsia" w:hAnsiTheme="majorBidi" w:cstheme="majorBidi"/>
          <w:lang w:val="en"/>
        </w:rPr>
        <w:t>above,</w:t>
      </w:r>
      <w:proofErr w:type="gramEnd"/>
      <w:r w:rsidRPr="003A430E">
        <w:rPr>
          <w:rStyle w:val="jlqj4b"/>
          <w:rFonts w:asciiTheme="majorBidi" w:eastAsiaTheme="majorEastAsia" w:hAnsiTheme="majorBidi" w:cstheme="majorBidi"/>
          <w:lang w:val="en"/>
        </w:rPr>
        <w:t xml:space="preserve"> becomes the basis for the formation of local wisdom for madrasah institutions, even in practical terms it can make a contribution in the midst of society. Therefore, the value of madrasah local wisdom basically aims to form individual personalities who have social and moral piety, with a combination of head, heart, hands, and are expected to produce superior human resources </w:t>
      </w:r>
      <w:r w:rsidRPr="003A430E">
        <w:rPr>
          <w:rStyle w:val="jlqj4b"/>
          <w:rFonts w:asciiTheme="majorBidi" w:eastAsiaTheme="majorEastAsia" w:hAnsiTheme="majorBidi" w:cstheme="majorBidi"/>
          <w:i/>
          <w:iCs/>
          <w:lang w:val="en"/>
        </w:rPr>
        <w:t>(human excellence)</w:t>
      </w:r>
      <w:r w:rsidRPr="003A430E">
        <w:rPr>
          <w:rStyle w:val="jlqj4b"/>
          <w:rFonts w:asciiTheme="majorBidi" w:eastAsiaTheme="majorEastAsia" w:hAnsiTheme="majorBidi" w:cstheme="majorBidi"/>
          <w:lang w:val="en"/>
        </w:rPr>
        <w:t xml:space="preserve"> in various organizations, especially in madrasah management</w:t>
      </w:r>
      <w:r w:rsidR="0007497B" w:rsidRPr="003A430E">
        <w:rPr>
          <w:rStyle w:val="FootnoteReference"/>
          <w:rFonts w:asciiTheme="majorBidi" w:eastAsia="Calibri" w:hAnsiTheme="majorBidi" w:cstheme="majorBidi"/>
          <w:lang w:val="en-US"/>
        </w:rPr>
        <w:footnoteReference w:id="46"/>
      </w:r>
      <w:r w:rsidR="00021395" w:rsidRPr="003A430E">
        <w:rPr>
          <w:rFonts w:asciiTheme="majorBidi" w:eastAsia="Calibri" w:hAnsiTheme="majorBidi" w:cstheme="majorBidi"/>
          <w:lang w:val="en-US"/>
        </w:rPr>
        <w:t>.</w:t>
      </w:r>
    </w:p>
    <w:p w14:paraId="3EA78096" w14:textId="77777777" w:rsidR="00654521" w:rsidRPr="003A430E" w:rsidRDefault="00654521" w:rsidP="00EA523B">
      <w:pPr>
        <w:spacing w:before="0"/>
        <w:ind w:left="0" w:firstLine="567"/>
        <w:contextualSpacing/>
        <w:rPr>
          <w:rFonts w:asciiTheme="majorBidi" w:hAnsiTheme="majorBidi" w:cstheme="majorBidi"/>
          <w:color w:val="000000"/>
          <w:lang w:val="en-US"/>
        </w:rPr>
      </w:pPr>
    </w:p>
    <w:p w14:paraId="3AFCD17C" w14:textId="4372F757" w:rsidR="00654521" w:rsidRPr="003A430E" w:rsidRDefault="00273B15" w:rsidP="00EA523B">
      <w:pPr>
        <w:spacing w:before="0"/>
        <w:ind w:left="0" w:firstLine="0"/>
        <w:contextualSpacing/>
        <w:jc w:val="left"/>
        <w:rPr>
          <w:rFonts w:asciiTheme="majorBidi" w:hAnsiTheme="majorBidi" w:cstheme="majorBidi"/>
          <w:b/>
          <w:bCs/>
          <w:color w:val="000000"/>
          <w:lang w:val="en-US"/>
        </w:rPr>
      </w:pPr>
      <w:r w:rsidRPr="003A430E">
        <w:rPr>
          <w:rStyle w:val="jlqj4b"/>
          <w:rFonts w:asciiTheme="majorBidi" w:eastAsiaTheme="majorEastAsia" w:hAnsiTheme="majorBidi" w:cstheme="majorBidi"/>
          <w:b/>
          <w:bCs/>
          <w:lang w:val="en"/>
        </w:rPr>
        <w:t>Theoretical Model;</w:t>
      </w:r>
      <w:r w:rsidRPr="003A430E">
        <w:rPr>
          <w:rStyle w:val="viiyi"/>
          <w:rFonts w:asciiTheme="majorBidi" w:hAnsiTheme="majorBidi" w:cstheme="majorBidi"/>
          <w:b/>
          <w:bCs/>
          <w:lang w:val="en"/>
        </w:rPr>
        <w:t xml:space="preserve"> </w:t>
      </w:r>
      <w:r w:rsidRPr="003A430E">
        <w:rPr>
          <w:rStyle w:val="jlqj4b"/>
          <w:rFonts w:asciiTheme="majorBidi" w:eastAsiaTheme="majorEastAsia" w:hAnsiTheme="majorBidi" w:cstheme="majorBidi"/>
          <w:b/>
          <w:bCs/>
          <w:lang w:val="en"/>
        </w:rPr>
        <w:t>Character Education Management</w:t>
      </w:r>
    </w:p>
    <w:p w14:paraId="1C2A1DE2" w14:textId="67968AFB" w:rsidR="00EA523B" w:rsidRPr="003A430E" w:rsidRDefault="00273B15" w:rsidP="00EA523B">
      <w:pPr>
        <w:spacing w:before="0"/>
        <w:ind w:left="0" w:firstLine="567"/>
        <w:contextualSpacing/>
        <w:rPr>
          <w:rFonts w:asciiTheme="majorBidi" w:eastAsiaTheme="majorEastAsia" w:hAnsiTheme="majorBidi" w:cstheme="majorBidi"/>
          <w:lang w:val="en-US"/>
        </w:rPr>
      </w:pPr>
      <w:r w:rsidRPr="003A430E">
        <w:rPr>
          <w:rStyle w:val="jlqj4b"/>
          <w:rFonts w:asciiTheme="majorBidi" w:eastAsiaTheme="majorEastAsia" w:hAnsiTheme="majorBidi" w:cstheme="majorBidi"/>
          <w:lang w:val="en"/>
        </w:rPr>
        <w:t>Theoretically, character education management may be understood as an ambiguous term by some circles, because it is not based on an epistemological basis, as long as the term cannot be deciphered, until whenever people will call it management which is only given a character label.</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Therefore, through this research study character education management is built based on the values of local madrasah wisdom, as core belief and core values in the implementation of Islamic education.</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In this context, madrasah local wisdom is then understood as positive energy so that it can influence the various social actions of individuals in the </w:t>
      </w:r>
      <w:proofErr w:type="spellStart"/>
      <w:r w:rsidRPr="003A430E">
        <w:rPr>
          <w:rStyle w:val="jlqj4b"/>
          <w:rFonts w:asciiTheme="majorBidi" w:eastAsiaTheme="majorEastAsia" w:hAnsiTheme="majorBidi" w:cstheme="majorBidi"/>
          <w:lang w:val="en"/>
        </w:rPr>
        <w:t>organization.Therefore</w:t>
      </w:r>
      <w:proofErr w:type="spellEnd"/>
      <w:r w:rsidRPr="003A430E">
        <w:rPr>
          <w:rStyle w:val="jlqj4b"/>
          <w:rFonts w:asciiTheme="majorBidi" w:eastAsiaTheme="majorEastAsia" w:hAnsiTheme="majorBidi" w:cstheme="majorBidi"/>
          <w:lang w:val="en"/>
        </w:rPr>
        <w:t>, madrasah local wisdom can be understood as a value system that is built through the logic and thoughts of individuals on their understanding of al-Quran and al-</w:t>
      </w:r>
      <w:proofErr w:type="spellStart"/>
      <w:r w:rsidRPr="003A430E">
        <w:rPr>
          <w:rStyle w:val="jlqj4b"/>
          <w:rFonts w:asciiTheme="majorBidi" w:eastAsiaTheme="majorEastAsia" w:hAnsiTheme="majorBidi" w:cstheme="majorBidi"/>
          <w:lang w:val="en"/>
        </w:rPr>
        <w:t>Haditṣ</w:t>
      </w:r>
      <w:proofErr w:type="spellEnd"/>
      <w:r w:rsidRPr="003A430E">
        <w:rPr>
          <w:rStyle w:val="jlqj4b"/>
          <w:rFonts w:asciiTheme="majorBidi" w:eastAsiaTheme="majorEastAsia" w:hAnsiTheme="majorBidi" w:cstheme="majorBidi"/>
          <w:lang w:val="en"/>
        </w:rPr>
        <w:t>, the interpretation of the above values is then transmitted in various programs and makes it part of the formation of madrasa culture, so that it can give birth to</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a value system and interpreted as local wisdom.</w:t>
      </w:r>
      <w:r w:rsidRPr="003A430E">
        <w:rPr>
          <w:rStyle w:val="viiyi"/>
          <w:rFonts w:asciiTheme="majorBidi" w:hAnsiTheme="majorBidi" w:cstheme="majorBidi"/>
          <w:lang w:val="en"/>
        </w:rPr>
        <w:t xml:space="preserve"> </w:t>
      </w:r>
      <w:r w:rsidRPr="003A430E">
        <w:rPr>
          <w:rStyle w:val="jlqj4b"/>
          <w:rFonts w:asciiTheme="majorBidi" w:eastAsiaTheme="majorEastAsia" w:hAnsiTheme="majorBidi" w:cstheme="majorBidi"/>
          <w:lang w:val="en"/>
        </w:rPr>
        <w:t xml:space="preserve">In this context, madrasah local wisdom contains a set of policies, values and norms that are built through the knowledge of each individual or community </w:t>
      </w:r>
      <w:r w:rsidRPr="003A430E">
        <w:rPr>
          <w:rStyle w:val="jlqj4b"/>
          <w:rFonts w:asciiTheme="majorBidi" w:eastAsiaTheme="majorEastAsia" w:hAnsiTheme="majorBidi" w:cstheme="majorBidi"/>
          <w:i/>
          <w:iCs/>
          <w:lang w:val="en"/>
        </w:rPr>
        <w:t xml:space="preserve">(local </w:t>
      </w:r>
      <w:r w:rsidRPr="003A430E">
        <w:rPr>
          <w:rStyle w:val="jlqj4b"/>
          <w:rFonts w:asciiTheme="majorBidi" w:eastAsiaTheme="majorEastAsia" w:hAnsiTheme="majorBidi" w:cstheme="majorBidi"/>
          <w:i/>
          <w:iCs/>
          <w:lang w:val="en"/>
        </w:rPr>
        <w:lastRenderedPageBreak/>
        <w:t xml:space="preserve">knowledge, local </w:t>
      </w:r>
      <w:proofErr w:type="spellStart"/>
      <w:r w:rsidRPr="003A430E">
        <w:rPr>
          <w:rStyle w:val="jlqj4b"/>
          <w:rFonts w:asciiTheme="majorBidi" w:eastAsiaTheme="majorEastAsia" w:hAnsiTheme="majorBidi" w:cstheme="majorBidi"/>
          <w:i/>
          <w:iCs/>
          <w:lang w:val="en"/>
        </w:rPr>
        <w:t>genious</w:t>
      </w:r>
      <w:proofErr w:type="spellEnd"/>
      <w:r w:rsidRPr="003A430E">
        <w:rPr>
          <w:rStyle w:val="jlqj4b"/>
          <w:rFonts w:asciiTheme="majorBidi" w:eastAsiaTheme="majorEastAsia" w:hAnsiTheme="majorBidi" w:cstheme="majorBidi"/>
          <w:i/>
          <w:iCs/>
          <w:lang w:val="en"/>
        </w:rPr>
        <w:t>)</w:t>
      </w:r>
      <w:r w:rsidRPr="003A430E">
        <w:rPr>
          <w:rStyle w:val="jlqj4b"/>
          <w:rFonts w:asciiTheme="majorBidi" w:eastAsiaTheme="majorEastAsia" w:hAnsiTheme="majorBidi" w:cstheme="majorBidi"/>
          <w:lang w:val="en"/>
        </w:rPr>
        <w:t xml:space="preserve"> based on social conditions and collectively make these values the basis of all madrasah activities both in curriculum, leadership and</w:t>
      </w:r>
      <w:r w:rsidRPr="003A430E">
        <w:rPr>
          <w:rStyle w:val="viiyi"/>
          <w:rFonts w:asciiTheme="majorBidi" w:hAnsiTheme="majorBidi" w:cstheme="majorBidi"/>
          <w:lang w:val="en"/>
        </w:rPr>
        <w:t xml:space="preserve"> </w:t>
      </w:r>
      <w:r w:rsidR="0007497B" w:rsidRPr="003A430E">
        <w:rPr>
          <w:rStyle w:val="jlqj4b"/>
          <w:rFonts w:asciiTheme="majorBidi" w:eastAsiaTheme="majorEastAsia" w:hAnsiTheme="majorBidi" w:cstheme="majorBidi"/>
          <w:lang w:val="en"/>
        </w:rPr>
        <w:t>managerial systems</w:t>
      </w:r>
      <w:r w:rsidR="0007497B" w:rsidRPr="003A430E">
        <w:rPr>
          <w:rStyle w:val="FootnoteReference"/>
          <w:rFonts w:asciiTheme="majorBidi" w:eastAsia="Calibri" w:hAnsiTheme="majorBidi" w:cstheme="majorBidi"/>
          <w:lang w:val="en-US"/>
        </w:rPr>
        <w:footnoteReference w:id="47"/>
      </w:r>
      <w:r w:rsidR="00EA523B" w:rsidRPr="003A430E">
        <w:rPr>
          <w:rFonts w:asciiTheme="majorBidi" w:eastAsiaTheme="majorEastAsia" w:hAnsiTheme="majorBidi" w:cstheme="majorBidi"/>
          <w:lang w:val="en-US"/>
        </w:rPr>
        <w:t>.</w:t>
      </w:r>
    </w:p>
    <w:p w14:paraId="6D0034C7" w14:textId="1A563330" w:rsidR="00EA523B" w:rsidRPr="003A430E" w:rsidRDefault="00273B15" w:rsidP="00EA523B">
      <w:pPr>
        <w:spacing w:before="0"/>
        <w:ind w:left="0" w:firstLine="567"/>
        <w:contextualSpacing/>
        <w:rPr>
          <w:rFonts w:asciiTheme="majorBidi" w:eastAsiaTheme="majorEastAsia" w:hAnsiTheme="majorBidi" w:cstheme="majorBidi"/>
          <w:lang w:val="en-US"/>
        </w:rPr>
      </w:pPr>
      <w:proofErr w:type="gramStart"/>
      <w:r w:rsidRPr="003A430E">
        <w:rPr>
          <w:rFonts w:asciiTheme="majorBidi" w:hAnsiTheme="majorBidi" w:cstheme="majorBidi"/>
          <w:lang w:val="en"/>
        </w:rPr>
        <w:t>In this context, the importance of the value of local wisdom in its various aspects and as a distinction for madrasah management</w:t>
      </w:r>
      <w:r w:rsidR="0007497B" w:rsidRPr="003A430E">
        <w:rPr>
          <w:rStyle w:val="FootnoteReference"/>
          <w:rFonts w:asciiTheme="majorBidi" w:eastAsia="Calibri" w:hAnsiTheme="majorBidi" w:cstheme="majorBidi"/>
          <w:lang w:val="en-US"/>
        </w:rPr>
        <w:footnoteReference w:id="48"/>
      </w:r>
      <w:r w:rsidRPr="003A430E">
        <w:rPr>
          <w:rFonts w:asciiTheme="majorBidi" w:hAnsiTheme="majorBidi" w:cstheme="majorBidi"/>
          <w:color w:val="000000"/>
          <w:lang w:val="en-US"/>
        </w:rPr>
        <w:t>.</w:t>
      </w:r>
      <w:proofErr w:type="gramEnd"/>
      <w:r w:rsidRPr="003A430E">
        <w:rPr>
          <w:rFonts w:asciiTheme="majorBidi" w:hAnsiTheme="majorBidi" w:cstheme="majorBidi"/>
          <w:color w:val="000000"/>
          <w:lang w:val="en-US"/>
        </w:rPr>
        <w:t xml:space="preserve"> </w:t>
      </w:r>
      <w:r w:rsidRPr="003A430E">
        <w:rPr>
          <w:rFonts w:asciiTheme="majorBidi" w:hAnsiTheme="majorBidi" w:cstheme="majorBidi"/>
          <w:lang w:val="en"/>
        </w:rPr>
        <w:t xml:space="preserve">Therefore, the portrait of madrasah administration is different from other education, it has a value system as the basis of all managerial activities, the value </w:t>
      </w:r>
      <w:proofErr w:type="spellStart"/>
      <w:r w:rsidRPr="003A430E">
        <w:rPr>
          <w:rFonts w:asciiTheme="majorBidi" w:hAnsiTheme="majorBidi" w:cstheme="majorBidi"/>
          <w:lang w:val="en"/>
        </w:rPr>
        <w:t>habitualization</w:t>
      </w:r>
      <w:proofErr w:type="spellEnd"/>
      <w:r w:rsidRPr="003A430E">
        <w:rPr>
          <w:rFonts w:asciiTheme="majorBidi" w:hAnsiTheme="majorBidi" w:cstheme="majorBidi"/>
          <w:lang w:val="en"/>
        </w:rPr>
        <w:t xml:space="preserve"> above continues to be maintained and becomes the basis for various madrasah activities in maintaining its existence amid social change</w:t>
      </w:r>
      <w:r w:rsidR="0007497B" w:rsidRPr="003A430E">
        <w:rPr>
          <w:rStyle w:val="FootnoteReference"/>
          <w:rFonts w:asciiTheme="majorBidi" w:eastAsia="Calibri" w:hAnsiTheme="majorBidi" w:cstheme="majorBidi"/>
          <w:lang w:val="en-US"/>
        </w:rPr>
        <w:footnoteReference w:id="49"/>
      </w:r>
      <w:r w:rsidRPr="003A430E">
        <w:rPr>
          <w:rFonts w:asciiTheme="majorBidi" w:hAnsiTheme="majorBidi" w:cstheme="majorBidi"/>
          <w:color w:val="000000"/>
          <w:lang w:val="en-US"/>
        </w:rPr>
        <w:t>.</w:t>
      </w:r>
      <w:r w:rsidR="0007497B" w:rsidRPr="003A430E">
        <w:rPr>
          <w:rFonts w:asciiTheme="majorBidi" w:hAnsiTheme="majorBidi" w:cstheme="majorBidi"/>
          <w:color w:val="000000"/>
          <w:lang w:val="en-US"/>
        </w:rPr>
        <w:t xml:space="preserve"> </w:t>
      </w:r>
      <w:r w:rsidRPr="003A430E">
        <w:rPr>
          <w:rFonts w:asciiTheme="majorBidi" w:hAnsiTheme="majorBidi" w:cstheme="majorBidi"/>
          <w:lang w:val="en"/>
        </w:rPr>
        <w:t>The significance of madrasah local wisdom is an important part of maintaining madrasah institutions in today's society. Therefore, a breakthrough is needed in the madrasah management sector by internalizing local wisdom as a value system in managerial activities, so that it is expected to produce fundamental changes in the m</w:t>
      </w:r>
      <w:r w:rsidR="0007497B" w:rsidRPr="003A430E">
        <w:rPr>
          <w:rFonts w:asciiTheme="majorBidi" w:hAnsiTheme="majorBidi" w:cstheme="majorBidi"/>
          <w:lang w:val="en"/>
        </w:rPr>
        <w:t>anagement of Islamic education</w:t>
      </w:r>
      <w:r w:rsidR="0007497B" w:rsidRPr="003A430E">
        <w:rPr>
          <w:rStyle w:val="FootnoteReference"/>
          <w:rFonts w:asciiTheme="majorBidi" w:eastAsia="Calibri" w:hAnsiTheme="majorBidi" w:cstheme="majorBidi"/>
          <w:lang w:val="en-US"/>
        </w:rPr>
        <w:footnoteReference w:id="50"/>
      </w:r>
      <w:r w:rsidRPr="003A430E">
        <w:rPr>
          <w:rFonts w:asciiTheme="majorBidi" w:hAnsiTheme="majorBidi" w:cstheme="majorBidi"/>
          <w:color w:val="000000"/>
          <w:lang w:val="en-US"/>
        </w:rPr>
        <w:t>.</w:t>
      </w:r>
      <w:r w:rsidRPr="003A430E">
        <w:rPr>
          <w:rFonts w:asciiTheme="majorBidi" w:hAnsiTheme="majorBidi" w:cstheme="majorBidi"/>
          <w:lang w:val="en-US"/>
        </w:rPr>
        <w:t xml:space="preserve"> </w:t>
      </w:r>
      <w:r w:rsidRPr="003A430E">
        <w:rPr>
          <w:rStyle w:val="jlqj4b"/>
          <w:rFonts w:asciiTheme="majorBidi" w:eastAsiaTheme="majorEastAsia" w:hAnsiTheme="majorBidi" w:cstheme="majorBidi"/>
          <w:lang w:val="en"/>
        </w:rPr>
        <w:t xml:space="preserve">Thus the dialogical relationship between local wisdom and the management system is essentially part of the character built by the madrasa community and is expected to color various madrasah management, the dialectical relationship can then be conceptualized as a new paradigm in the management of Islamic education, thus this conception can be built through dialectics. between externalization </w:t>
      </w:r>
      <w:proofErr w:type="spellStart"/>
      <w:r w:rsidRPr="003A430E">
        <w:rPr>
          <w:rStyle w:val="jlqj4b"/>
          <w:rFonts w:asciiTheme="majorBidi" w:eastAsiaTheme="majorEastAsia" w:hAnsiTheme="majorBidi" w:cstheme="majorBidi"/>
          <w:lang w:val="en"/>
        </w:rPr>
        <w:t>objectivation</w:t>
      </w:r>
      <w:proofErr w:type="spellEnd"/>
      <w:r w:rsidRPr="003A430E">
        <w:rPr>
          <w:rStyle w:val="jlqj4b"/>
          <w:rFonts w:asciiTheme="majorBidi" w:eastAsiaTheme="majorEastAsia" w:hAnsiTheme="majorBidi" w:cstheme="majorBidi"/>
          <w:lang w:val="en"/>
        </w:rPr>
        <w:t xml:space="preserve"> and internalization), which are used to interpret and interpret local wisdom, in the process </w:t>
      </w:r>
      <w:r w:rsidRPr="003A430E">
        <w:rPr>
          <w:rStyle w:val="jlqj4b"/>
          <w:rFonts w:asciiTheme="majorBidi" w:eastAsiaTheme="majorEastAsia" w:hAnsiTheme="majorBidi" w:cstheme="majorBidi"/>
          <w:i/>
          <w:iCs/>
          <w:lang w:val="en"/>
        </w:rPr>
        <w:t xml:space="preserve">(externalization) </w:t>
      </w:r>
      <w:r w:rsidRPr="003A430E">
        <w:rPr>
          <w:rStyle w:val="jlqj4b"/>
          <w:rFonts w:asciiTheme="majorBidi" w:eastAsiaTheme="majorEastAsia" w:hAnsiTheme="majorBidi" w:cstheme="majorBidi"/>
          <w:lang w:val="en"/>
        </w:rPr>
        <w:t xml:space="preserve">of how the madrasa value system can be built based on its understanding and interpretation of the al-Qur'an and al-Hadith, by linking social conditions around it </w:t>
      </w:r>
      <w:r w:rsidRPr="003A430E">
        <w:rPr>
          <w:rStyle w:val="jlqj4b"/>
          <w:rFonts w:asciiTheme="majorBidi" w:eastAsiaTheme="majorEastAsia" w:hAnsiTheme="majorBidi" w:cstheme="majorBidi"/>
          <w:i/>
          <w:iCs/>
          <w:lang w:val="en"/>
        </w:rPr>
        <w:t>(reality is socially constructed)</w:t>
      </w:r>
      <w:r w:rsidRPr="003A430E">
        <w:rPr>
          <w:rStyle w:val="jlqj4b"/>
          <w:rFonts w:asciiTheme="majorBidi" w:eastAsiaTheme="majorEastAsia" w:hAnsiTheme="majorBidi" w:cstheme="majorBidi"/>
          <w:lang w:val="en"/>
        </w:rPr>
        <w:t xml:space="preserve"> both internally and externally at the madrasah, so that it can give birth to something objective in the form of a recognized value system</w:t>
      </w:r>
      <w:r w:rsidR="00EA523B" w:rsidRPr="003A430E">
        <w:rPr>
          <w:rStyle w:val="jlqj4b"/>
          <w:rFonts w:asciiTheme="majorBidi" w:eastAsiaTheme="majorEastAsia" w:hAnsiTheme="majorBidi" w:cstheme="majorBidi"/>
          <w:lang w:val="en"/>
        </w:rPr>
        <w:t xml:space="preserve"> </w:t>
      </w:r>
      <w:r w:rsidRPr="003A430E">
        <w:rPr>
          <w:rStyle w:val="jlqj4b"/>
          <w:rFonts w:asciiTheme="majorBidi" w:eastAsiaTheme="majorEastAsia" w:hAnsiTheme="majorBidi" w:cstheme="majorBidi"/>
          <w:i/>
          <w:iCs/>
          <w:lang w:val="en"/>
        </w:rPr>
        <w:t>(</w:t>
      </w:r>
      <w:proofErr w:type="spellStart"/>
      <w:r w:rsidRPr="003A430E">
        <w:rPr>
          <w:rStyle w:val="jlqj4b"/>
          <w:rFonts w:asciiTheme="majorBidi" w:eastAsiaTheme="majorEastAsia" w:hAnsiTheme="majorBidi" w:cstheme="majorBidi"/>
          <w:i/>
          <w:iCs/>
          <w:lang w:val="en"/>
        </w:rPr>
        <w:t>objectivation</w:t>
      </w:r>
      <w:proofErr w:type="spellEnd"/>
      <w:r w:rsidRPr="003A430E">
        <w:rPr>
          <w:rStyle w:val="jlqj4b"/>
          <w:rFonts w:asciiTheme="majorBidi" w:eastAsiaTheme="majorEastAsia" w:hAnsiTheme="majorBidi" w:cstheme="majorBidi"/>
          <w:i/>
          <w:iCs/>
          <w:lang w:val="en"/>
        </w:rPr>
        <w:t>)</w:t>
      </w:r>
      <w:r w:rsidRPr="003A430E">
        <w:rPr>
          <w:rStyle w:val="jlqj4b"/>
          <w:rFonts w:asciiTheme="majorBidi" w:eastAsiaTheme="majorEastAsia" w:hAnsiTheme="majorBidi" w:cstheme="majorBidi"/>
          <w:lang w:val="en"/>
        </w:rPr>
        <w:t xml:space="preserve"> and become core belief and core value, thus The value system then becomes institutionalized </w:t>
      </w:r>
      <w:r w:rsidRPr="003A430E">
        <w:rPr>
          <w:rStyle w:val="jlqj4b"/>
          <w:rFonts w:asciiTheme="majorBidi" w:eastAsiaTheme="majorEastAsia" w:hAnsiTheme="majorBidi" w:cstheme="majorBidi"/>
          <w:i/>
          <w:iCs/>
          <w:lang w:val="en"/>
        </w:rPr>
        <w:t xml:space="preserve">(internalization) </w:t>
      </w:r>
      <w:r w:rsidRPr="003A430E">
        <w:rPr>
          <w:rStyle w:val="jlqj4b"/>
          <w:rFonts w:asciiTheme="majorBidi" w:eastAsiaTheme="majorEastAsia" w:hAnsiTheme="majorBidi" w:cstheme="majorBidi"/>
          <w:lang w:val="en"/>
        </w:rPr>
        <w:t>within the madrasa environment</w:t>
      </w:r>
      <w:r w:rsidR="0007497B" w:rsidRPr="003A430E">
        <w:rPr>
          <w:rStyle w:val="FootnoteReference"/>
          <w:rFonts w:asciiTheme="majorBidi" w:eastAsia="Calibri" w:hAnsiTheme="majorBidi" w:cstheme="majorBidi"/>
          <w:lang w:val="en-US"/>
        </w:rPr>
        <w:footnoteReference w:id="51"/>
      </w:r>
      <w:r w:rsidRPr="003A430E">
        <w:rPr>
          <w:rFonts w:asciiTheme="majorBidi" w:eastAsia="Calibri" w:hAnsiTheme="majorBidi" w:cstheme="majorBidi"/>
          <w:lang w:val="en-US"/>
        </w:rPr>
        <w:t>.</w:t>
      </w:r>
    </w:p>
    <w:p w14:paraId="71CD28C7" w14:textId="2675BDF5" w:rsidR="00EA523B" w:rsidRPr="003A430E" w:rsidRDefault="00273B15" w:rsidP="00EA523B">
      <w:pPr>
        <w:spacing w:before="0"/>
        <w:ind w:left="0" w:firstLine="567"/>
        <w:contextualSpacing/>
        <w:rPr>
          <w:rFonts w:asciiTheme="majorBidi" w:eastAsiaTheme="majorEastAsia" w:hAnsiTheme="majorBidi" w:cstheme="majorBidi"/>
          <w:lang w:val="en-US"/>
        </w:rPr>
      </w:pPr>
      <w:r w:rsidRPr="003A430E">
        <w:rPr>
          <w:rStyle w:val="jlqj4b"/>
          <w:rFonts w:asciiTheme="majorBidi" w:eastAsiaTheme="majorEastAsia" w:hAnsiTheme="majorBidi" w:cstheme="majorBidi"/>
          <w:lang w:val="en"/>
        </w:rPr>
        <w:t xml:space="preserve">In the perspective of social construction, educational institutions and value systems are basically built, maintained and changed through various forms of individual thought and action in seeing social conditions, thus the process of forming local wisdom is basically built through interpretations of the Koran and al-Hadith based on individual thinking in understanding the social conditions of the madrasah, so that the above values ​​are </w:t>
      </w:r>
      <w:proofErr w:type="spellStart"/>
      <w:r w:rsidRPr="003A430E">
        <w:rPr>
          <w:rStyle w:val="jlqj4b"/>
          <w:rFonts w:asciiTheme="majorBidi" w:eastAsiaTheme="majorEastAsia" w:hAnsiTheme="majorBidi" w:cstheme="majorBidi"/>
          <w:lang w:val="en"/>
        </w:rPr>
        <w:t>objectivated</w:t>
      </w:r>
      <w:proofErr w:type="spellEnd"/>
      <w:r w:rsidRPr="003A430E">
        <w:rPr>
          <w:rStyle w:val="jlqj4b"/>
          <w:rFonts w:asciiTheme="majorBidi" w:eastAsiaTheme="majorEastAsia" w:hAnsiTheme="majorBidi" w:cstheme="majorBidi"/>
          <w:lang w:val="en"/>
        </w:rPr>
        <w:t xml:space="preserve"> and internalized in various madrasah management. In this context, each individual can create their social world based on their knowledge and views of social reality, while in the process of externalization, it is understood that the value of the madrasa is part of the product of individual thought on the interpretation of the Koran and is linked to social reality, so that the system is born shared values ​​in madrasah management, and are continuously rooted in the culture of madrasas, so that they can mobilize and influence individual social behavior in various madrasah management</w:t>
      </w:r>
      <w:r w:rsidR="0007497B" w:rsidRPr="003A430E">
        <w:rPr>
          <w:rStyle w:val="FootnoteReference"/>
          <w:rFonts w:asciiTheme="majorBidi" w:eastAsia="Calibri" w:hAnsiTheme="majorBidi" w:cstheme="majorBidi"/>
          <w:lang w:val="en-US"/>
        </w:rPr>
        <w:footnoteReference w:id="52"/>
      </w:r>
      <w:r w:rsidR="00EA523B" w:rsidRPr="003A430E">
        <w:rPr>
          <w:rFonts w:asciiTheme="majorBidi" w:eastAsiaTheme="majorEastAsia" w:hAnsiTheme="majorBidi" w:cstheme="majorBidi"/>
          <w:lang w:val="en-US"/>
        </w:rPr>
        <w:t>.</w:t>
      </w:r>
    </w:p>
    <w:p w14:paraId="1888446F" w14:textId="29BD501D" w:rsidR="00EA523B" w:rsidRPr="003A430E" w:rsidRDefault="00273B15" w:rsidP="00EA523B">
      <w:pPr>
        <w:spacing w:before="0"/>
        <w:ind w:left="0" w:firstLine="567"/>
        <w:contextualSpacing/>
        <w:rPr>
          <w:rFonts w:asciiTheme="majorBidi" w:eastAsiaTheme="majorEastAsia" w:hAnsiTheme="majorBidi" w:cstheme="majorBidi"/>
          <w:lang w:val="en-US"/>
        </w:rPr>
      </w:pPr>
      <w:r w:rsidRPr="003A430E">
        <w:rPr>
          <w:rFonts w:asciiTheme="majorBidi" w:hAnsiTheme="majorBidi" w:cstheme="majorBidi"/>
          <w:lang w:val="en"/>
        </w:rPr>
        <w:lastRenderedPageBreak/>
        <w:t xml:space="preserve">In the process of objectification, madrasa culture continues to be developed and creates a value system </w:t>
      </w:r>
      <w:r w:rsidRPr="003A430E">
        <w:rPr>
          <w:rFonts w:asciiTheme="majorBidi" w:hAnsiTheme="majorBidi" w:cstheme="majorBidi"/>
          <w:i/>
          <w:iCs/>
          <w:lang w:val="en"/>
        </w:rPr>
        <w:t>(internalization)</w:t>
      </w:r>
      <w:r w:rsidRPr="003A430E">
        <w:rPr>
          <w:rFonts w:asciiTheme="majorBidi" w:hAnsiTheme="majorBidi" w:cstheme="majorBidi"/>
          <w:lang w:val="en"/>
        </w:rPr>
        <w:t xml:space="preserve"> and then socialized so that it can influence the social behavior of individuals in various organizations both in the corporate world and in the noble industry, thus the internalization of these values ​​is then interpreted and interpreted as part of character and become </w:t>
      </w:r>
      <w:r w:rsidRPr="003A430E">
        <w:rPr>
          <w:rFonts w:asciiTheme="majorBidi" w:hAnsiTheme="majorBidi" w:cstheme="majorBidi"/>
          <w:i/>
          <w:iCs/>
          <w:lang w:val="en"/>
        </w:rPr>
        <w:t>(core value)</w:t>
      </w:r>
      <w:r w:rsidRPr="003A430E">
        <w:rPr>
          <w:rFonts w:asciiTheme="majorBidi" w:hAnsiTheme="majorBidi" w:cstheme="majorBidi"/>
          <w:lang w:val="en"/>
        </w:rPr>
        <w:t xml:space="preserve"> management of Islamic education</w:t>
      </w:r>
      <w:r w:rsidR="0007497B" w:rsidRPr="003A430E">
        <w:rPr>
          <w:rStyle w:val="FootnoteReference"/>
          <w:rFonts w:asciiTheme="majorBidi" w:eastAsia="Calibri" w:hAnsiTheme="majorBidi" w:cstheme="majorBidi"/>
          <w:lang w:val="en-US"/>
        </w:rPr>
        <w:footnoteReference w:id="53"/>
      </w:r>
      <w:r w:rsidRPr="003A430E">
        <w:rPr>
          <w:rFonts w:asciiTheme="majorBidi" w:hAnsiTheme="majorBidi" w:cstheme="majorBidi"/>
          <w:spacing w:val="-4"/>
          <w:lang w:val="en-US"/>
        </w:rPr>
        <w:t xml:space="preserve">. </w:t>
      </w:r>
      <w:r w:rsidRPr="003A430E">
        <w:rPr>
          <w:rFonts w:asciiTheme="majorBidi" w:hAnsiTheme="majorBidi" w:cstheme="majorBidi"/>
          <w:lang w:val="en"/>
        </w:rPr>
        <w:t xml:space="preserve">At the theoretical level, character education management based on local wisdom is understood as a form of approach in regulating all individual actions and behaviors by transmitting the value system above to influence, mobilize individual thoughts and actions in making work effective through the </w:t>
      </w:r>
      <w:r w:rsidR="0007497B" w:rsidRPr="003A430E">
        <w:rPr>
          <w:rFonts w:asciiTheme="majorBidi" w:hAnsiTheme="majorBidi" w:cstheme="majorBidi"/>
          <w:lang w:val="en"/>
        </w:rPr>
        <w:t>process of organizing planning</w:t>
      </w:r>
      <w:r w:rsidRPr="003A430E">
        <w:rPr>
          <w:rFonts w:asciiTheme="majorBidi" w:hAnsiTheme="majorBidi" w:cstheme="majorBidi"/>
          <w:lang w:val="en"/>
        </w:rPr>
        <w:t>, coordinating and evaluating the programs that have been defined in achieving an organizational goal. On another aspect, character education management is based on local wisdom as a source of strength to influence individual behavior in the management of Islamic education. Therefore, the essence of management is essentially a process of interaction between individuals and to influence and drive individual social behavior in organizations</w:t>
      </w:r>
      <w:r w:rsidR="0007497B" w:rsidRPr="003A430E">
        <w:rPr>
          <w:rStyle w:val="FootnoteReference"/>
          <w:rFonts w:asciiTheme="majorBidi" w:eastAsia="Calibri" w:hAnsiTheme="majorBidi" w:cstheme="majorBidi"/>
          <w:lang w:val="en-US"/>
        </w:rPr>
        <w:footnoteReference w:id="54"/>
      </w:r>
      <w:r w:rsidR="00621AC2" w:rsidRPr="003A430E">
        <w:rPr>
          <w:rFonts w:asciiTheme="majorBidi" w:eastAsia="Calibri" w:hAnsiTheme="majorBidi" w:cstheme="majorBidi"/>
          <w:lang w:val="en-US"/>
        </w:rPr>
        <w:t>.</w:t>
      </w:r>
    </w:p>
    <w:p w14:paraId="16F914FF" w14:textId="3EB60B4D" w:rsidR="00273B15" w:rsidRPr="003A430E" w:rsidRDefault="00273B15" w:rsidP="00EA523B">
      <w:pPr>
        <w:spacing w:before="0"/>
        <w:ind w:left="0" w:firstLine="567"/>
        <w:contextualSpacing/>
        <w:rPr>
          <w:rFonts w:asciiTheme="majorBidi" w:eastAsiaTheme="majorEastAsia" w:hAnsiTheme="majorBidi" w:cstheme="majorBidi"/>
          <w:lang w:val="en-US"/>
        </w:rPr>
      </w:pPr>
      <w:r w:rsidRPr="003A430E">
        <w:rPr>
          <w:rStyle w:val="jlqj4b"/>
          <w:rFonts w:asciiTheme="majorBidi" w:eastAsiaTheme="majorEastAsia" w:hAnsiTheme="majorBidi" w:cstheme="majorBidi"/>
          <w:lang w:val="en"/>
        </w:rPr>
        <w:t xml:space="preserve">In another interpretation, character education management is understood as a process of empowering and utilizing human resources in an organization through cooperation to achieve a goal, in accordance with predetermined programs. Therefore, in an effort to streamline and optimize these resources, a value system in the form of local wisdom is needed, as a basis for regulating </w:t>
      </w:r>
      <w:r w:rsidRPr="003A430E">
        <w:rPr>
          <w:rStyle w:val="jlqj4b"/>
          <w:rFonts w:asciiTheme="majorBidi" w:eastAsiaTheme="majorEastAsia" w:hAnsiTheme="majorBidi" w:cstheme="majorBidi"/>
          <w:i/>
          <w:iCs/>
          <w:lang w:val="en"/>
        </w:rPr>
        <w:t xml:space="preserve">(al </w:t>
      </w:r>
      <w:proofErr w:type="spellStart"/>
      <w:r w:rsidRPr="003A430E">
        <w:rPr>
          <w:rStyle w:val="jlqj4b"/>
          <w:rFonts w:asciiTheme="majorBidi" w:eastAsiaTheme="majorEastAsia" w:hAnsiTheme="majorBidi" w:cstheme="majorBidi"/>
          <w:i/>
          <w:iCs/>
          <w:lang w:val="en"/>
        </w:rPr>
        <w:t>mudabbir</w:t>
      </w:r>
      <w:proofErr w:type="spellEnd"/>
      <w:r w:rsidRPr="003A430E">
        <w:rPr>
          <w:rStyle w:val="jlqj4b"/>
          <w:rFonts w:asciiTheme="majorBidi" w:eastAsiaTheme="majorEastAsia" w:hAnsiTheme="majorBidi" w:cstheme="majorBidi"/>
          <w:i/>
          <w:iCs/>
          <w:lang w:val="en"/>
        </w:rPr>
        <w:t>)</w:t>
      </w:r>
      <w:r w:rsidRPr="003A430E">
        <w:rPr>
          <w:rStyle w:val="jlqj4b"/>
          <w:rFonts w:asciiTheme="majorBidi" w:eastAsiaTheme="majorEastAsia" w:hAnsiTheme="majorBidi" w:cstheme="majorBidi"/>
          <w:lang w:val="en"/>
        </w:rPr>
        <w:t xml:space="preserve"> individual social behavior through the process of planning, organizing, placing, mobilizing and controlling programs within the organization. In another perspective, character education management can be understood as techniques, arts and sciences regarding human resource management based on local wisdom values ​​as the basis for effective individual action in the management of Islamic education, through a process of planning, organizing, directing and monitoring, so that the goals of the organization can be well accomplished.</w:t>
      </w:r>
    </w:p>
    <w:p w14:paraId="4508C7E8" w14:textId="34E22C6C" w:rsidR="00302210" w:rsidRDefault="00273B15" w:rsidP="00EA523B">
      <w:pPr>
        <w:spacing w:before="0"/>
        <w:ind w:left="0" w:firstLine="567"/>
        <w:contextualSpacing/>
        <w:rPr>
          <w:rFonts w:asciiTheme="majorBidi" w:hAnsiTheme="majorBidi" w:cstheme="majorBidi"/>
          <w:spacing w:val="-4"/>
          <w:lang w:val="en-US"/>
        </w:rPr>
      </w:pPr>
      <w:r w:rsidRPr="003A430E">
        <w:rPr>
          <w:rStyle w:val="jlqj4b"/>
          <w:rFonts w:asciiTheme="majorBidi" w:eastAsiaTheme="majorEastAsia" w:hAnsiTheme="majorBidi" w:cstheme="majorBidi"/>
          <w:lang w:val="en"/>
        </w:rPr>
        <w:t>Thus the essence of management activities is an important part of the management of Islamic education. Therefore, the progress of an educational institution can be determined by the management system used, but along with the development of globalization there is a paradigm shift in the field of</w:t>
      </w:r>
      <w:r w:rsidR="000C1672" w:rsidRPr="003A430E">
        <w:rPr>
          <w:rStyle w:val="jlqj4b"/>
          <w:rFonts w:asciiTheme="majorBidi" w:eastAsiaTheme="majorEastAsia" w:hAnsiTheme="majorBidi" w:cstheme="majorBidi"/>
          <w:lang w:val="en"/>
        </w:rPr>
        <w:t xml:space="preserve"> management in the organization</w:t>
      </w:r>
      <w:r w:rsidR="0007497B" w:rsidRPr="003A430E">
        <w:rPr>
          <w:rStyle w:val="FootnoteReference"/>
          <w:rFonts w:asciiTheme="majorBidi" w:eastAsia="Calibri" w:hAnsiTheme="majorBidi" w:cstheme="majorBidi"/>
          <w:lang w:val="en-US"/>
        </w:rPr>
        <w:footnoteReference w:id="55"/>
      </w:r>
      <w:r w:rsidR="000C1672" w:rsidRPr="003A430E">
        <w:rPr>
          <w:rFonts w:asciiTheme="majorBidi" w:eastAsia="Calibri" w:hAnsiTheme="majorBidi" w:cstheme="majorBidi"/>
          <w:lang w:val="en-US"/>
        </w:rPr>
        <w:t xml:space="preserve">. </w:t>
      </w:r>
      <w:r w:rsidRPr="003A430E">
        <w:rPr>
          <w:rStyle w:val="jlqj4b"/>
          <w:rFonts w:asciiTheme="majorBidi" w:eastAsiaTheme="majorEastAsia" w:hAnsiTheme="majorBidi" w:cstheme="majorBidi"/>
          <w:lang w:val="en"/>
        </w:rPr>
        <w:t xml:space="preserve">Based on the above views, various approaches are needed by means of transmitting the value of local wisdom as a magnet to influence and mobilize individual social behavior in organizations, especially in the implementation of Islamic education, internalization of the local wisdom values ​​referred to then interpreted as character and become </w:t>
      </w:r>
      <w:r w:rsidRPr="003A430E">
        <w:rPr>
          <w:rStyle w:val="jlqj4b"/>
          <w:rFonts w:asciiTheme="majorBidi" w:eastAsiaTheme="majorEastAsia" w:hAnsiTheme="majorBidi" w:cstheme="majorBidi"/>
          <w:i/>
          <w:iCs/>
          <w:lang w:val="en"/>
        </w:rPr>
        <w:t>(core value)</w:t>
      </w:r>
      <w:r w:rsidRPr="003A430E">
        <w:rPr>
          <w:rStyle w:val="jlqj4b"/>
          <w:rFonts w:asciiTheme="majorBidi" w:eastAsiaTheme="majorEastAsia" w:hAnsiTheme="majorBidi" w:cstheme="majorBidi"/>
          <w:lang w:val="en"/>
        </w:rPr>
        <w:t xml:space="preserve"> in the man</w:t>
      </w:r>
      <w:r w:rsidR="005272E0" w:rsidRPr="003A430E">
        <w:rPr>
          <w:rStyle w:val="jlqj4b"/>
          <w:rFonts w:asciiTheme="majorBidi" w:eastAsiaTheme="majorEastAsia" w:hAnsiTheme="majorBidi" w:cstheme="majorBidi"/>
          <w:lang w:val="en"/>
        </w:rPr>
        <w:t xml:space="preserve">agement of Islamic education. </w:t>
      </w:r>
      <w:r w:rsidRPr="003A430E">
        <w:rPr>
          <w:rStyle w:val="jlqj4b"/>
          <w:rFonts w:asciiTheme="majorBidi" w:eastAsiaTheme="majorEastAsia" w:hAnsiTheme="majorBidi" w:cstheme="majorBidi"/>
          <w:lang w:val="en"/>
        </w:rPr>
        <w:t xml:space="preserve">In this context, character education management can also be understood as a new paradigm and conception in the field of Islamic education management and at the same time as a form of response to the </w:t>
      </w:r>
      <w:proofErr w:type="spellStart"/>
      <w:r w:rsidRPr="003A430E">
        <w:rPr>
          <w:rStyle w:val="jlqj4b"/>
          <w:rFonts w:asciiTheme="majorBidi" w:eastAsiaTheme="majorEastAsia" w:hAnsiTheme="majorBidi" w:cstheme="majorBidi"/>
          <w:lang w:val="en"/>
        </w:rPr>
        <w:t>multidemional</w:t>
      </w:r>
      <w:proofErr w:type="spellEnd"/>
      <w:r w:rsidRPr="003A430E">
        <w:rPr>
          <w:rStyle w:val="jlqj4b"/>
          <w:rFonts w:asciiTheme="majorBidi" w:eastAsiaTheme="majorEastAsia" w:hAnsiTheme="majorBidi" w:cstheme="majorBidi"/>
          <w:lang w:val="en"/>
        </w:rPr>
        <w:t xml:space="preserve"> crisis and the decline of morality in the management of Islamic education today, thus providing a comprehensive understanding and In-depth, the construction of character education managem</w:t>
      </w:r>
      <w:r w:rsidR="000C1672" w:rsidRPr="003A430E">
        <w:rPr>
          <w:rStyle w:val="jlqj4b"/>
          <w:rFonts w:asciiTheme="majorBidi" w:eastAsiaTheme="majorEastAsia" w:hAnsiTheme="majorBidi" w:cstheme="majorBidi"/>
          <w:lang w:val="en"/>
        </w:rPr>
        <w:t>ent can be described as follows</w:t>
      </w:r>
      <w:r w:rsidR="00302210" w:rsidRPr="003A430E">
        <w:rPr>
          <w:rFonts w:asciiTheme="majorBidi" w:hAnsiTheme="majorBidi" w:cstheme="majorBidi"/>
          <w:spacing w:val="-4"/>
          <w:lang w:val="en-US"/>
        </w:rPr>
        <w:t>:</w:t>
      </w:r>
    </w:p>
    <w:p w14:paraId="0AB14125" w14:textId="77777777" w:rsidR="0059341D" w:rsidRDefault="0059341D" w:rsidP="00EA523B">
      <w:pPr>
        <w:spacing w:before="0"/>
        <w:ind w:left="0" w:firstLine="567"/>
        <w:contextualSpacing/>
        <w:rPr>
          <w:rFonts w:asciiTheme="majorBidi" w:hAnsiTheme="majorBidi" w:cstheme="majorBidi"/>
          <w:spacing w:val="-4"/>
          <w:lang w:val="en-US"/>
        </w:rPr>
      </w:pPr>
    </w:p>
    <w:p w14:paraId="4D1CDA1E" w14:textId="77777777" w:rsidR="0059341D" w:rsidRDefault="0059341D" w:rsidP="00EA523B">
      <w:pPr>
        <w:spacing w:before="0"/>
        <w:ind w:left="0" w:firstLine="567"/>
        <w:contextualSpacing/>
        <w:rPr>
          <w:rFonts w:asciiTheme="majorBidi" w:hAnsiTheme="majorBidi" w:cstheme="majorBidi"/>
          <w:spacing w:val="-4"/>
          <w:lang w:val="en-US"/>
        </w:rPr>
      </w:pPr>
    </w:p>
    <w:p w14:paraId="66E89B25" w14:textId="77777777" w:rsidR="0059341D" w:rsidRDefault="0059341D" w:rsidP="00EA523B">
      <w:pPr>
        <w:spacing w:before="0"/>
        <w:ind w:left="0" w:firstLine="567"/>
        <w:contextualSpacing/>
        <w:rPr>
          <w:rFonts w:asciiTheme="majorBidi" w:hAnsiTheme="majorBidi" w:cstheme="majorBidi"/>
          <w:spacing w:val="-4"/>
          <w:lang w:val="en-US"/>
        </w:rPr>
      </w:pPr>
    </w:p>
    <w:p w14:paraId="0494CA03" w14:textId="77777777" w:rsidR="0059341D" w:rsidRPr="003A430E" w:rsidRDefault="0059341D" w:rsidP="00EA523B">
      <w:pPr>
        <w:spacing w:before="0"/>
        <w:ind w:left="0" w:firstLine="567"/>
        <w:contextualSpacing/>
        <w:rPr>
          <w:rFonts w:asciiTheme="majorBidi" w:eastAsiaTheme="majorEastAsia" w:hAnsiTheme="majorBidi" w:cstheme="majorBidi"/>
          <w:lang w:val="en"/>
        </w:rPr>
      </w:pPr>
    </w:p>
    <w:p w14:paraId="09CB1C67" w14:textId="77777777" w:rsidR="001D22A0" w:rsidRPr="00BE17B7" w:rsidRDefault="001D22A0" w:rsidP="00046BC5">
      <w:pPr>
        <w:spacing w:before="0"/>
        <w:ind w:left="0" w:firstLine="567"/>
        <w:contextualSpacing/>
        <w:jc w:val="left"/>
        <w:rPr>
          <w:rFonts w:asciiTheme="majorBidi" w:hAnsiTheme="majorBidi" w:cstheme="majorBidi"/>
          <w:spacing w:val="-4"/>
          <w:sz w:val="24"/>
          <w:szCs w:val="24"/>
          <w:lang w:val="en-US"/>
        </w:rPr>
      </w:pPr>
    </w:p>
    <w:p w14:paraId="7CE9DEDA" w14:textId="77777777" w:rsidR="00302210" w:rsidRPr="00BE17B7" w:rsidRDefault="00302210" w:rsidP="00302210">
      <w:pPr>
        <w:spacing w:before="0"/>
        <w:ind w:left="0" w:firstLine="567"/>
        <w:contextualSpacing/>
        <w:jc w:val="left"/>
        <w:rPr>
          <w:rFonts w:asciiTheme="majorBidi" w:hAnsiTheme="majorBidi" w:cstheme="majorBidi"/>
          <w:spacing w:val="-4"/>
          <w:sz w:val="24"/>
          <w:szCs w:val="24"/>
          <w:lang w:val="en-US"/>
        </w:rPr>
      </w:pPr>
      <w:r w:rsidRPr="00BE17B7">
        <w:rPr>
          <w:rFonts w:asciiTheme="majorBidi" w:hAnsiTheme="majorBidi" w:cstheme="majorBidi"/>
          <w:noProof/>
          <w:spacing w:val="-4"/>
          <w:sz w:val="24"/>
          <w:szCs w:val="24"/>
          <w:lang w:val="en-US"/>
        </w:rPr>
        <w:lastRenderedPageBreak/>
        <mc:AlternateContent>
          <mc:Choice Requires="wps">
            <w:drawing>
              <wp:anchor distT="0" distB="0" distL="114300" distR="114300" simplePos="0" relativeHeight="251660288" behindDoc="0" locked="0" layoutInCell="1" allowOverlap="1" wp14:anchorId="698636A1" wp14:editId="69B689F1">
                <wp:simplePos x="0" y="0"/>
                <wp:positionH relativeFrom="column">
                  <wp:posOffset>-165735</wp:posOffset>
                </wp:positionH>
                <wp:positionV relativeFrom="paragraph">
                  <wp:posOffset>-58061</wp:posOffset>
                </wp:positionV>
                <wp:extent cx="1675765" cy="1151890"/>
                <wp:effectExtent l="0" t="0" r="19685" b="10160"/>
                <wp:wrapNone/>
                <wp:docPr id="47" name="Oval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5765" cy="1151890"/>
                        </a:xfrm>
                        <a:prstGeom prst="ellipse">
                          <a:avLst/>
                        </a:prstGeom>
                        <a:noFill/>
                        <a:ln w="9525">
                          <a:solidFill>
                            <a:srgbClr val="000000"/>
                          </a:solidFill>
                          <a:round/>
                          <a:headEnd/>
                          <a:tailEnd/>
                        </a:ln>
                      </wps:spPr>
                      <wps:txbx>
                        <w:txbxContent>
                          <w:p w14:paraId="2E10D9B1" w14:textId="77777777" w:rsidR="000D207E" w:rsidRPr="000D207E" w:rsidRDefault="000D207E" w:rsidP="000D207E">
                            <w:pPr>
                              <w:spacing w:before="0"/>
                              <w:ind w:left="0" w:firstLine="0"/>
                              <w:jc w:val="left"/>
                              <w:rPr>
                                <w:rStyle w:val="jlqj4b"/>
                                <w:rFonts w:asciiTheme="majorBidi" w:eastAsiaTheme="majorEastAsia" w:hAnsiTheme="majorBidi" w:cstheme="majorBidi"/>
                                <w:i/>
                                <w:iCs/>
                                <w:sz w:val="16"/>
                                <w:szCs w:val="16"/>
                                <w:lang w:val="en"/>
                              </w:rPr>
                            </w:pPr>
                          </w:p>
                          <w:p w14:paraId="3B7409F6" w14:textId="2A4B9441" w:rsidR="00273B15" w:rsidRPr="000D207E" w:rsidRDefault="000D207E" w:rsidP="000D207E">
                            <w:pPr>
                              <w:spacing w:before="0"/>
                              <w:ind w:left="0" w:firstLine="0"/>
                              <w:jc w:val="left"/>
                              <w:rPr>
                                <w:rFonts w:asciiTheme="majorBidi" w:hAnsiTheme="majorBidi" w:cstheme="majorBidi"/>
                                <w:i/>
                                <w:iCs/>
                                <w:sz w:val="16"/>
                                <w:szCs w:val="16"/>
                                <w:lang w:val="en-US"/>
                              </w:rPr>
                            </w:pPr>
                            <w:proofErr w:type="gramStart"/>
                            <w:r w:rsidRPr="000D207E">
                              <w:rPr>
                                <w:rStyle w:val="jlqj4b"/>
                                <w:rFonts w:asciiTheme="majorBidi" w:eastAsiaTheme="majorEastAsia" w:hAnsiTheme="majorBidi" w:cstheme="majorBidi"/>
                                <w:i/>
                                <w:iCs/>
                                <w:sz w:val="16"/>
                                <w:szCs w:val="16"/>
                                <w:lang w:val="en"/>
                              </w:rPr>
                              <w:t>al-Qur'an</w:t>
                            </w:r>
                            <w:proofErr w:type="gramEnd"/>
                            <w:r w:rsidRPr="000D207E">
                              <w:rPr>
                                <w:rStyle w:val="jlqj4b"/>
                                <w:rFonts w:asciiTheme="majorBidi" w:eastAsiaTheme="majorEastAsia" w:hAnsiTheme="majorBidi" w:cstheme="majorBidi"/>
                                <w:i/>
                                <w:iCs/>
                                <w:sz w:val="16"/>
                                <w:szCs w:val="16"/>
                                <w:lang w:val="en"/>
                              </w:rPr>
                              <w:t xml:space="preserve"> and </w:t>
                            </w:r>
                            <w:proofErr w:type="spellStart"/>
                            <w:r w:rsidRPr="000D207E">
                              <w:rPr>
                                <w:rStyle w:val="jlqj4b"/>
                                <w:rFonts w:asciiTheme="majorBidi" w:eastAsiaTheme="majorEastAsia" w:hAnsiTheme="majorBidi" w:cstheme="majorBidi"/>
                                <w:i/>
                                <w:iCs/>
                                <w:sz w:val="16"/>
                                <w:szCs w:val="16"/>
                                <w:lang w:val="en"/>
                              </w:rPr>
                              <w:t>Haditṣ</w:t>
                            </w:r>
                            <w:proofErr w:type="spellEnd"/>
                            <w:r w:rsidRPr="000D207E">
                              <w:rPr>
                                <w:rStyle w:val="jlqj4b"/>
                                <w:rFonts w:asciiTheme="majorBidi" w:eastAsiaTheme="majorEastAsia" w:hAnsiTheme="majorBidi" w:cstheme="majorBidi"/>
                                <w:i/>
                                <w:iCs/>
                                <w:sz w:val="16"/>
                                <w:szCs w:val="16"/>
                                <w:lang w:val="en"/>
                              </w:rPr>
                              <w:t xml:space="preserve"> as the core values of implementing madrasah</w:t>
                            </w:r>
                            <w:r w:rsidRPr="000D207E">
                              <w:rPr>
                                <w:rFonts w:asciiTheme="majorBidi" w:hAnsiTheme="majorBidi" w:cstheme="majorBidi"/>
                                <w:i/>
                                <w:iCs/>
                                <w:sz w:val="16"/>
                                <w:szCs w:val="16"/>
                              </w:rPr>
                              <w:t xml:space="preserve"> </w:t>
                            </w:r>
                            <w:r w:rsidR="00273B15" w:rsidRPr="000D207E">
                              <w:rPr>
                                <w:rFonts w:asciiTheme="majorBidi" w:hAnsiTheme="majorBidi" w:cstheme="majorBidi"/>
                                <w:i/>
                                <w:iCs/>
                                <w:sz w:val="16"/>
                                <w:szCs w:val="16"/>
                                <w:lang w:val="en-US"/>
                              </w:rPr>
                              <w:t xml:space="preserve"> </w:t>
                            </w:r>
                          </w:p>
                        </w:txbxContent>
                      </wps:txbx>
                      <wps:bodyPr rot="0" vert="horz" wrap="square" lIns="91440" tIns="45720" rIns="91440" bIns="45720" anchor="t" anchorCtr="0" upright="1">
                        <a:noAutofit/>
                      </wps:bodyPr>
                    </wps:wsp>
                  </a:graphicData>
                </a:graphic>
              </wp:anchor>
            </w:drawing>
          </mc:Choice>
          <mc:Fallback>
            <w:pict>
              <v:oval id="Oval 42" o:spid="_x0000_s1026" style="position:absolute;left:0;text-align:left;margin-left:-13.05pt;margin-top:-4.55pt;width:131.95pt;height:90.7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" filled="f">
                <v:textbox>
                  <w:txbxContent>
                    <w:p w14:paraId="2E10D9B1" w14:textId="77777777" w:rsidR="000D207E" w:rsidRPr="000D207E" w:rsidRDefault="000D207E" w:rsidP="000D207E">
                      <w:pPr>
                        <w:spacing w:before="0"/>
                        <w:ind w:left="0" w:firstLine="0"/>
                        <w:jc w:val="left"/>
                        <w:rPr>
                          <w:rStyle w:val="jlqj4b"/>
                          <w:rFonts w:asciiTheme="majorBidi" w:eastAsiaTheme="majorEastAsia" w:hAnsiTheme="majorBidi" w:cstheme="majorBidi"/>
                          <w:i/>
                          <w:iCs/>
                          <w:sz w:val="16"/>
                          <w:szCs w:val="16"/>
                          <w:lang w:val="en"/>
                        </w:rPr>
                      </w:pPr>
                    </w:p>
                    <w:p w14:paraId="3B7409F6" w14:textId="2A4B9441" w:rsidR="00273B15" w:rsidRPr="000D207E" w:rsidRDefault="000D207E" w:rsidP="000D207E">
                      <w:pPr>
                        <w:spacing w:before="0"/>
                        <w:ind w:left="0" w:firstLine="0"/>
                        <w:jc w:val="left"/>
                        <w:rPr>
                          <w:rFonts w:asciiTheme="majorBidi" w:hAnsiTheme="majorBidi" w:cstheme="majorBidi"/>
                          <w:i/>
                          <w:iCs/>
                          <w:sz w:val="16"/>
                          <w:szCs w:val="16"/>
                          <w:lang w:val="en-US"/>
                        </w:rPr>
                      </w:pPr>
                      <w:proofErr w:type="gramStart"/>
                      <w:r w:rsidRPr="000D207E">
                        <w:rPr>
                          <w:rStyle w:val="jlqj4b"/>
                          <w:rFonts w:asciiTheme="majorBidi" w:eastAsiaTheme="majorEastAsia" w:hAnsiTheme="majorBidi" w:cstheme="majorBidi"/>
                          <w:i/>
                          <w:iCs/>
                          <w:sz w:val="16"/>
                          <w:szCs w:val="16"/>
                          <w:lang w:val="en"/>
                        </w:rPr>
                        <w:t>a</w:t>
                      </w:r>
                      <w:r w:rsidRPr="000D207E">
                        <w:rPr>
                          <w:rStyle w:val="jlqj4b"/>
                          <w:rFonts w:asciiTheme="majorBidi" w:eastAsiaTheme="majorEastAsia" w:hAnsiTheme="majorBidi" w:cstheme="majorBidi"/>
                          <w:i/>
                          <w:iCs/>
                          <w:sz w:val="16"/>
                          <w:szCs w:val="16"/>
                          <w:lang w:val="en"/>
                        </w:rPr>
                        <w:t>l-Qur'an</w:t>
                      </w:r>
                      <w:proofErr w:type="gramEnd"/>
                      <w:r w:rsidRPr="000D207E">
                        <w:rPr>
                          <w:rStyle w:val="jlqj4b"/>
                          <w:rFonts w:asciiTheme="majorBidi" w:eastAsiaTheme="majorEastAsia" w:hAnsiTheme="majorBidi" w:cstheme="majorBidi"/>
                          <w:i/>
                          <w:iCs/>
                          <w:sz w:val="16"/>
                          <w:szCs w:val="16"/>
                          <w:lang w:val="en"/>
                        </w:rPr>
                        <w:t xml:space="preserve"> and Haditṣ as the core values of implementing madrasa</w:t>
                      </w:r>
                      <w:r w:rsidRPr="000D207E">
                        <w:rPr>
                          <w:rStyle w:val="jlqj4b"/>
                          <w:rFonts w:asciiTheme="majorBidi" w:eastAsiaTheme="majorEastAsia" w:hAnsiTheme="majorBidi" w:cstheme="majorBidi"/>
                          <w:i/>
                          <w:iCs/>
                          <w:sz w:val="16"/>
                          <w:szCs w:val="16"/>
                          <w:lang w:val="en"/>
                        </w:rPr>
                        <w:t>h</w:t>
                      </w:r>
                      <w:r w:rsidRPr="000D207E">
                        <w:rPr>
                          <w:rFonts w:asciiTheme="majorBidi" w:hAnsiTheme="majorBidi" w:cstheme="majorBidi"/>
                          <w:i/>
                          <w:iCs/>
                          <w:sz w:val="16"/>
                          <w:szCs w:val="16"/>
                        </w:rPr>
                        <w:t xml:space="preserve"> </w:t>
                      </w:r>
                      <w:r w:rsidR="00273B15" w:rsidRPr="000D207E">
                        <w:rPr>
                          <w:rFonts w:asciiTheme="majorBidi" w:hAnsiTheme="majorBidi" w:cstheme="majorBidi"/>
                          <w:i/>
                          <w:iCs/>
                          <w:sz w:val="16"/>
                          <w:szCs w:val="16"/>
                          <w:lang w:val="en-US"/>
                        </w:rPr>
                        <w:t xml:space="preserve"> </w:t>
                      </w:r>
                    </w:p>
                  </w:txbxContent>
                </v:textbox>
              </v:oval>
            </w:pict>
          </mc:Fallback>
        </mc:AlternateContent>
      </w:r>
    </w:p>
    <w:p w14:paraId="33174DA7" w14:textId="77777777" w:rsidR="00302210" w:rsidRPr="00BE17B7" w:rsidRDefault="00302210" w:rsidP="00302210">
      <w:pPr>
        <w:spacing w:before="0"/>
        <w:ind w:left="0" w:firstLine="567"/>
        <w:contextualSpacing/>
        <w:jc w:val="left"/>
        <w:rPr>
          <w:rFonts w:asciiTheme="majorBidi" w:hAnsiTheme="majorBidi" w:cstheme="majorBidi"/>
          <w:spacing w:val="-4"/>
          <w:sz w:val="24"/>
          <w:szCs w:val="24"/>
          <w:lang w:val="en-US"/>
        </w:rPr>
      </w:pPr>
    </w:p>
    <w:p w14:paraId="200ACE45" w14:textId="7A64C8C2" w:rsidR="00302210" w:rsidRPr="00BE17B7" w:rsidRDefault="00302210" w:rsidP="00302210">
      <w:pPr>
        <w:spacing w:before="0"/>
        <w:ind w:left="0" w:firstLine="567"/>
        <w:contextualSpacing/>
        <w:jc w:val="left"/>
        <w:rPr>
          <w:rFonts w:asciiTheme="majorBidi" w:hAnsiTheme="majorBidi" w:cstheme="majorBidi"/>
          <w:spacing w:val="-4"/>
          <w:sz w:val="24"/>
          <w:szCs w:val="24"/>
          <w:lang w:val="en-US"/>
        </w:rPr>
      </w:pPr>
      <w:r w:rsidRPr="00BE17B7">
        <w:rPr>
          <w:rFonts w:asciiTheme="majorBidi" w:hAnsiTheme="majorBidi" w:cstheme="majorBidi"/>
          <w:noProof/>
          <w:spacing w:val="-4"/>
          <w:sz w:val="24"/>
          <w:szCs w:val="24"/>
          <w:lang w:val="en-US"/>
        </w:rPr>
        <mc:AlternateContent>
          <mc:Choice Requires="wps">
            <w:drawing>
              <wp:anchor distT="0" distB="0" distL="114300" distR="114300" simplePos="0" relativeHeight="251662336" behindDoc="0" locked="0" layoutInCell="1" allowOverlap="1" wp14:anchorId="3493FE9F" wp14:editId="6F0FEBF6">
                <wp:simplePos x="0" y="0"/>
                <wp:positionH relativeFrom="column">
                  <wp:posOffset>-387985</wp:posOffset>
                </wp:positionH>
                <wp:positionV relativeFrom="paragraph">
                  <wp:posOffset>194945</wp:posOffset>
                </wp:positionV>
                <wp:extent cx="228600" cy="0"/>
                <wp:effectExtent l="0" t="0" r="19050" b="19050"/>
                <wp:wrapNone/>
                <wp:docPr id="49" name="Line 44"/>
                <wp:cNvGraphicFramePr/>
                <a:graphic xmlns:a="http://schemas.openxmlformats.org/drawingml/2006/main">
                  <a:graphicData uri="http://schemas.microsoft.com/office/word/2010/wordprocessingShape">
                    <wps:wsp>
                      <wps:cNvCnPr/>
                      <wps:spPr bwMode="auto">
                        <a:xfrm>
                          <a:off x="0" y="0"/>
                          <a:ext cx="228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id="Line 44"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0.55pt,15.35pt" to="-12.55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"/>
            </w:pict>
          </mc:Fallback>
        </mc:AlternateContent>
      </w:r>
      <w:r w:rsidRPr="00BE17B7">
        <w:rPr>
          <w:rFonts w:asciiTheme="majorBidi" w:hAnsiTheme="majorBidi" w:cstheme="majorBidi"/>
          <w:noProof/>
          <w:spacing w:val="-4"/>
          <w:sz w:val="24"/>
          <w:szCs w:val="24"/>
          <w:lang w:val="en-US"/>
        </w:rPr>
        <mc:AlternateContent>
          <mc:Choice Requires="wps">
            <w:drawing>
              <wp:anchor distT="0" distB="0" distL="114300" distR="114300" simplePos="0" relativeHeight="251661312" behindDoc="0" locked="0" layoutInCell="1" allowOverlap="1" wp14:anchorId="7322AC0A" wp14:editId="42048786">
                <wp:simplePos x="0" y="0"/>
                <wp:positionH relativeFrom="column">
                  <wp:posOffset>-388093</wp:posOffset>
                </wp:positionH>
                <wp:positionV relativeFrom="paragraph">
                  <wp:posOffset>197701</wp:posOffset>
                </wp:positionV>
                <wp:extent cx="0" cy="0"/>
                <wp:effectExtent l="0" t="0" r="0" b="0"/>
                <wp:wrapNone/>
                <wp:docPr id="48" name="Line 43"/>
                <wp:cNvGraphicFramePr/>
                <a:graphic xmlns:a="http://schemas.openxmlformats.org/drawingml/2006/main">
                  <a:graphicData uri="http://schemas.microsoft.com/office/word/2010/wordprocessingShape">
                    <wps:wsp>
                      <wps:cNvCnPr/>
                      <wps:spPr bwMode="auto">
                        <a:xfrm>
                          <a:off x="0" y="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id="Line 43"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0.55pt,15.55pt" to="-30.5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"/>
            </w:pict>
          </mc:Fallback>
        </mc:AlternateContent>
      </w:r>
    </w:p>
    <w:p w14:paraId="5997F54C" w14:textId="6D6DDCFB" w:rsidR="00302210" w:rsidRPr="00BE17B7" w:rsidRDefault="00046BC5" w:rsidP="00302210">
      <w:pPr>
        <w:spacing w:before="0"/>
        <w:ind w:left="0" w:firstLine="567"/>
        <w:contextualSpacing/>
        <w:jc w:val="left"/>
        <w:rPr>
          <w:rFonts w:asciiTheme="majorBidi" w:hAnsiTheme="majorBidi" w:cstheme="majorBidi"/>
          <w:spacing w:val="-4"/>
          <w:sz w:val="24"/>
          <w:szCs w:val="24"/>
          <w:lang w:val="en-US"/>
        </w:rPr>
      </w:pPr>
      <w:r w:rsidRPr="00BE17B7">
        <w:rPr>
          <w:rFonts w:asciiTheme="majorBidi" w:hAnsiTheme="majorBidi" w:cstheme="majorBidi"/>
          <w:noProof/>
          <w:spacing w:val="-4"/>
          <w:sz w:val="24"/>
          <w:szCs w:val="24"/>
          <w:lang w:val="en-US"/>
        </w:rPr>
        <mc:AlternateContent>
          <mc:Choice Requires="wps">
            <w:drawing>
              <wp:anchor distT="0" distB="0" distL="114300" distR="114300" simplePos="0" relativeHeight="251674624" behindDoc="0" locked="0" layoutInCell="1" allowOverlap="1" wp14:anchorId="243C1050" wp14:editId="4A6437FA">
                <wp:simplePos x="0" y="0"/>
                <wp:positionH relativeFrom="column">
                  <wp:posOffset>-387757</wp:posOffset>
                </wp:positionH>
                <wp:positionV relativeFrom="paragraph">
                  <wp:posOffset>24477</wp:posOffset>
                </wp:positionV>
                <wp:extent cx="0" cy="431165"/>
                <wp:effectExtent l="76200" t="0" r="57150" b="64135"/>
                <wp:wrapNone/>
                <wp:docPr id="63"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3116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AutoShape 58" o:spid="_x0000_s1026" type="#_x0000_t32" style="position:absolute;margin-left:-30.55pt;margin-top:1.95pt;width:0;height:33.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">
                <v:stroke endarrow="block"/>
              </v:shape>
            </w:pict>
          </mc:Fallback>
        </mc:AlternateContent>
      </w:r>
      <w:r w:rsidR="00302210" w:rsidRPr="00BE17B7">
        <w:rPr>
          <w:rFonts w:asciiTheme="majorBidi" w:hAnsiTheme="majorBidi" w:cstheme="majorBidi"/>
          <w:noProof/>
          <w:spacing w:val="-4"/>
          <w:sz w:val="24"/>
          <w:szCs w:val="24"/>
          <w:lang w:val="en-US"/>
        </w:rPr>
        <mc:AlternateContent>
          <mc:Choice Requires="wps">
            <w:drawing>
              <wp:anchor distT="0" distB="0" distL="114300" distR="114300" simplePos="0" relativeHeight="251671552" behindDoc="0" locked="0" layoutInCell="1" allowOverlap="1" wp14:anchorId="5A068AB9" wp14:editId="38BD5BE3">
                <wp:simplePos x="0" y="0"/>
                <wp:positionH relativeFrom="column">
                  <wp:posOffset>1792118</wp:posOffset>
                </wp:positionH>
                <wp:positionV relativeFrom="paragraph">
                  <wp:posOffset>240827</wp:posOffset>
                </wp:positionV>
                <wp:extent cx="2020186" cy="1245870"/>
                <wp:effectExtent l="0" t="0" r="18415" b="11430"/>
                <wp:wrapNone/>
                <wp:docPr id="60" name="Oval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20186" cy="1245870"/>
                        </a:xfrm>
                        <a:prstGeom prst="ellipse">
                          <a:avLst/>
                        </a:prstGeom>
                        <a:noFill/>
                        <a:ln w="9525">
                          <a:solidFill>
                            <a:srgbClr val="000000"/>
                          </a:solidFill>
                          <a:round/>
                          <a:headEnd/>
                          <a:tailEnd/>
                        </a:ln>
                        <a:extLst>
                          <a:ext uri="{909E8E84-426E-40DD-AFC4-6F175D3DCCD1}">
                            <a14:hiddenFill xmlns:a14="http://schemas.microsoft.com/office/drawing/2010/main">
                              <a:solidFill>
                                <a:srgbClr val="FFFF00"/>
                              </a:solidFill>
                            </a14:hiddenFill>
                          </a:ext>
                        </a:extLst>
                      </wps:spPr>
                      <wps:txbx>
                        <w:txbxContent>
                          <w:p w14:paraId="0D7681B0" w14:textId="77777777" w:rsidR="000D207E" w:rsidRDefault="000D207E" w:rsidP="000D207E">
                            <w:pPr>
                              <w:spacing w:before="0"/>
                              <w:ind w:left="0" w:firstLine="0"/>
                              <w:jc w:val="left"/>
                              <w:rPr>
                                <w:rStyle w:val="jlqj4b"/>
                                <w:rFonts w:asciiTheme="majorBidi" w:eastAsiaTheme="majorEastAsia" w:hAnsiTheme="majorBidi" w:cstheme="majorBidi"/>
                                <w:sz w:val="16"/>
                                <w:szCs w:val="16"/>
                                <w:lang w:val="en"/>
                              </w:rPr>
                            </w:pPr>
                          </w:p>
                          <w:p w14:paraId="6D75CA44" w14:textId="32814C1E" w:rsidR="00273B15" w:rsidRPr="000D207E" w:rsidRDefault="000D207E" w:rsidP="000D207E">
                            <w:pPr>
                              <w:spacing w:before="0"/>
                              <w:ind w:left="0" w:firstLine="0"/>
                              <w:jc w:val="left"/>
                              <w:rPr>
                                <w:rFonts w:asciiTheme="majorBidi" w:hAnsiTheme="majorBidi" w:cstheme="majorBidi"/>
                                <w:sz w:val="16"/>
                                <w:szCs w:val="16"/>
                                <w:lang w:val="en-US"/>
                              </w:rPr>
                            </w:pPr>
                            <w:r w:rsidRPr="000D207E">
                              <w:rPr>
                                <w:rStyle w:val="jlqj4b"/>
                                <w:rFonts w:asciiTheme="majorBidi" w:eastAsiaTheme="majorEastAsia" w:hAnsiTheme="majorBidi" w:cstheme="majorBidi"/>
                                <w:sz w:val="16"/>
                                <w:szCs w:val="16"/>
                                <w:lang w:val="en"/>
                              </w:rPr>
                              <w:t>These values are then internalized as the basic and operational basis for running madrasa</w:t>
                            </w:r>
                            <w:r w:rsidR="008F0EA2">
                              <w:rPr>
                                <w:rStyle w:val="jlqj4b"/>
                                <w:rFonts w:asciiTheme="majorBidi" w:eastAsiaTheme="majorEastAsia" w:hAnsiTheme="majorBidi" w:cstheme="majorBidi"/>
                                <w:sz w:val="16"/>
                                <w:szCs w:val="16"/>
                                <w:lang w:val="en"/>
                              </w:rPr>
                              <w:t>h</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oval id="Oval 55" o:spid="_x0000_s1027" style="position:absolute;left:0;text-align:left;margin-left:141.1pt;margin-top:18.95pt;width:159.05pt;height:98.1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" filled="f" fillcolor="yellow">
                <v:textbox>
                  <w:txbxContent>
                    <w:p w14:paraId="0D7681B0" w14:textId="77777777" w:rsidR="000D207E" w:rsidRDefault="000D207E" w:rsidP="000D207E">
                      <w:pPr>
                        <w:spacing w:before="0"/>
                        <w:ind w:left="0" w:firstLine="0"/>
                        <w:jc w:val="left"/>
                        <w:rPr>
                          <w:rStyle w:val="jlqj4b"/>
                          <w:rFonts w:asciiTheme="majorBidi" w:eastAsiaTheme="majorEastAsia" w:hAnsiTheme="majorBidi" w:cstheme="majorBidi"/>
                          <w:sz w:val="16"/>
                          <w:szCs w:val="16"/>
                          <w:lang w:val="en"/>
                        </w:rPr>
                      </w:pPr>
                    </w:p>
                    <w:p w14:paraId="6D75CA44" w14:textId="32814C1E" w:rsidR="00273B15" w:rsidRPr="000D207E" w:rsidRDefault="000D207E" w:rsidP="000D207E">
                      <w:pPr>
                        <w:spacing w:before="0"/>
                        <w:ind w:left="0" w:firstLine="0"/>
                        <w:jc w:val="left"/>
                        <w:rPr>
                          <w:rFonts w:asciiTheme="majorBidi" w:hAnsiTheme="majorBidi" w:cstheme="majorBidi"/>
                          <w:sz w:val="16"/>
                          <w:szCs w:val="16"/>
                          <w:lang w:val="en-US"/>
                        </w:rPr>
                      </w:pPr>
                      <w:r w:rsidRPr="000D207E">
                        <w:rPr>
                          <w:rStyle w:val="jlqj4b"/>
                          <w:rFonts w:asciiTheme="majorBidi" w:eastAsiaTheme="majorEastAsia" w:hAnsiTheme="majorBidi" w:cstheme="majorBidi"/>
                          <w:sz w:val="16"/>
                          <w:szCs w:val="16"/>
                          <w:lang w:val="en"/>
                        </w:rPr>
                        <w:t>These values are then internalized as the basic and operational basis for running madrasa</w:t>
                      </w:r>
                      <w:r w:rsidR="008F0EA2">
                        <w:rPr>
                          <w:rStyle w:val="jlqj4b"/>
                          <w:rFonts w:asciiTheme="majorBidi" w:eastAsiaTheme="majorEastAsia" w:hAnsiTheme="majorBidi" w:cstheme="majorBidi"/>
                          <w:sz w:val="16"/>
                          <w:szCs w:val="16"/>
                          <w:lang w:val="en"/>
                        </w:rPr>
                        <w:t>h</w:t>
                      </w:r>
                      <w:bookmarkStart w:id="2" w:name="_GoBack"/>
                      <w:bookmarkEnd w:id="2"/>
                    </w:p>
                  </w:txbxContent>
                </v:textbox>
              </v:oval>
            </w:pict>
          </mc:Fallback>
        </mc:AlternateContent>
      </w:r>
    </w:p>
    <w:p w14:paraId="35AA4258" w14:textId="6798D0D7" w:rsidR="00302210" w:rsidRPr="00BE17B7" w:rsidRDefault="008F15B9" w:rsidP="00302210">
      <w:pPr>
        <w:spacing w:before="0"/>
        <w:ind w:left="0" w:firstLine="567"/>
        <w:contextualSpacing/>
        <w:jc w:val="left"/>
        <w:rPr>
          <w:rFonts w:asciiTheme="majorBidi" w:hAnsiTheme="majorBidi" w:cstheme="majorBidi"/>
          <w:spacing w:val="-4"/>
          <w:sz w:val="24"/>
          <w:szCs w:val="24"/>
          <w:lang w:val="en-US"/>
        </w:rPr>
      </w:pPr>
      <w:r w:rsidRPr="00BE17B7">
        <w:rPr>
          <w:rFonts w:asciiTheme="majorBidi" w:hAnsiTheme="majorBidi" w:cstheme="majorBidi"/>
          <w:noProof/>
          <w:spacing w:val="-4"/>
          <w:sz w:val="24"/>
          <w:szCs w:val="24"/>
          <w:lang w:val="en-US"/>
        </w:rPr>
        <mc:AlternateContent>
          <mc:Choice Requires="wps">
            <w:drawing>
              <wp:anchor distT="0" distB="0" distL="114300" distR="114300" simplePos="0" relativeHeight="251672576" behindDoc="0" locked="0" layoutInCell="1" allowOverlap="1" wp14:anchorId="6A072C55" wp14:editId="1647CA2C">
                <wp:simplePos x="0" y="0"/>
                <wp:positionH relativeFrom="column">
                  <wp:posOffset>1475548</wp:posOffset>
                </wp:positionH>
                <wp:positionV relativeFrom="paragraph">
                  <wp:posOffset>13119</wp:posOffset>
                </wp:positionV>
                <wp:extent cx="595223" cy="267263"/>
                <wp:effectExtent l="0" t="0" r="90805" b="57150"/>
                <wp:wrapNone/>
                <wp:docPr id="6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223" cy="267263"/>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AutoShape 56" o:spid="_x0000_s1026" type="#_x0000_t32" style="position:absolute;margin-left:116.2pt;margin-top:1.05pt;width:46.85pt;height:21.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">
                <v:stroke endarrow="block"/>
              </v:shape>
            </w:pict>
          </mc:Fallback>
        </mc:AlternateContent>
      </w:r>
      <w:r w:rsidR="00302210" w:rsidRPr="00BE17B7">
        <w:rPr>
          <w:rFonts w:asciiTheme="majorBidi" w:hAnsiTheme="majorBidi" w:cstheme="majorBidi"/>
          <w:noProof/>
          <w:spacing w:val="-4"/>
          <w:sz w:val="24"/>
          <w:szCs w:val="24"/>
          <w:lang w:val="en-US"/>
        </w:rPr>
        <mc:AlternateContent>
          <mc:Choice Requires="wps">
            <w:drawing>
              <wp:anchor distT="0" distB="0" distL="114300" distR="114300" simplePos="0" relativeHeight="251659264" behindDoc="0" locked="0" layoutInCell="1" allowOverlap="1" wp14:anchorId="7A629F58" wp14:editId="2F2D2A20">
                <wp:simplePos x="0" y="0"/>
                <wp:positionH relativeFrom="column">
                  <wp:posOffset>-1000233</wp:posOffset>
                </wp:positionH>
                <wp:positionV relativeFrom="paragraph">
                  <wp:posOffset>239611</wp:posOffset>
                </wp:positionV>
                <wp:extent cx="1071880" cy="1638935"/>
                <wp:effectExtent l="0" t="0" r="13970" b="18415"/>
                <wp:wrapNone/>
                <wp:docPr id="46"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1880" cy="1638935"/>
                        </a:xfrm>
                        <a:prstGeom prst="rect">
                          <a:avLst/>
                        </a:prstGeom>
                        <a:noFill/>
                        <a:ln w="9525">
                          <a:solidFill>
                            <a:sysClr val="windowText" lastClr="000000">
                              <a:lumMod val="100000"/>
                              <a:lumOff val="0"/>
                            </a:sysClr>
                          </a:solidFill>
                          <a:miter lim="800000"/>
                          <a:headEnd/>
                          <a:tailEnd/>
                        </a:ln>
                      </wps:spPr>
                      <wps:txbx>
                        <w:txbxContent>
                          <w:p w14:paraId="5ADD978D" w14:textId="77777777" w:rsidR="00273B15" w:rsidRDefault="00273B15" w:rsidP="00302210">
                            <w:pPr>
                              <w:rPr>
                                <w:sz w:val="18"/>
                                <w:szCs w:val="18"/>
                                <w:lang w:val="en-US"/>
                              </w:rPr>
                            </w:pPr>
                          </w:p>
                          <w:p w14:paraId="020BD804" w14:textId="77777777" w:rsidR="00273B15" w:rsidRDefault="00273B15" w:rsidP="00302210">
                            <w:pPr>
                              <w:spacing w:before="0"/>
                              <w:ind w:left="0" w:firstLine="0"/>
                              <w:rPr>
                                <w:rFonts w:cs="Calibri"/>
                                <w:sz w:val="20"/>
                                <w:szCs w:val="20"/>
                                <w:lang w:val="en-US"/>
                              </w:rPr>
                            </w:pPr>
                          </w:p>
                          <w:p w14:paraId="0620FB54" w14:textId="77777777" w:rsidR="000D207E" w:rsidRDefault="000D207E" w:rsidP="000D207E">
                            <w:pPr>
                              <w:spacing w:before="0"/>
                              <w:ind w:left="0" w:firstLine="0"/>
                              <w:jc w:val="left"/>
                              <w:rPr>
                                <w:rFonts w:cs="Calibri"/>
                                <w:sz w:val="20"/>
                                <w:szCs w:val="20"/>
                                <w:lang w:val="en-US"/>
                              </w:rPr>
                            </w:pPr>
                          </w:p>
                          <w:p w14:paraId="24952631" w14:textId="63C2ED0E" w:rsidR="00273B15" w:rsidRPr="000D207E" w:rsidRDefault="000D207E" w:rsidP="000D207E">
                            <w:pPr>
                              <w:spacing w:before="0"/>
                              <w:ind w:left="0" w:firstLine="0"/>
                              <w:jc w:val="left"/>
                              <w:rPr>
                                <w:rFonts w:asciiTheme="majorBidi" w:hAnsiTheme="majorBidi" w:cstheme="majorBidi"/>
                                <w:sz w:val="18"/>
                                <w:szCs w:val="18"/>
                                <w:lang w:val="en-US"/>
                              </w:rPr>
                            </w:pPr>
                            <w:r w:rsidRPr="000D207E">
                              <w:rPr>
                                <w:rStyle w:val="jlqj4b"/>
                                <w:rFonts w:asciiTheme="majorBidi" w:eastAsiaTheme="majorEastAsia" w:hAnsiTheme="majorBidi" w:cstheme="majorBidi"/>
                                <w:sz w:val="18"/>
                                <w:szCs w:val="18"/>
                                <w:lang w:val="en"/>
                              </w:rPr>
                              <w:t>Islamic education institution "madrasah"</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id="Rectangle 41" o:spid="_x0000_s1028" style="position:absolute;left:0;text-align:left;margin-left:-78.75pt;margin-top:18.85pt;width:84.4pt;height:129.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" filled="f">
                <v:textbox>
                  <w:txbxContent>
                    <w:p w14:paraId="5ADD978D" w14:textId="77777777" w:rsidR="00273B15" w:rsidRDefault="00273B15" w:rsidP="00302210">
                      <w:pPr>
                        <w:rPr>
                          <w:sz w:val="18"/>
                          <w:szCs w:val="18"/>
                          <w:lang w:val="en-US"/>
                        </w:rPr>
                      </w:pPr>
                    </w:p>
                    <w:p w14:paraId="020BD804" w14:textId="77777777" w:rsidR="00273B15" w:rsidRDefault="00273B15" w:rsidP="00302210">
                      <w:pPr>
                        <w:spacing w:before="0"/>
                        <w:ind w:left="0" w:firstLine="0"/>
                        <w:rPr>
                          <w:rFonts w:cs="Calibri"/>
                          <w:sz w:val="20"/>
                          <w:szCs w:val="20"/>
                          <w:lang w:val="en-US"/>
                        </w:rPr>
                      </w:pPr>
                    </w:p>
                    <w:p w14:paraId="0620FB54" w14:textId="77777777" w:rsidR="000D207E" w:rsidRDefault="000D207E" w:rsidP="000D207E">
                      <w:pPr>
                        <w:spacing w:before="0"/>
                        <w:ind w:left="0" w:firstLine="0"/>
                        <w:jc w:val="left"/>
                        <w:rPr>
                          <w:rFonts w:cs="Calibri"/>
                          <w:sz w:val="20"/>
                          <w:szCs w:val="20"/>
                          <w:lang w:val="en-US"/>
                        </w:rPr>
                      </w:pPr>
                    </w:p>
                    <w:p w14:paraId="24952631" w14:textId="63C2ED0E" w:rsidR="00273B15" w:rsidRPr="000D207E" w:rsidRDefault="000D207E" w:rsidP="000D207E">
                      <w:pPr>
                        <w:spacing w:before="0"/>
                        <w:ind w:left="0" w:firstLine="0"/>
                        <w:jc w:val="left"/>
                        <w:rPr>
                          <w:rFonts w:asciiTheme="majorBidi" w:hAnsiTheme="majorBidi" w:cstheme="majorBidi"/>
                          <w:sz w:val="18"/>
                          <w:szCs w:val="18"/>
                          <w:lang w:val="en-US"/>
                        </w:rPr>
                      </w:pPr>
                      <w:r w:rsidRPr="000D207E">
                        <w:rPr>
                          <w:rStyle w:val="jlqj4b"/>
                          <w:rFonts w:asciiTheme="majorBidi" w:eastAsiaTheme="majorEastAsia" w:hAnsiTheme="majorBidi" w:cstheme="majorBidi"/>
                          <w:sz w:val="18"/>
                          <w:szCs w:val="18"/>
                          <w:lang w:val="en"/>
                        </w:rPr>
                        <w:t>Islamic education institution "madrasa</w:t>
                      </w:r>
                      <w:r w:rsidRPr="000D207E">
                        <w:rPr>
                          <w:rStyle w:val="jlqj4b"/>
                          <w:rFonts w:asciiTheme="majorBidi" w:eastAsiaTheme="majorEastAsia" w:hAnsiTheme="majorBidi" w:cstheme="majorBidi"/>
                          <w:sz w:val="18"/>
                          <w:szCs w:val="18"/>
                          <w:lang w:val="en"/>
                        </w:rPr>
                        <w:t>h</w:t>
                      </w:r>
                      <w:r w:rsidRPr="000D207E">
                        <w:rPr>
                          <w:rStyle w:val="jlqj4b"/>
                          <w:rFonts w:asciiTheme="majorBidi" w:eastAsiaTheme="majorEastAsia" w:hAnsiTheme="majorBidi" w:cstheme="majorBidi"/>
                          <w:sz w:val="18"/>
                          <w:szCs w:val="18"/>
                          <w:lang w:val="en"/>
                        </w:rPr>
                        <w:t>"</w:t>
                      </w:r>
                    </w:p>
                  </w:txbxContent>
                </v:textbox>
              </v:rect>
            </w:pict>
          </mc:Fallback>
        </mc:AlternateContent>
      </w:r>
    </w:p>
    <w:p w14:paraId="5FC00CB9" w14:textId="6A367BE0" w:rsidR="00302210" w:rsidRPr="00BE17B7" w:rsidRDefault="00046BC5" w:rsidP="00302210">
      <w:pPr>
        <w:spacing w:before="0"/>
        <w:ind w:left="0" w:firstLine="567"/>
        <w:contextualSpacing/>
        <w:jc w:val="left"/>
        <w:rPr>
          <w:rFonts w:asciiTheme="majorBidi" w:hAnsiTheme="majorBidi" w:cstheme="majorBidi"/>
          <w:spacing w:val="-4"/>
          <w:sz w:val="24"/>
          <w:szCs w:val="24"/>
          <w:lang w:val="en-US"/>
        </w:rPr>
      </w:pPr>
      <w:r w:rsidRPr="00BE17B7">
        <w:rPr>
          <w:rFonts w:asciiTheme="majorBidi" w:hAnsiTheme="majorBidi" w:cstheme="majorBidi"/>
          <w:noProof/>
          <w:spacing w:val="-4"/>
          <w:sz w:val="24"/>
          <w:szCs w:val="24"/>
          <w:lang w:val="en-US"/>
        </w:rPr>
        <mc:AlternateContent>
          <mc:Choice Requires="wps">
            <w:drawing>
              <wp:anchor distT="0" distB="0" distL="114300" distR="114300" simplePos="0" relativeHeight="251666432" behindDoc="0" locked="0" layoutInCell="1" allowOverlap="1" wp14:anchorId="5CA2E683" wp14:editId="0FFAC792">
                <wp:simplePos x="0" y="0"/>
                <wp:positionH relativeFrom="column">
                  <wp:posOffset>4084955</wp:posOffset>
                </wp:positionH>
                <wp:positionV relativeFrom="paragraph">
                  <wp:posOffset>64135</wp:posOffset>
                </wp:positionV>
                <wp:extent cx="1690370" cy="2018665"/>
                <wp:effectExtent l="0" t="0" r="24130" b="19685"/>
                <wp:wrapNone/>
                <wp:docPr id="55"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0370" cy="2018665"/>
                        </a:xfrm>
                        <a:prstGeom prst="rect">
                          <a:avLst/>
                        </a:prstGeom>
                        <a:noFill/>
                        <a:ln w="9525">
                          <a:solidFill>
                            <a:srgbClr val="000000"/>
                          </a:solidFill>
                          <a:miter lim="800000"/>
                          <a:headEnd/>
                          <a:tailEnd/>
                        </a:ln>
                      </wps:spPr>
                      <wps:txbx>
                        <w:txbxContent>
                          <w:p w14:paraId="08E6D9A8" w14:textId="77777777" w:rsidR="00273B15" w:rsidRPr="000D207E" w:rsidRDefault="00273B15" w:rsidP="00302210">
                            <w:pPr>
                              <w:rPr>
                                <w:rFonts w:asciiTheme="majorBidi" w:hAnsiTheme="majorBidi" w:cstheme="majorBidi"/>
                                <w:i/>
                                <w:iCs/>
                                <w:sz w:val="16"/>
                                <w:szCs w:val="16"/>
                                <w:lang w:val="en-US" w:eastAsia="id-ID"/>
                              </w:rPr>
                            </w:pPr>
                          </w:p>
                          <w:p w14:paraId="23F28A57" w14:textId="77777777" w:rsidR="000D207E" w:rsidRDefault="000D207E" w:rsidP="000D207E">
                            <w:pPr>
                              <w:spacing w:before="0"/>
                              <w:ind w:left="0" w:firstLine="0"/>
                              <w:jc w:val="left"/>
                              <w:rPr>
                                <w:rStyle w:val="jlqj4b"/>
                                <w:rFonts w:asciiTheme="majorBidi" w:eastAsiaTheme="majorEastAsia" w:hAnsiTheme="majorBidi" w:cstheme="majorBidi"/>
                                <w:sz w:val="16"/>
                                <w:szCs w:val="16"/>
                                <w:lang w:val="en"/>
                              </w:rPr>
                            </w:pPr>
                          </w:p>
                          <w:p w14:paraId="1B38A9D2" w14:textId="7A60ADFE" w:rsidR="00273B15" w:rsidRPr="000D207E" w:rsidRDefault="000D207E" w:rsidP="000D207E">
                            <w:pPr>
                              <w:spacing w:before="0"/>
                              <w:ind w:left="0" w:firstLine="0"/>
                              <w:jc w:val="left"/>
                              <w:rPr>
                                <w:rFonts w:asciiTheme="majorBidi" w:hAnsiTheme="majorBidi" w:cstheme="majorBidi"/>
                                <w:sz w:val="16"/>
                                <w:szCs w:val="16"/>
                                <w:lang w:val="en-US"/>
                              </w:rPr>
                            </w:pPr>
                            <w:r w:rsidRPr="000D207E">
                              <w:rPr>
                                <w:rStyle w:val="jlqj4b"/>
                                <w:rFonts w:asciiTheme="majorBidi" w:eastAsiaTheme="majorEastAsia" w:hAnsiTheme="majorBidi" w:cstheme="majorBidi"/>
                                <w:sz w:val="16"/>
                                <w:szCs w:val="16"/>
                                <w:lang w:val="en"/>
                              </w:rPr>
                              <w:t xml:space="preserve">The value of madrasah local wisdom is transformed in various management of Islamic education, so that it can influence the behavior and actions of individuals in the organization, through the dialectic between externalization, </w:t>
                            </w:r>
                            <w:proofErr w:type="spellStart"/>
                            <w:r w:rsidRPr="000D207E">
                              <w:rPr>
                                <w:rStyle w:val="jlqj4b"/>
                                <w:rFonts w:asciiTheme="majorBidi" w:eastAsiaTheme="majorEastAsia" w:hAnsiTheme="majorBidi" w:cstheme="majorBidi"/>
                                <w:sz w:val="16"/>
                                <w:szCs w:val="16"/>
                                <w:lang w:val="en"/>
                              </w:rPr>
                              <w:t>objectivation</w:t>
                            </w:r>
                            <w:proofErr w:type="spellEnd"/>
                            <w:r w:rsidRPr="000D207E">
                              <w:rPr>
                                <w:rStyle w:val="jlqj4b"/>
                                <w:rFonts w:asciiTheme="majorBidi" w:eastAsiaTheme="majorEastAsia" w:hAnsiTheme="majorBidi" w:cstheme="majorBidi"/>
                                <w:sz w:val="16"/>
                                <w:szCs w:val="16"/>
                                <w:lang w:val="en"/>
                              </w:rPr>
                              <w:t xml:space="preserve"> and internalization, and can give birth to character education management based on local wisdom.</w:t>
                            </w:r>
                          </w:p>
                        </w:txbxContent>
                      </wps:txbx>
                      <wps:bodyPr rot="0" vert="horz" wrap="square" lIns="91440" tIns="45720" rIns="91440" bIns="45720" anchor="t" anchorCtr="0" upright="1">
                        <a:noAutofit/>
                      </wps:bodyPr>
                    </wps:wsp>
                  </a:graphicData>
                </a:graphic>
              </wp:anchor>
            </w:drawing>
          </mc:Choice>
          <mc:Fallback>
            <w:pict>
              <v:rect id="Rectangle 50" o:spid="_x0000_s1029" style="position:absolute;left:0;text-align:left;margin-left:321.65pt;margin-top:5.05pt;width:133.1pt;height:158.9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" filled="f">
                <v:textbox>
                  <w:txbxContent>
                    <w:p w14:paraId="08E6D9A8" w14:textId="77777777" w:rsidR="00273B15" w:rsidRPr="000D207E" w:rsidRDefault="00273B15" w:rsidP="00302210">
                      <w:pPr>
                        <w:rPr>
                          <w:rFonts w:asciiTheme="majorBidi" w:hAnsiTheme="majorBidi" w:cstheme="majorBidi"/>
                          <w:i/>
                          <w:iCs/>
                          <w:sz w:val="16"/>
                          <w:szCs w:val="16"/>
                          <w:lang w:val="en-US" w:eastAsia="id-ID"/>
                        </w:rPr>
                      </w:pPr>
                    </w:p>
                    <w:p w14:paraId="23F28A57" w14:textId="77777777" w:rsidR="000D207E" w:rsidRDefault="000D207E" w:rsidP="000D207E">
                      <w:pPr>
                        <w:spacing w:before="0"/>
                        <w:ind w:left="0" w:firstLine="0"/>
                        <w:jc w:val="left"/>
                        <w:rPr>
                          <w:rStyle w:val="jlqj4b"/>
                          <w:rFonts w:asciiTheme="majorBidi" w:eastAsiaTheme="majorEastAsia" w:hAnsiTheme="majorBidi" w:cstheme="majorBidi"/>
                          <w:sz w:val="16"/>
                          <w:szCs w:val="16"/>
                          <w:lang w:val="en"/>
                        </w:rPr>
                      </w:pPr>
                    </w:p>
                    <w:p w14:paraId="1B38A9D2" w14:textId="7A60ADFE" w:rsidR="00273B15" w:rsidRPr="000D207E" w:rsidRDefault="000D207E" w:rsidP="000D207E">
                      <w:pPr>
                        <w:spacing w:before="0"/>
                        <w:ind w:left="0" w:firstLine="0"/>
                        <w:jc w:val="left"/>
                        <w:rPr>
                          <w:rFonts w:asciiTheme="majorBidi" w:hAnsiTheme="majorBidi" w:cstheme="majorBidi"/>
                          <w:sz w:val="16"/>
                          <w:szCs w:val="16"/>
                          <w:lang w:val="en-US"/>
                        </w:rPr>
                      </w:pPr>
                      <w:r w:rsidRPr="000D207E">
                        <w:rPr>
                          <w:rStyle w:val="jlqj4b"/>
                          <w:rFonts w:asciiTheme="majorBidi" w:eastAsiaTheme="majorEastAsia" w:hAnsiTheme="majorBidi" w:cstheme="majorBidi"/>
                          <w:sz w:val="16"/>
                          <w:szCs w:val="16"/>
                          <w:lang w:val="en"/>
                        </w:rPr>
                        <w:t>The value of madrasah local wisdom is transformed in various management of Islamic education, so that it can influence the behavior and actions of individuals in the organization, through the dialectic between externalization, objectivation and internalization, and can give birth to character education management based on local wisdom.</w:t>
                      </w:r>
                    </w:p>
                  </w:txbxContent>
                </v:textbox>
              </v:rect>
            </w:pict>
          </mc:Fallback>
        </mc:AlternateContent>
      </w:r>
    </w:p>
    <w:p w14:paraId="65B4FE7B" w14:textId="77777777" w:rsidR="00302210" w:rsidRPr="00BE17B7" w:rsidRDefault="00302210" w:rsidP="00302210">
      <w:pPr>
        <w:spacing w:before="0"/>
        <w:ind w:left="0" w:firstLine="567"/>
        <w:contextualSpacing/>
        <w:jc w:val="left"/>
        <w:rPr>
          <w:rFonts w:asciiTheme="majorBidi" w:hAnsiTheme="majorBidi" w:cstheme="majorBidi"/>
          <w:spacing w:val="-4"/>
          <w:sz w:val="24"/>
          <w:szCs w:val="24"/>
          <w:lang w:val="en-US"/>
        </w:rPr>
      </w:pPr>
    </w:p>
    <w:p w14:paraId="6B939663" w14:textId="473B333D" w:rsidR="00302210" w:rsidRPr="00BE17B7" w:rsidRDefault="00F246C6" w:rsidP="00302210">
      <w:pPr>
        <w:spacing w:before="0"/>
        <w:ind w:left="0" w:firstLine="567"/>
        <w:contextualSpacing/>
        <w:jc w:val="left"/>
        <w:rPr>
          <w:rFonts w:asciiTheme="majorBidi" w:hAnsiTheme="majorBidi" w:cstheme="majorBidi"/>
          <w:spacing w:val="-4"/>
          <w:sz w:val="24"/>
          <w:szCs w:val="24"/>
          <w:lang w:val="en-US"/>
        </w:rPr>
      </w:pPr>
      <w:r w:rsidRPr="00BE17B7">
        <w:rPr>
          <w:rFonts w:asciiTheme="majorBidi" w:hAnsiTheme="majorBidi" w:cstheme="majorBidi"/>
          <w:noProof/>
          <w:spacing w:val="-4"/>
          <w:sz w:val="24"/>
          <w:szCs w:val="24"/>
          <w:lang w:val="en-US"/>
        </w:rPr>
        <mc:AlternateContent>
          <mc:Choice Requires="wps">
            <w:drawing>
              <wp:anchor distT="0" distB="0" distL="114300" distR="114300" simplePos="0" relativeHeight="251669504" behindDoc="0" locked="0" layoutInCell="1" allowOverlap="1" wp14:anchorId="62B26931" wp14:editId="3F59D3D8">
                <wp:simplePos x="0" y="0"/>
                <wp:positionH relativeFrom="column">
                  <wp:posOffset>69215</wp:posOffset>
                </wp:positionH>
                <wp:positionV relativeFrom="paragraph">
                  <wp:posOffset>107950</wp:posOffset>
                </wp:positionV>
                <wp:extent cx="1752600" cy="408940"/>
                <wp:effectExtent l="0" t="57150" r="0" b="29210"/>
                <wp:wrapNone/>
                <wp:docPr id="58" name="AutoShape 53"/>
                <wp:cNvGraphicFramePr/>
                <a:graphic xmlns:a="http://schemas.openxmlformats.org/drawingml/2006/main">
                  <a:graphicData uri="http://schemas.microsoft.com/office/word/2010/wordprocessingShape">
                    <wps:wsp>
                      <wps:cNvCnPr/>
                      <wps:spPr bwMode="auto">
                        <a:xfrm flipV="1">
                          <a:off x="0" y="0"/>
                          <a:ext cx="1752600" cy="4089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AutoShape 53" o:spid="_x0000_s1026" type="#_x0000_t32" style="position:absolute;margin-left:5.45pt;margin-top:8.5pt;width:138pt;height:32.2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">
                <v:stroke endarrow="block"/>
              </v:shape>
            </w:pict>
          </mc:Fallback>
        </mc:AlternateContent>
      </w:r>
    </w:p>
    <w:p w14:paraId="351CE9BE" w14:textId="77777777" w:rsidR="003C023B" w:rsidRPr="00BE17B7" w:rsidRDefault="003C023B" w:rsidP="00302210">
      <w:pPr>
        <w:spacing w:before="0"/>
        <w:ind w:left="0" w:firstLine="567"/>
        <w:contextualSpacing/>
        <w:jc w:val="left"/>
        <w:rPr>
          <w:rFonts w:asciiTheme="majorBidi" w:hAnsiTheme="majorBidi" w:cstheme="majorBidi"/>
          <w:spacing w:val="-4"/>
          <w:sz w:val="24"/>
          <w:szCs w:val="24"/>
          <w:lang w:val="en-US"/>
        </w:rPr>
      </w:pPr>
    </w:p>
    <w:p w14:paraId="314000B5" w14:textId="7D61CB23" w:rsidR="003C023B" w:rsidRPr="00BE17B7" w:rsidRDefault="00046BC5" w:rsidP="00302210">
      <w:pPr>
        <w:spacing w:before="0"/>
        <w:ind w:left="0" w:firstLine="567"/>
        <w:contextualSpacing/>
        <w:jc w:val="left"/>
        <w:rPr>
          <w:rFonts w:asciiTheme="majorBidi" w:hAnsiTheme="majorBidi" w:cstheme="majorBidi"/>
          <w:spacing w:val="-4"/>
          <w:sz w:val="24"/>
          <w:szCs w:val="24"/>
          <w:lang w:val="en-US"/>
        </w:rPr>
      </w:pPr>
      <w:r w:rsidRPr="00BE17B7">
        <w:rPr>
          <w:rFonts w:asciiTheme="majorBidi" w:hAnsiTheme="majorBidi" w:cstheme="majorBidi"/>
          <w:noProof/>
          <w:spacing w:val="-4"/>
          <w:sz w:val="24"/>
          <w:szCs w:val="24"/>
          <w:lang w:val="en-US"/>
        </w:rPr>
        <mc:AlternateContent>
          <mc:Choice Requires="wps">
            <w:drawing>
              <wp:anchor distT="0" distB="0" distL="114300" distR="114300" simplePos="0" relativeHeight="251667456" behindDoc="0" locked="0" layoutInCell="1" allowOverlap="1" wp14:anchorId="7E35196B" wp14:editId="41697DFF">
                <wp:simplePos x="0" y="0"/>
                <wp:positionH relativeFrom="column">
                  <wp:posOffset>3732530</wp:posOffset>
                </wp:positionH>
                <wp:positionV relativeFrom="paragraph">
                  <wp:posOffset>59055</wp:posOffset>
                </wp:positionV>
                <wp:extent cx="340995" cy="306705"/>
                <wp:effectExtent l="0" t="0" r="78105" b="55245"/>
                <wp:wrapNone/>
                <wp:docPr id="56" name="AutoShape 51"/>
                <wp:cNvGraphicFramePr/>
                <a:graphic xmlns:a="http://schemas.openxmlformats.org/drawingml/2006/main">
                  <a:graphicData uri="http://schemas.microsoft.com/office/word/2010/wordprocessingShape">
                    <wps:wsp>
                      <wps:cNvCnPr/>
                      <wps:spPr bwMode="auto">
                        <a:xfrm>
                          <a:off x="0" y="0"/>
                          <a:ext cx="340995" cy="3067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AutoShape 51" o:spid="_x0000_s1026" type="#_x0000_t32" style="position:absolute;margin-left:293.9pt;margin-top:4.65pt;width:26.85pt;height:24.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">
                <v:stroke endarrow="block"/>
              </v:shape>
            </w:pict>
          </mc:Fallback>
        </mc:AlternateContent>
      </w:r>
    </w:p>
    <w:p w14:paraId="7F67DBB1" w14:textId="4709D1FE" w:rsidR="003C023B" w:rsidRPr="00BE17B7" w:rsidRDefault="00F246C6" w:rsidP="00302210">
      <w:pPr>
        <w:spacing w:before="0"/>
        <w:ind w:left="0" w:firstLine="567"/>
        <w:contextualSpacing/>
        <w:jc w:val="left"/>
        <w:rPr>
          <w:rFonts w:asciiTheme="majorBidi" w:hAnsiTheme="majorBidi" w:cstheme="majorBidi"/>
          <w:spacing w:val="-4"/>
          <w:sz w:val="24"/>
          <w:szCs w:val="24"/>
          <w:lang w:val="en-US"/>
        </w:rPr>
      </w:pPr>
      <w:r w:rsidRPr="00BE17B7">
        <w:rPr>
          <w:rFonts w:asciiTheme="majorBidi" w:hAnsiTheme="majorBidi" w:cstheme="majorBidi"/>
          <w:noProof/>
          <w:spacing w:val="-4"/>
          <w:sz w:val="24"/>
          <w:szCs w:val="24"/>
          <w:lang w:val="en-US"/>
        </w:rPr>
        <mc:AlternateContent>
          <mc:Choice Requires="wps">
            <w:drawing>
              <wp:anchor distT="0" distB="0" distL="114300" distR="114300" simplePos="0" relativeHeight="251670528" behindDoc="0" locked="0" layoutInCell="1" allowOverlap="1" wp14:anchorId="3514DC4A" wp14:editId="1F18C5D7">
                <wp:simplePos x="0" y="0"/>
                <wp:positionH relativeFrom="column">
                  <wp:posOffset>71647</wp:posOffset>
                </wp:positionH>
                <wp:positionV relativeFrom="paragraph">
                  <wp:posOffset>-3271</wp:posOffset>
                </wp:positionV>
                <wp:extent cx="1800716" cy="577850"/>
                <wp:effectExtent l="0" t="0" r="85725" b="69850"/>
                <wp:wrapNone/>
                <wp:docPr id="59" name="AutoShape 54"/>
                <wp:cNvGraphicFramePr/>
                <a:graphic xmlns:a="http://schemas.openxmlformats.org/drawingml/2006/main">
                  <a:graphicData uri="http://schemas.microsoft.com/office/word/2010/wordprocessingShape">
                    <wps:wsp>
                      <wps:cNvCnPr/>
                      <wps:spPr bwMode="auto">
                        <a:xfrm>
                          <a:off x="0" y="0"/>
                          <a:ext cx="1800716" cy="577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AutoShape 54" o:spid="_x0000_s1026" type="#_x0000_t32" style="position:absolute;margin-left:5.65pt;margin-top:-.25pt;width:141.8pt;height:4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">
                <v:stroke endarrow="block"/>
              </v:shape>
            </w:pict>
          </mc:Fallback>
        </mc:AlternateContent>
      </w:r>
      <w:r w:rsidR="00046BC5" w:rsidRPr="00BE17B7">
        <w:rPr>
          <w:rFonts w:asciiTheme="majorBidi" w:hAnsiTheme="majorBidi" w:cstheme="majorBidi"/>
          <w:noProof/>
          <w:spacing w:val="-4"/>
          <w:sz w:val="24"/>
          <w:szCs w:val="24"/>
          <w:lang w:val="en-US"/>
        </w:rPr>
        <mc:AlternateContent>
          <mc:Choice Requires="wps">
            <w:drawing>
              <wp:anchor distT="0" distB="0" distL="114300" distR="114300" simplePos="0" relativeHeight="251665408" behindDoc="0" locked="0" layoutInCell="1" allowOverlap="1" wp14:anchorId="4F00F241" wp14:editId="64CB136F">
                <wp:simplePos x="0" y="0"/>
                <wp:positionH relativeFrom="column">
                  <wp:posOffset>1830070</wp:posOffset>
                </wp:positionH>
                <wp:positionV relativeFrom="paragraph">
                  <wp:posOffset>95885</wp:posOffset>
                </wp:positionV>
                <wp:extent cx="1987550" cy="1245870"/>
                <wp:effectExtent l="0" t="0" r="12700" b="11430"/>
                <wp:wrapNone/>
                <wp:docPr id="54"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7550" cy="1245870"/>
                        </a:xfrm>
                        <a:prstGeom prst="ellipse">
                          <a:avLst/>
                        </a:prstGeom>
                        <a:noFill/>
                        <a:ln w="9525">
                          <a:solidFill>
                            <a:srgbClr val="000000"/>
                          </a:solidFill>
                          <a:round/>
                          <a:headEnd/>
                          <a:tailEnd/>
                        </a:ln>
                        <a:extLst>
                          <a:ext uri="{909E8E84-426E-40DD-AFC4-6F175D3DCCD1}">
                            <a14:hiddenFill xmlns:a14="http://schemas.microsoft.com/office/drawing/2010/main">
                              <a:solidFill>
                                <a:srgbClr val="FFFF00"/>
                              </a:solidFill>
                            </a14:hiddenFill>
                          </a:ext>
                        </a:extLst>
                      </wps:spPr>
                      <wps:txbx>
                        <w:txbxContent>
                          <w:p w14:paraId="35432F51" w14:textId="77777777" w:rsidR="000D207E" w:rsidRDefault="000D207E" w:rsidP="000D207E">
                            <w:pPr>
                              <w:spacing w:before="0"/>
                              <w:ind w:left="0" w:firstLine="0"/>
                              <w:jc w:val="left"/>
                              <w:rPr>
                                <w:rStyle w:val="jlqj4b"/>
                                <w:rFonts w:asciiTheme="majorBidi" w:eastAsiaTheme="majorEastAsia" w:hAnsiTheme="majorBidi" w:cstheme="majorBidi"/>
                                <w:sz w:val="16"/>
                                <w:szCs w:val="16"/>
                                <w:lang w:val="en"/>
                              </w:rPr>
                            </w:pPr>
                          </w:p>
                          <w:p w14:paraId="56718300" w14:textId="4DF21FEE" w:rsidR="00273B15" w:rsidRPr="000D207E" w:rsidRDefault="000D207E" w:rsidP="000D207E">
                            <w:pPr>
                              <w:spacing w:before="0"/>
                              <w:ind w:left="0" w:firstLine="0"/>
                              <w:jc w:val="left"/>
                              <w:rPr>
                                <w:rFonts w:asciiTheme="majorBidi" w:hAnsiTheme="majorBidi" w:cstheme="majorBidi"/>
                                <w:sz w:val="16"/>
                                <w:szCs w:val="16"/>
                                <w:lang w:val="en-US"/>
                              </w:rPr>
                            </w:pPr>
                            <w:r>
                              <w:rPr>
                                <w:rStyle w:val="jlqj4b"/>
                                <w:rFonts w:asciiTheme="majorBidi" w:eastAsiaTheme="majorEastAsia" w:hAnsiTheme="majorBidi" w:cstheme="majorBidi"/>
                                <w:sz w:val="16"/>
                                <w:szCs w:val="16"/>
                                <w:lang w:val="en"/>
                              </w:rPr>
                              <w:t>T</w:t>
                            </w:r>
                            <w:r w:rsidRPr="000D207E">
                              <w:rPr>
                                <w:rStyle w:val="jlqj4b"/>
                                <w:rFonts w:asciiTheme="majorBidi" w:eastAsiaTheme="majorEastAsia" w:hAnsiTheme="majorBidi" w:cstheme="majorBidi"/>
                                <w:sz w:val="16"/>
                                <w:szCs w:val="16"/>
                                <w:lang w:val="en"/>
                              </w:rPr>
                              <w:t xml:space="preserve">he value </w:t>
                            </w:r>
                            <w:proofErr w:type="spellStart"/>
                            <w:r w:rsidRPr="000D207E">
                              <w:rPr>
                                <w:rStyle w:val="jlqj4b"/>
                                <w:rFonts w:asciiTheme="majorBidi" w:eastAsiaTheme="majorEastAsia" w:hAnsiTheme="majorBidi" w:cstheme="majorBidi"/>
                                <w:sz w:val="16"/>
                                <w:szCs w:val="16"/>
                                <w:lang w:val="en"/>
                              </w:rPr>
                              <w:t>habitualization</w:t>
                            </w:r>
                            <w:proofErr w:type="spellEnd"/>
                            <w:r w:rsidRPr="000D207E">
                              <w:rPr>
                                <w:rStyle w:val="jlqj4b"/>
                                <w:rFonts w:asciiTheme="majorBidi" w:eastAsiaTheme="majorEastAsia" w:hAnsiTheme="majorBidi" w:cstheme="majorBidi"/>
                                <w:sz w:val="16"/>
                                <w:szCs w:val="16"/>
                                <w:lang w:val="en"/>
                              </w:rPr>
                              <w:t xml:space="preserve"> above is understood as from the traditions and culture of the madrasa, so that it can give birth to local wisdom</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oval id="Oval 49" o:spid="_x0000_s1030" style="position:absolute;left:0;text-align:left;margin-left:144.1pt;margin-top:7.55pt;width:156.5pt;height:98.1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" filled="f" fillcolor="yellow">
                <v:textbox>
                  <w:txbxContent>
                    <w:p w14:paraId="35432F51" w14:textId="77777777" w:rsidR="000D207E" w:rsidRDefault="000D207E" w:rsidP="000D207E">
                      <w:pPr>
                        <w:spacing w:before="0"/>
                        <w:ind w:left="0" w:firstLine="0"/>
                        <w:jc w:val="left"/>
                        <w:rPr>
                          <w:rStyle w:val="jlqj4b"/>
                          <w:rFonts w:asciiTheme="majorBidi" w:eastAsiaTheme="majorEastAsia" w:hAnsiTheme="majorBidi" w:cstheme="majorBidi"/>
                          <w:sz w:val="16"/>
                          <w:szCs w:val="16"/>
                          <w:lang w:val="en"/>
                        </w:rPr>
                      </w:pPr>
                    </w:p>
                    <w:p w14:paraId="56718300" w14:textId="4DF21FEE" w:rsidR="00273B15" w:rsidRPr="000D207E" w:rsidRDefault="000D207E" w:rsidP="000D207E">
                      <w:pPr>
                        <w:spacing w:before="0"/>
                        <w:ind w:left="0" w:firstLine="0"/>
                        <w:jc w:val="left"/>
                        <w:rPr>
                          <w:rFonts w:asciiTheme="majorBidi" w:hAnsiTheme="majorBidi" w:cstheme="majorBidi"/>
                          <w:sz w:val="16"/>
                          <w:szCs w:val="16"/>
                          <w:lang w:val="en-US"/>
                        </w:rPr>
                      </w:pPr>
                      <w:r>
                        <w:rPr>
                          <w:rStyle w:val="jlqj4b"/>
                          <w:rFonts w:asciiTheme="majorBidi" w:eastAsiaTheme="majorEastAsia" w:hAnsiTheme="majorBidi" w:cstheme="majorBidi"/>
                          <w:sz w:val="16"/>
                          <w:szCs w:val="16"/>
                          <w:lang w:val="en"/>
                        </w:rPr>
                        <w:t>T</w:t>
                      </w:r>
                      <w:r w:rsidRPr="000D207E">
                        <w:rPr>
                          <w:rStyle w:val="jlqj4b"/>
                          <w:rFonts w:asciiTheme="majorBidi" w:eastAsiaTheme="majorEastAsia" w:hAnsiTheme="majorBidi" w:cstheme="majorBidi"/>
                          <w:sz w:val="16"/>
                          <w:szCs w:val="16"/>
                          <w:lang w:val="en"/>
                        </w:rPr>
                        <w:t>he value habitualization above is understood as from the traditions and culture of the madrasa, so that it can give birth to local wisdom</w:t>
                      </w:r>
                    </w:p>
                  </w:txbxContent>
                </v:textbox>
              </v:oval>
            </w:pict>
          </mc:Fallback>
        </mc:AlternateContent>
      </w:r>
    </w:p>
    <w:p w14:paraId="17FD4EC6" w14:textId="4319922E" w:rsidR="00302210" w:rsidRPr="00BE17B7" w:rsidRDefault="00046BC5" w:rsidP="00302210">
      <w:pPr>
        <w:spacing w:before="0"/>
        <w:ind w:left="0" w:firstLine="567"/>
        <w:contextualSpacing/>
        <w:jc w:val="left"/>
        <w:rPr>
          <w:rFonts w:asciiTheme="majorBidi" w:hAnsiTheme="majorBidi" w:cstheme="majorBidi"/>
          <w:spacing w:val="-4"/>
          <w:sz w:val="24"/>
          <w:szCs w:val="24"/>
          <w:lang w:val="en-US"/>
        </w:rPr>
      </w:pPr>
      <w:r w:rsidRPr="00BE17B7">
        <w:rPr>
          <w:rFonts w:asciiTheme="majorBidi" w:hAnsiTheme="majorBidi" w:cstheme="majorBidi"/>
          <w:noProof/>
          <w:spacing w:val="-4"/>
          <w:sz w:val="24"/>
          <w:szCs w:val="24"/>
          <w:lang w:val="en-US"/>
        </w:rPr>
        <mc:AlternateContent>
          <mc:Choice Requires="wps">
            <w:drawing>
              <wp:anchor distT="0" distB="0" distL="114300" distR="114300" simplePos="0" relativeHeight="251668480" behindDoc="0" locked="0" layoutInCell="1" allowOverlap="1" wp14:anchorId="3758E19D" wp14:editId="5EC9CA99">
                <wp:simplePos x="0" y="0"/>
                <wp:positionH relativeFrom="column">
                  <wp:posOffset>3735669</wp:posOffset>
                </wp:positionH>
                <wp:positionV relativeFrom="paragraph">
                  <wp:posOffset>80262</wp:posOffset>
                </wp:positionV>
                <wp:extent cx="340995" cy="223520"/>
                <wp:effectExtent l="0" t="38100" r="59055" b="24130"/>
                <wp:wrapNone/>
                <wp:docPr id="57" name="AutoShape 52"/>
                <wp:cNvGraphicFramePr/>
                <a:graphic xmlns:a="http://schemas.openxmlformats.org/drawingml/2006/main">
                  <a:graphicData uri="http://schemas.microsoft.com/office/word/2010/wordprocessingShape">
                    <wps:wsp>
                      <wps:cNvCnPr/>
                      <wps:spPr bwMode="auto">
                        <a:xfrm flipV="1">
                          <a:off x="0" y="0"/>
                          <a:ext cx="340995" cy="2235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AutoShape 52" o:spid="_x0000_s1026" type="#_x0000_t32" style="position:absolute;margin-left:294.15pt;margin-top:6.3pt;width:26.85pt;height:17.6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">
                <v:stroke endarrow="block"/>
              </v:shape>
            </w:pict>
          </mc:Fallback>
        </mc:AlternateContent>
      </w:r>
    </w:p>
    <w:p w14:paraId="6BC3D0AD" w14:textId="77777777" w:rsidR="00302210" w:rsidRPr="00BE17B7" w:rsidRDefault="00302210" w:rsidP="00302210">
      <w:pPr>
        <w:spacing w:before="0"/>
        <w:ind w:left="0" w:firstLine="567"/>
        <w:contextualSpacing/>
        <w:jc w:val="left"/>
        <w:rPr>
          <w:rFonts w:asciiTheme="majorBidi" w:hAnsiTheme="majorBidi" w:cstheme="majorBidi"/>
          <w:spacing w:val="-4"/>
          <w:sz w:val="24"/>
          <w:szCs w:val="24"/>
          <w:lang w:val="en-US"/>
        </w:rPr>
      </w:pPr>
    </w:p>
    <w:p w14:paraId="52297961" w14:textId="6FF7A4BE" w:rsidR="00302210" w:rsidRPr="00BE17B7" w:rsidRDefault="00046BC5" w:rsidP="00302210">
      <w:pPr>
        <w:spacing w:before="0"/>
        <w:ind w:left="0" w:firstLine="567"/>
        <w:contextualSpacing/>
        <w:jc w:val="left"/>
        <w:rPr>
          <w:rFonts w:asciiTheme="majorBidi" w:hAnsiTheme="majorBidi" w:cstheme="majorBidi"/>
          <w:spacing w:val="-4"/>
          <w:sz w:val="24"/>
          <w:szCs w:val="24"/>
          <w:lang w:val="en-US"/>
        </w:rPr>
      </w:pPr>
      <w:r w:rsidRPr="00BE17B7">
        <w:rPr>
          <w:rFonts w:asciiTheme="majorBidi" w:hAnsiTheme="majorBidi" w:cstheme="majorBidi"/>
          <w:noProof/>
          <w:spacing w:val="-4"/>
          <w:sz w:val="24"/>
          <w:szCs w:val="24"/>
          <w:lang w:val="en-US"/>
        </w:rPr>
        <mc:AlternateContent>
          <mc:Choice Requires="wps">
            <w:drawing>
              <wp:anchor distT="0" distB="0" distL="114300" distR="114300" simplePos="0" relativeHeight="251663360" behindDoc="0" locked="0" layoutInCell="1" allowOverlap="1" wp14:anchorId="15F9C73F" wp14:editId="1AD6CD7A">
                <wp:simplePos x="0" y="0"/>
                <wp:positionH relativeFrom="column">
                  <wp:posOffset>-213731</wp:posOffset>
                </wp:positionH>
                <wp:positionV relativeFrom="paragraph">
                  <wp:posOffset>148590</wp:posOffset>
                </wp:positionV>
                <wp:extent cx="1675765" cy="1151890"/>
                <wp:effectExtent l="0" t="0" r="19685" b="10160"/>
                <wp:wrapNone/>
                <wp:docPr id="50" name="Oval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5765" cy="1151890"/>
                        </a:xfrm>
                        <a:prstGeom prst="ellipse">
                          <a:avLst/>
                        </a:prstGeom>
                        <a:noFill/>
                        <a:ln w="9525">
                          <a:solidFill>
                            <a:srgbClr val="000000"/>
                          </a:solidFill>
                          <a:round/>
                          <a:headEnd/>
                          <a:tailEnd/>
                        </a:ln>
                      </wps:spPr>
                      <wps:txbx>
                        <w:txbxContent>
                          <w:p w14:paraId="5BBB7782" w14:textId="77777777" w:rsidR="00273B15" w:rsidRPr="000D207E" w:rsidRDefault="00273B15" w:rsidP="00302210">
                            <w:pPr>
                              <w:jc w:val="center"/>
                              <w:rPr>
                                <w:rFonts w:asciiTheme="majorBidi" w:hAnsiTheme="majorBidi" w:cstheme="majorBidi"/>
                                <w:i/>
                                <w:iCs/>
                                <w:sz w:val="16"/>
                                <w:szCs w:val="16"/>
                                <w:lang w:val="en-US"/>
                              </w:rPr>
                            </w:pPr>
                          </w:p>
                          <w:p w14:paraId="7832B0F3" w14:textId="6050D66E" w:rsidR="00273B15" w:rsidRPr="000D207E" w:rsidRDefault="000D207E" w:rsidP="000D207E">
                            <w:pPr>
                              <w:spacing w:before="0"/>
                              <w:ind w:left="0" w:firstLine="0"/>
                              <w:jc w:val="left"/>
                              <w:rPr>
                                <w:rFonts w:asciiTheme="majorBidi" w:hAnsiTheme="majorBidi" w:cstheme="majorBidi"/>
                                <w:i/>
                                <w:iCs/>
                                <w:sz w:val="16"/>
                                <w:szCs w:val="16"/>
                                <w:lang w:val="en-US"/>
                              </w:rPr>
                            </w:pPr>
                            <w:proofErr w:type="gramStart"/>
                            <w:r w:rsidRPr="000D207E">
                              <w:rPr>
                                <w:rStyle w:val="jlqj4b"/>
                                <w:rFonts w:asciiTheme="majorBidi" w:eastAsiaTheme="majorEastAsia" w:hAnsiTheme="majorBidi" w:cstheme="majorBidi"/>
                                <w:i/>
                                <w:iCs/>
                                <w:sz w:val="16"/>
                                <w:szCs w:val="16"/>
                                <w:lang w:val="en"/>
                              </w:rPr>
                              <w:t>local</w:t>
                            </w:r>
                            <w:proofErr w:type="gramEnd"/>
                            <w:r w:rsidRPr="000D207E">
                              <w:rPr>
                                <w:rStyle w:val="jlqj4b"/>
                                <w:rFonts w:asciiTheme="majorBidi" w:eastAsiaTheme="majorEastAsia" w:hAnsiTheme="majorBidi" w:cstheme="majorBidi"/>
                                <w:i/>
                                <w:iCs/>
                                <w:sz w:val="16"/>
                                <w:szCs w:val="16"/>
                                <w:lang w:val="en"/>
                              </w:rPr>
                              <w:t xml:space="preserve"> knowledge, and local </w:t>
                            </w:r>
                            <w:proofErr w:type="spellStart"/>
                            <w:r w:rsidRPr="000D207E">
                              <w:rPr>
                                <w:rStyle w:val="jlqj4b"/>
                                <w:rFonts w:asciiTheme="majorBidi" w:eastAsiaTheme="majorEastAsia" w:hAnsiTheme="majorBidi" w:cstheme="majorBidi"/>
                                <w:i/>
                                <w:iCs/>
                                <w:sz w:val="16"/>
                                <w:szCs w:val="16"/>
                                <w:lang w:val="en"/>
                              </w:rPr>
                              <w:t>genious</w:t>
                            </w:r>
                            <w:proofErr w:type="spellEnd"/>
                            <w:r w:rsidRPr="000D207E">
                              <w:rPr>
                                <w:rStyle w:val="jlqj4b"/>
                                <w:rFonts w:asciiTheme="majorBidi" w:eastAsiaTheme="majorEastAsia" w:hAnsiTheme="majorBidi" w:cstheme="majorBidi"/>
                                <w:i/>
                                <w:iCs/>
                                <w:sz w:val="16"/>
                                <w:szCs w:val="16"/>
                                <w:lang w:val="en"/>
                              </w:rPr>
                              <w:t>, the role of individuals in madrasah</w:t>
                            </w:r>
                          </w:p>
                        </w:txbxContent>
                      </wps:txbx>
                      <wps:bodyPr rot="0" vert="horz" wrap="square" lIns="91440" tIns="45720" rIns="91440" bIns="45720" anchor="t" anchorCtr="0" upright="1">
                        <a:noAutofit/>
                      </wps:bodyPr>
                    </wps:wsp>
                  </a:graphicData>
                </a:graphic>
              </wp:anchor>
            </w:drawing>
          </mc:Choice>
          <mc:Fallback>
            <w:pict>
              <v:oval id="Oval 45" o:spid="_x0000_s1031" style="position:absolute;left:0;text-align:left;margin-left:-16.85pt;margin-top:11.7pt;width:131.95pt;height:90.7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" filled="f">
                <v:textbox>
                  <w:txbxContent>
                    <w:p w14:paraId="5BBB7782" w14:textId="77777777" w:rsidR="00273B15" w:rsidRPr="000D207E" w:rsidRDefault="00273B15" w:rsidP="00302210">
                      <w:pPr>
                        <w:jc w:val="center"/>
                        <w:rPr>
                          <w:rFonts w:asciiTheme="majorBidi" w:hAnsiTheme="majorBidi" w:cstheme="majorBidi"/>
                          <w:i/>
                          <w:iCs/>
                          <w:sz w:val="16"/>
                          <w:szCs w:val="16"/>
                          <w:lang w:val="en-US"/>
                        </w:rPr>
                      </w:pPr>
                    </w:p>
                    <w:p w14:paraId="7832B0F3" w14:textId="6050D66E" w:rsidR="00273B15" w:rsidRPr="000D207E" w:rsidRDefault="000D207E" w:rsidP="000D207E">
                      <w:pPr>
                        <w:spacing w:before="0"/>
                        <w:ind w:left="0" w:firstLine="0"/>
                        <w:jc w:val="left"/>
                        <w:rPr>
                          <w:rFonts w:asciiTheme="majorBidi" w:hAnsiTheme="majorBidi" w:cstheme="majorBidi"/>
                          <w:i/>
                          <w:iCs/>
                          <w:sz w:val="16"/>
                          <w:szCs w:val="16"/>
                          <w:lang w:val="en-US"/>
                        </w:rPr>
                      </w:pPr>
                      <w:proofErr w:type="gramStart"/>
                      <w:r w:rsidRPr="000D207E">
                        <w:rPr>
                          <w:rStyle w:val="jlqj4b"/>
                          <w:rFonts w:asciiTheme="majorBidi" w:eastAsiaTheme="majorEastAsia" w:hAnsiTheme="majorBidi" w:cstheme="majorBidi"/>
                          <w:i/>
                          <w:iCs/>
                          <w:sz w:val="16"/>
                          <w:szCs w:val="16"/>
                          <w:lang w:val="en"/>
                        </w:rPr>
                        <w:t>local</w:t>
                      </w:r>
                      <w:proofErr w:type="gramEnd"/>
                      <w:r w:rsidRPr="000D207E">
                        <w:rPr>
                          <w:rStyle w:val="jlqj4b"/>
                          <w:rFonts w:asciiTheme="majorBidi" w:eastAsiaTheme="majorEastAsia" w:hAnsiTheme="majorBidi" w:cstheme="majorBidi"/>
                          <w:i/>
                          <w:iCs/>
                          <w:sz w:val="16"/>
                          <w:szCs w:val="16"/>
                          <w:lang w:val="en"/>
                        </w:rPr>
                        <w:t xml:space="preserve"> knowledge, and local genious, the role of individuals in madrasah</w:t>
                      </w:r>
                    </w:p>
                  </w:txbxContent>
                </v:textbox>
              </v:oval>
            </w:pict>
          </mc:Fallback>
        </mc:AlternateContent>
      </w:r>
    </w:p>
    <w:p w14:paraId="4E64217E" w14:textId="7A1AC4AA" w:rsidR="003C023B" w:rsidRPr="00BE17B7" w:rsidRDefault="00046BC5" w:rsidP="00302210">
      <w:pPr>
        <w:spacing w:before="0"/>
        <w:ind w:left="0" w:firstLine="567"/>
        <w:contextualSpacing/>
        <w:jc w:val="left"/>
        <w:rPr>
          <w:rFonts w:asciiTheme="majorBidi" w:hAnsiTheme="majorBidi" w:cstheme="majorBidi"/>
          <w:spacing w:val="-4"/>
          <w:sz w:val="24"/>
          <w:szCs w:val="24"/>
          <w:lang w:val="en-US"/>
        </w:rPr>
      </w:pPr>
      <w:r w:rsidRPr="00BE17B7">
        <w:rPr>
          <w:rFonts w:asciiTheme="majorBidi" w:hAnsiTheme="majorBidi" w:cstheme="majorBidi"/>
          <w:noProof/>
          <w:spacing w:val="-4"/>
          <w:sz w:val="24"/>
          <w:szCs w:val="24"/>
          <w:lang w:val="en-US"/>
        </w:rPr>
        <mc:AlternateContent>
          <mc:Choice Requires="wps">
            <w:drawing>
              <wp:anchor distT="0" distB="0" distL="114300" distR="114300" simplePos="0" relativeHeight="251675648" behindDoc="0" locked="0" layoutInCell="1" allowOverlap="1" wp14:anchorId="5DBF91DE" wp14:editId="5F8C5265">
                <wp:simplePos x="0" y="0"/>
                <wp:positionH relativeFrom="column">
                  <wp:posOffset>-447974</wp:posOffset>
                </wp:positionH>
                <wp:positionV relativeFrom="paragraph">
                  <wp:posOffset>82239</wp:posOffset>
                </wp:positionV>
                <wp:extent cx="0" cy="552450"/>
                <wp:effectExtent l="76200" t="38100" r="57150" b="19050"/>
                <wp:wrapNone/>
                <wp:docPr id="64"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55245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AutoShape 59" o:spid="_x0000_s1026" type="#_x0000_t32" style="position:absolute;margin-left:-35.25pt;margin-top:6.5pt;width:0;height:43.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">
                <v:stroke endarrow="block"/>
              </v:shape>
            </w:pict>
          </mc:Fallback>
        </mc:AlternateContent>
      </w:r>
    </w:p>
    <w:p w14:paraId="7265B2EA" w14:textId="2A76645A" w:rsidR="003C023B" w:rsidRPr="00BE17B7" w:rsidRDefault="008F15B9" w:rsidP="00302210">
      <w:pPr>
        <w:spacing w:before="0"/>
        <w:ind w:left="0" w:firstLine="567"/>
        <w:contextualSpacing/>
        <w:jc w:val="left"/>
        <w:rPr>
          <w:rFonts w:asciiTheme="majorBidi" w:hAnsiTheme="majorBidi" w:cstheme="majorBidi"/>
          <w:spacing w:val="-4"/>
          <w:sz w:val="24"/>
          <w:szCs w:val="24"/>
          <w:lang w:val="en-US"/>
        </w:rPr>
      </w:pPr>
      <w:r w:rsidRPr="00BE17B7">
        <w:rPr>
          <w:rFonts w:asciiTheme="majorBidi" w:hAnsiTheme="majorBidi" w:cstheme="majorBidi"/>
          <w:noProof/>
          <w:spacing w:val="-4"/>
          <w:sz w:val="24"/>
          <w:szCs w:val="24"/>
          <w:lang w:val="en-US"/>
        </w:rPr>
        <mc:AlternateContent>
          <mc:Choice Requires="wps">
            <w:drawing>
              <wp:anchor distT="0" distB="0" distL="114300" distR="114300" simplePos="0" relativeHeight="251673600" behindDoc="0" locked="0" layoutInCell="1" allowOverlap="1" wp14:anchorId="109E547A" wp14:editId="1C7F9B55">
                <wp:simplePos x="0" y="0"/>
                <wp:positionH relativeFrom="column">
                  <wp:posOffset>1460536</wp:posOffset>
                </wp:positionH>
                <wp:positionV relativeFrom="paragraph">
                  <wp:posOffset>129720</wp:posOffset>
                </wp:positionV>
                <wp:extent cx="523647" cy="319537"/>
                <wp:effectExtent l="0" t="38100" r="48260" b="23495"/>
                <wp:wrapNone/>
                <wp:docPr id="62"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23647" cy="319537"/>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AutoShape 57" o:spid="_x0000_s1026" type="#_x0000_t32" style="position:absolute;margin-left:115pt;margin-top:10.2pt;width:41.25pt;height:25.1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">
                <v:stroke endarrow="block"/>
              </v:shape>
            </w:pict>
          </mc:Fallback>
        </mc:AlternateContent>
      </w:r>
    </w:p>
    <w:p w14:paraId="428DBA89" w14:textId="156DA598" w:rsidR="003C023B" w:rsidRPr="00BE17B7" w:rsidRDefault="003C023B" w:rsidP="00302210">
      <w:pPr>
        <w:spacing w:before="0"/>
        <w:ind w:left="0" w:firstLine="567"/>
        <w:contextualSpacing/>
        <w:jc w:val="left"/>
        <w:rPr>
          <w:rFonts w:asciiTheme="majorBidi" w:hAnsiTheme="majorBidi" w:cstheme="majorBidi"/>
          <w:spacing w:val="-4"/>
          <w:sz w:val="24"/>
          <w:szCs w:val="24"/>
          <w:lang w:val="en-US"/>
        </w:rPr>
      </w:pPr>
    </w:p>
    <w:p w14:paraId="5239F974" w14:textId="4A26544D" w:rsidR="003C023B" w:rsidRPr="00BE17B7" w:rsidRDefault="008F15B9" w:rsidP="00302210">
      <w:pPr>
        <w:spacing w:before="0"/>
        <w:ind w:left="0" w:firstLine="567"/>
        <w:contextualSpacing/>
        <w:jc w:val="left"/>
        <w:rPr>
          <w:rFonts w:asciiTheme="majorBidi" w:hAnsiTheme="majorBidi" w:cstheme="majorBidi"/>
          <w:spacing w:val="-4"/>
          <w:sz w:val="24"/>
          <w:szCs w:val="24"/>
          <w:lang w:val="en-US"/>
        </w:rPr>
      </w:pPr>
      <w:r w:rsidRPr="00BE17B7">
        <w:rPr>
          <w:rFonts w:asciiTheme="majorBidi" w:hAnsiTheme="majorBidi" w:cstheme="majorBidi"/>
          <w:noProof/>
          <w:spacing w:val="-4"/>
          <w:sz w:val="24"/>
          <w:szCs w:val="24"/>
          <w:lang w:val="en-US"/>
        </w:rPr>
        <mc:AlternateContent>
          <mc:Choice Requires="wps">
            <w:drawing>
              <wp:anchor distT="0" distB="0" distL="114300" distR="114300" simplePos="0" relativeHeight="251664384" behindDoc="0" locked="0" layoutInCell="1" allowOverlap="1" wp14:anchorId="29D7943C" wp14:editId="3B7CE650">
                <wp:simplePos x="0" y="0"/>
                <wp:positionH relativeFrom="column">
                  <wp:posOffset>-448310</wp:posOffset>
                </wp:positionH>
                <wp:positionV relativeFrom="paragraph">
                  <wp:posOffset>107315</wp:posOffset>
                </wp:positionV>
                <wp:extent cx="228600" cy="0"/>
                <wp:effectExtent l="0" t="0" r="19050" b="19050"/>
                <wp:wrapNone/>
                <wp:docPr id="51" name="Line 46"/>
                <wp:cNvGraphicFramePr/>
                <a:graphic xmlns:a="http://schemas.openxmlformats.org/drawingml/2006/main">
                  <a:graphicData uri="http://schemas.microsoft.com/office/word/2010/wordprocessingShape">
                    <wps:wsp>
                      <wps:cNvCnPr/>
                      <wps:spPr bwMode="auto">
                        <a:xfrm>
                          <a:off x="0" y="0"/>
                          <a:ext cx="228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id="Line 46"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35.3pt,8.45pt" to="-17.3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"/>
            </w:pict>
          </mc:Fallback>
        </mc:AlternateContent>
      </w:r>
    </w:p>
    <w:p w14:paraId="1523AF42" w14:textId="2F64D403" w:rsidR="003C023B" w:rsidRPr="00BE17B7" w:rsidRDefault="003C023B" w:rsidP="00302210">
      <w:pPr>
        <w:spacing w:before="0"/>
        <w:ind w:left="0" w:firstLine="567"/>
        <w:contextualSpacing/>
        <w:jc w:val="left"/>
        <w:rPr>
          <w:rFonts w:asciiTheme="majorBidi" w:hAnsiTheme="majorBidi" w:cstheme="majorBidi"/>
          <w:spacing w:val="-4"/>
          <w:sz w:val="24"/>
          <w:szCs w:val="24"/>
          <w:lang w:val="en-US"/>
        </w:rPr>
      </w:pPr>
    </w:p>
    <w:p w14:paraId="68DC4C8E" w14:textId="77777777" w:rsidR="00EA523B" w:rsidRPr="00BE17B7" w:rsidRDefault="00EA523B" w:rsidP="00302210">
      <w:pPr>
        <w:spacing w:before="0"/>
        <w:ind w:left="0" w:firstLine="567"/>
        <w:contextualSpacing/>
        <w:jc w:val="left"/>
        <w:rPr>
          <w:rFonts w:asciiTheme="majorBidi" w:hAnsiTheme="majorBidi" w:cstheme="majorBidi"/>
          <w:spacing w:val="-4"/>
          <w:sz w:val="24"/>
          <w:szCs w:val="24"/>
          <w:lang w:val="en-US"/>
        </w:rPr>
      </w:pPr>
    </w:p>
    <w:p w14:paraId="6671DDA4" w14:textId="77777777" w:rsidR="00EA523B" w:rsidRPr="00BE17B7" w:rsidRDefault="00EA523B" w:rsidP="00302210">
      <w:pPr>
        <w:spacing w:before="0"/>
        <w:ind w:left="0" w:firstLine="567"/>
        <w:contextualSpacing/>
        <w:jc w:val="left"/>
        <w:rPr>
          <w:rFonts w:asciiTheme="majorBidi" w:hAnsiTheme="majorBidi" w:cstheme="majorBidi"/>
          <w:spacing w:val="-4"/>
          <w:sz w:val="24"/>
          <w:szCs w:val="24"/>
          <w:lang w:val="en-US"/>
        </w:rPr>
      </w:pPr>
    </w:p>
    <w:p w14:paraId="1C2253BC" w14:textId="63CEFD81" w:rsidR="00302210" w:rsidRPr="003A430E" w:rsidRDefault="00EA523B" w:rsidP="00EA523B">
      <w:pPr>
        <w:spacing w:before="0"/>
        <w:ind w:left="0" w:firstLine="567"/>
        <w:contextualSpacing/>
        <w:rPr>
          <w:rFonts w:asciiTheme="majorBidi" w:eastAsiaTheme="majorEastAsia" w:hAnsiTheme="majorBidi" w:cstheme="majorBidi"/>
          <w:lang w:val="en"/>
        </w:rPr>
      </w:pPr>
      <w:r w:rsidRPr="003A430E">
        <w:rPr>
          <w:rStyle w:val="jlqj4b"/>
          <w:rFonts w:asciiTheme="majorBidi" w:eastAsiaTheme="majorEastAsia" w:hAnsiTheme="majorBidi" w:cstheme="majorBidi"/>
          <w:lang w:val="en"/>
        </w:rPr>
        <w:t>In this context, character education management can be understood as a model of Islamic education management that integrates local wisdom values ​​as part of character, so that it can give birth to better individual social behavior and actions</w:t>
      </w:r>
      <w:r w:rsidR="0007497B" w:rsidRPr="003A430E">
        <w:rPr>
          <w:rStyle w:val="FootnoteReference"/>
          <w:rFonts w:asciiTheme="majorBidi" w:eastAsia="Calibri" w:hAnsiTheme="majorBidi" w:cstheme="majorBidi"/>
          <w:lang w:val="en-US"/>
        </w:rPr>
        <w:footnoteReference w:id="56"/>
      </w:r>
      <w:r w:rsidRPr="003A430E">
        <w:rPr>
          <w:rFonts w:asciiTheme="majorBidi" w:hAnsiTheme="majorBidi" w:cstheme="majorBidi"/>
          <w:color w:val="000000"/>
          <w:lang w:val="en-US"/>
        </w:rPr>
        <w:t>.</w:t>
      </w:r>
      <w:r w:rsidR="000D207E" w:rsidRPr="003A430E">
        <w:rPr>
          <w:rFonts w:asciiTheme="majorBidi" w:hAnsiTheme="majorBidi" w:cstheme="majorBidi"/>
          <w:color w:val="000000"/>
          <w:lang w:val="en-US"/>
        </w:rPr>
        <w:t xml:space="preserve"> </w:t>
      </w:r>
      <w:r w:rsidRPr="003A430E">
        <w:rPr>
          <w:rStyle w:val="jlqj4b"/>
          <w:rFonts w:asciiTheme="majorBidi" w:eastAsiaTheme="majorEastAsia" w:hAnsiTheme="majorBidi" w:cstheme="majorBidi"/>
          <w:lang w:val="en"/>
        </w:rPr>
        <w:t>Therefore, the essence of the character above is the manifestation, understanding and knowledge of moral values ​​in madrasas which are actualized in all madrasah life, including; a) integrate the values ​​of the characters in the whole school management activities, integrate character values ​​into all madrasah activities and programs, b) integrate the values ​​of the characters in the overall school performance activity, transmit character values ​​in overall performance, c integrating the value-character value to the overall performance personnel activities, transmitting character values ​​to all madrasa resources and d) integrating the values ​​of the characters on the overall activities of educational services, transmitting character values ​​in all educational activities and services, d) ) integrating the values ​​of the characters in the whole learning activities, transmitting character values ​​to all learning activities and the culture of the madrasa organization.</w:t>
      </w:r>
    </w:p>
    <w:p w14:paraId="2CD0DCD4" w14:textId="47584C53" w:rsidR="00EA523B" w:rsidRPr="003A430E" w:rsidRDefault="00EA523B" w:rsidP="00EA523B">
      <w:pPr>
        <w:spacing w:before="0"/>
        <w:ind w:left="0" w:firstLine="567"/>
        <w:contextualSpacing/>
        <w:rPr>
          <w:rFonts w:asciiTheme="majorBidi" w:hAnsiTheme="majorBidi" w:cstheme="majorBidi"/>
          <w:color w:val="000000"/>
          <w:lang w:val="en-US"/>
        </w:rPr>
      </w:pPr>
      <w:r w:rsidRPr="003A430E">
        <w:rPr>
          <w:rStyle w:val="jlqj4b"/>
          <w:rFonts w:asciiTheme="majorBidi" w:eastAsiaTheme="majorEastAsia" w:hAnsiTheme="majorBidi" w:cstheme="majorBidi"/>
          <w:lang w:val="en"/>
        </w:rPr>
        <w:t xml:space="preserve">In this context, the importance of character education management in activating individual behavior and building a more productive performance climate, thus character education management can be understood as a critical solution in improving individual behavior in various educational organizations, as a result of weak performance productivity and decreased quality of graduates. Therefore character education management based on local wisdom basically aims to build individual social behavior in various organizations, even the dialectic of the relationship between management and character has a significant impact on various madrasah programs, both in the fields of learning, organizational culture, performance motivation, and even the quality of graduates. , this view as stated by Hoover that: Success in the process of forming the character of an educational unit graduates, will be determined not by the strength of the </w:t>
      </w:r>
      <w:r w:rsidRPr="003A430E">
        <w:rPr>
          <w:rStyle w:val="jlqj4b"/>
          <w:rFonts w:asciiTheme="majorBidi" w:eastAsiaTheme="majorEastAsia" w:hAnsiTheme="majorBidi" w:cstheme="majorBidi"/>
          <w:lang w:val="en"/>
        </w:rPr>
        <w:lastRenderedPageBreak/>
        <w:t xml:space="preserve">learning process, but will be determined by the strength of its management, which implies that the quality of graduates character has a strong dependence on the quality of school management. This is because the process of character formation should be integrated into various forms of school </w:t>
      </w:r>
      <w:proofErr w:type="spellStart"/>
      <w:r w:rsidRPr="003A430E">
        <w:rPr>
          <w:rStyle w:val="jlqj4b"/>
          <w:rFonts w:asciiTheme="majorBidi" w:eastAsiaTheme="majorEastAsia" w:hAnsiTheme="majorBidi" w:cstheme="majorBidi"/>
          <w:lang w:val="en"/>
        </w:rPr>
        <w:t>activitie</w:t>
      </w:r>
      <w:proofErr w:type="spellEnd"/>
      <w:r w:rsidRPr="003A430E">
        <w:rPr>
          <w:rStyle w:val="jlqj4b"/>
          <w:rFonts w:asciiTheme="majorBidi" w:eastAsiaTheme="majorEastAsia" w:hAnsiTheme="majorBidi" w:cstheme="majorBidi"/>
          <w:lang w:val="en"/>
        </w:rPr>
        <w:t>,</w:t>
      </w:r>
    </w:p>
    <w:p w14:paraId="6ED9CE7E" w14:textId="77777777" w:rsidR="00EA523B" w:rsidRPr="003A430E" w:rsidRDefault="00302210" w:rsidP="00EA523B">
      <w:pPr>
        <w:spacing w:before="0"/>
        <w:ind w:left="0" w:firstLine="567"/>
        <w:contextualSpacing/>
        <w:rPr>
          <w:rFonts w:asciiTheme="majorBidi" w:hAnsiTheme="majorBidi" w:cstheme="majorBidi"/>
          <w:color w:val="000000"/>
          <w:lang w:val="en"/>
        </w:rPr>
      </w:pPr>
      <w:proofErr w:type="spellStart"/>
      <w:proofErr w:type="gramStart"/>
      <w:r w:rsidRPr="003A430E">
        <w:rPr>
          <w:rFonts w:asciiTheme="majorBidi" w:hAnsiTheme="majorBidi" w:cstheme="majorBidi"/>
          <w:color w:val="000000"/>
          <w:lang w:val="en-US"/>
        </w:rPr>
        <w:t>Pada</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konteks</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tersebut</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betapa</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pentingnya</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manajeme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pendidika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karakter</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dalam</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mengefaktifka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perilaku</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individu</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da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membangu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iklim</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kinerja</w:t>
      </w:r>
      <w:proofErr w:type="spellEnd"/>
      <w:r w:rsidRPr="003A430E">
        <w:rPr>
          <w:rFonts w:asciiTheme="majorBidi" w:hAnsiTheme="majorBidi" w:cstheme="majorBidi"/>
          <w:color w:val="000000"/>
          <w:lang w:val="en-US"/>
        </w:rPr>
        <w:t xml:space="preserve"> yang </w:t>
      </w:r>
      <w:proofErr w:type="spellStart"/>
      <w:r w:rsidRPr="003A430E">
        <w:rPr>
          <w:rFonts w:asciiTheme="majorBidi" w:hAnsiTheme="majorBidi" w:cstheme="majorBidi"/>
          <w:color w:val="000000"/>
          <w:lang w:val="en-US"/>
        </w:rPr>
        <w:t>lebih</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produktif</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demikia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manajeme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pendidika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karakter</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dapat</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difahami</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sebagai</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solusi</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kritis</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dalam</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memperbaiki</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perilaku</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individu</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dalam</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pelbagai</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organisasi</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pendidika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sebagai</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akibat</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dari</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lemahnya</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produktifitas</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kinerja</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da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menurunnya</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mutu</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lulusan</w:t>
      </w:r>
      <w:proofErr w:type="spellEnd"/>
      <w:r w:rsidRPr="003A430E">
        <w:rPr>
          <w:rFonts w:asciiTheme="majorBidi" w:hAnsiTheme="majorBidi" w:cstheme="majorBidi"/>
          <w:color w:val="000000"/>
          <w:lang w:val="en-US"/>
        </w:rPr>
        <w:t>.</w:t>
      </w:r>
      <w:proofErr w:type="gram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Karena</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itu</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manajeme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pendidika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karakter</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berbasis</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kearifa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lokal</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pada</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dasarnya</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bertujua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untuk</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membangu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perilaku</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sosial</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individu</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dalam</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pelbagai</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organisasi</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bahka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dialektika</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hubunga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antara</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manajeme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da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karakter</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secara</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signifika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memberika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dampat</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terhadap</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pelbagai</w:t>
      </w:r>
      <w:proofErr w:type="spellEnd"/>
      <w:r w:rsidRPr="003A430E">
        <w:rPr>
          <w:rFonts w:asciiTheme="majorBidi" w:hAnsiTheme="majorBidi" w:cstheme="majorBidi"/>
          <w:color w:val="000000"/>
          <w:lang w:val="en-US"/>
        </w:rPr>
        <w:t xml:space="preserve"> program madrasah, </w:t>
      </w:r>
      <w:proofErr w:type="spellStart"/>
      <w:r w:rsidRPr="003A430E">
        <w:rPr>
          <w:rFonts w:asciiTheme="majorBidi" w:hAnsiTheme="majorBidi" w:cstheme="majorBidi"/>
          <w:color w:val="000000"/>
          <w:lang w:val="en-US"/>
        </w:rPr>
        <w:t>baik</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dibidang</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pembelajara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budaya</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organisasi</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motivasi</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kinerja</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bahka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mutu</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lulusa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pandanga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ini</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sebagaimana</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dikatakan</w:t>
      </w:r>
      <w:proofErr w:type="spellEnd"/>
      <w:r w:rsidRPr="003A430E">
        <w:rPr>
          <w:rFonts w:asciiTheme="majorBidi" w:hAnsiTheme="majorBidi" w:cstheme="majorBidi"/>
          <w:color w:val="000000"/>
          <w:lang w:val="en-US"/>
        </w:rPr>
        <w:t xml:space="preserve"> </w:t>
      </w:r>
      <w:proofErr w:type="spellStart"/>
      <w:r w:rsidRPr="003A430E">
        <w:rPr>
          <w:rFonts w:asciiTheme="majorBidi" w:hAnsiTheme="majorBidi" w:cstheme="majorBidi"/>
          <w:color w:val="000000"/>
          <w:lang w:val="en-US"/>
        </w:rPr>
        <w:t>oleh</w:t>
      </w:r>
      <w:proofErr w:type="spellEnd"/>
      <w:r w:rsidRPr="003A430E">
        <w:rPr>
          <w:rFonts w:asciiTheme="majorBidi" w:hAnsiTheme="majorBidi" w:cstheme="majorBidi"/>
          <w:color w:val="000000"/>
          <w:lang w:val="en-US"/>
        </w:rPr>
        <w:t xml:space="preserve"> </w:t>
      </w:r>
      <w:r w:rsidRPr="003A430E">
        <w:rPr>
          <w:rFonts w:asciiTheme="majorBidi" w:hAnsiTheme="majorBidi" w:cstheme="majorBidi"/>
          <w:color w:val="000000"/>
        </w:rPr>
        <w:t xml:space="preserve">Hoover bahwa : </w:t>
      </w:r>
      <w:r w:rsidRPr="003A430E">
        <w:rPr>
          <w:rFonts w:asciiTheme="majorBidi" w:hAnsiTheme="majorBidi" w:cstheme="majorBidi"/>
          <w:i/>
          <w:iCs/>
          <w:color w:val="000000"/>
        </w:rPr>
        <w:t>Success in the process of forming</w:t>
      </w:r>
      <w:r w:rsidRPr="003A430E">
        <w:rPr>
          <w:rFonts w:asciiTheme="majorBidi" w:hAnsiTheme="majorBidi" w:cstheme="majorBidi"/>
          <w:i/>
          <w:iCs/>
          <w:color w:val="000000"/>
          <w:lang w:val="en-US"/>
        </w:rPr>
        <w:t xml:space="preserve"> </w:t>
      </w:r>
      <w:r w:rsidRPr="003A430E">
        <w:rPr>
          <w:rFonts w:asciiTheme="majorBidi" w:hAnsiTheme="majorBidi" w:cstheme="majorBidi"/>
          <w:i/>
          <w:iCs/>
          <w:color w:val="000000"/>
        </w:rPr>
        <w:t>the character of an educational unit graduates, will be determined not by the strength of the</w:t>
      </w:r>
      <w:r w:rsidRPr="003A430E">
        <w:rPr>
          <w:rFonts w:asciiTheme="majorBidi" w:hAnsiTheme="majorBidi" w:cstheme="majorBidi"/>
          <w:i/>
          <w:iCs/>
          <w:color w:val="000000"/>
          <w:lang w:val="en-US"/>
        </w:rPr>
        <w:t xml:space="preserve"> </w:t>
      </w:r>
      <w:r w:rsidRPr="003A430E">
        <w:rPr>
          <w:rFonts w:asciiTheme="majorBidi" w:hAnsiTheme="majorBidi" w:cstheme="majorBidi"/>
          <w:i/>
          <w:iCs/>
          <w:color w:val="000000"/>
        </w:rPr>
        <w:t>learning process, but will be determined by the strength of its management, which implies</w:t>
      </w:r>
      <w:r w:rsidRPr="003A430E">
        <w:rPr>
          <w:rFonts w:asciiTheme="majorBidi" w:hAnsiTheme="majorBidi" w:cstheme="majorBidi"/>
          <w:i/>
          <w:iCs/>
          <w:color w:val="000000"/>
          <w:lang w:val="en-US"/>
        </w:rPr>
        <w:t xml:space="preserve"> </w:t>
      </w:r>
      <w:r w:rsidRPr="003A430E">
        <w:rPr>
          <w:rFonts w:asciiTheme="majorBidi" w:hAnsiTheme="majorBidi" w:cstheme="majorBidi"/>
          <w:i/>
          <w:iCs/>
          <w:color w:val="000000"/>
        </w:rPr>
        <w:t>that the quality of graduates character has a</w:t>
      </w:r>
      <w:r w:rsidRPr="003A430E">
        <w:rPr>
          <w:rFonts w:asciiTheme="majorBidi" w:hAnsiTheme="majorBidi" w:cstheme="majorBidi"/>
          <w:i/>
          <w:iCs/>
          <w:color w:val="000000"/>
          <w:lang w:val="en-US"/>
        </w:rPr>
        <w:t xml:space="preserve"> </w:t>
      </w:r>
      <w:r w:rsidRPr="003A430E">
        <w:rPr>
          <w:rFonts w:asciiTheme="majorBidi" w:hAnsiTheme="majorBidi" w:cstheme="majorBidi"/>
          <w:i/>
          <w:iCs/>
          <w:color w:val="000000"/>
        </w:rPr>
        <w:t>strong dependence on the quality of school</w:t>
      </w:r>
      <w:r w:rsidRPr="003A430E">
        <w:rPr>
          <w:rFonts w:asciiTheme="majorBidi" w:hAnsiTheme="majorBidi" w:cstheme="majorBidi"/>
          <w:i/>
          <w:iCs/>
          <w:color w:val="000000"/>
          <w:lang w:val="en-US"/>
        </w:rPr>
        <w:t xml:space="preserve"> </w:t>
      </w:r>
      <w:r w:rsidRPr="003A430E">
        <w:rPr>
          <w:rFonts w:asciiTheme="majorBidi" w:hAnsiTheme="majorBidi" w:cstheme="majorBidi"/>
          <w:i/>
          <w:iCs/>
          <w:color w:val="000000"/>
        </w:rPr>
        <w:t>management. This is because the</w:t>
      </w:r>
      <w:r w:rsidRPr="003A430E">
        <w:rPr>
          <w:rFonts w:asciiTheme="majorBidi" w:hAnsiTheme="majorBidi" w:cstheme="majorBidi"/>
          <w:i/>
          <w:iCs/>
          <w:color w:val="000000"/>
          <w:lang w:val="en-US"/>
        </w:rPr>
        <w:t xml:space="preserve"> </w:t>
      </w:r>
      <w:r w:rsidRPr="003A430E">
        <w:rPr>
          <w:rFonts w:asciiTheme="majorBidi" w:hAnsiTheme="majorBidi" w:cstheme="majorBidi"/>
          <w:i/>
          <w:iCs/>
          <w:color w:val="000000"/>
        </w:rPr>
        <w:t>process of character formation should be integrated into</w:t>
      </w:r>
      <w:r w:rsidRPr="003A430E">
        <w:rPr>
          <w:rFonts w:asciiTheme="majorBidi" w:hAnsiTheme="majorBidi" w:cstheme="majorBidi"/>
          <w:i/>
          <w:iCs/>
          <w:color w:val="000000"/>
          <w:lang w:val="en-US"/>
        </w:rPr>
        <w:t xml:space="preserve"> </w:t>
      </w:r>
      <w:r w:rsidRPr="003A430E">
        <w:rPr>
          <w:rFonts w:asciiTheme="majorBidi" w:hAnsiTheme="majorBidi" w:cstheme="majorBidi"/>
          <w:i/>
          <w:iCs/>
          <w:color w:val="000000"/>
        </w:rPr>
        <w:t>various forms of school activitie</w:t>
      </w:r>
      <w:r w:rsidRPr="003A430E">
        <w:rPr>
          <w:rFonts w:asciiTheme="majorBidi" w:hAnsiTheme="majorBidi" w:cstheme="majorBidi"/>
          <w:i/>
          <w:iCs/>
          <w:color w:val="000000"/>
          <w:lang w:val="en-US"/>
        </w:rPr>
        <w:t>,</w:t>
      </w:r>
      <w:r w:rsidRPr="003A430E">
        <w:rPr>
          <w:rFonts w:asciiTheme="majorBidi" w:hAnsiTheme="majorBidi" w:cstheme="majorBidi"/>
          <w:color w:val="000000"/>
          <w:lang w:val="en-US"/>
        </w:rPr>
        <w:t xml:space="preserve"> </w:t>
      </w:r>
      <w:r w:rsidR="00EA523B" w:rsidRPr="003A430E">
        <w:rPr>
          <w:rFonts w:asciiTheme="majorBidi" w:hAnsiTheme="majorBidi" w:cstheme="majorBidi"/>
          <w:color w:val="000000"/>
          <w:lang w:val="en-US"/>
        </w:rPr>
        <w:t>t</w:t>
      </w:r>
      <w:proofErr w:type="spellStart"/>
      <w:r w:rsidR="00EA523B" w:rsidRPr="003A430E">
        <w:rPr>
          <w:rStyle w:val="jlqj4b"/>
          <w:rFonts w:asciiTheme="majorBidi" w:eastAsiaTheme="majorEastAsia" w:hAnsiTheme="majorBidi" w:cstheme="majorBidi"/>
          <w:lang w:val="en"/>
        </w:rPr>
        <w:t>hus</w:t>
      </w:r>
      <w:proofErr w:type="spellEnd"/>
      <w:r w:rsidR="00EA523B" w:rsidRPr="003A430E">
        <w:rPr>
          <w:rStyle w:val="jlqj4b"/>
          <w:rFonts w:asciiTheme="majorBidi" w:eastAsiaTheme="majorEastAsia" w:hAnsiTheme="majorBidi" w:cstheme="majorBidi"/>
          <w:lang w:val="en"/>
        </w:rPr>
        <w:t xml:space="preserve"> the success of a program can basically be determined by the management system and the quality of one's character.</w:t>
      </w:r>
      <w:r w:rsidR="00EA523B" w:rsidRPr="003A430E">
        <w:rPr>
          <w:rStyle w:val="viiyi"/>
          <w:rFonts w:asciiTheme="majorBidi" w:hAnsiTheme="majorBidi" w:cstheme="majorBidi"/>
          <w:lang w:val="en"/>
        </w:rPr>
        <w:t xml:space="preserve"> </w:t>
      </w:r>
      <w:r w:rsidR="00EA523B" w:rsidRPr="003A430E">
        <w:rPr>
          <w:rStyle w:val="jlqj4b"/>
          <w:rFonts w:asciiTheme="majorBidi" w:eastAsiaTheme="majorEastAsia" w:hAnsiTheme="majorBidi" w:cstheme="majorBidi"/>
          <w:lang w:val="en"/>
        </w:rPr>
        <w:t>Therefore, character education management aims to build individual behavior and make effective and generate performance mechanisms.</w:t>
      </w:r>
    </w:p>
    <w:p w14:paraId="4A98B8CC" w14:textId="34D39B0E" w:rsidR="00EA523B" w:rsidRPr="003A430E" w:rsidRDefault="00EA523B" w:rsidP="00EA523B">
      <w:pPr>
        <w:spacing w:before="0"/>
        <w:ind w:left="0" w:firstLine="567"/>
        <w:contextualSpacing/>
        <w:rPr>
          <w:rFonts w:asciiTheme="majorBidi" w:hAnsiTheme="majorBidi" w:cstheme="majorBidi"/>
          <w:color w:val="000000"/>
          <w:lang w:val="en-US"/>
        </w:rPr>
      </w:pPr>
      <w:r w:rsidRPr="003A430E">
        <w:rPr>
          <w:rFonts w:asciiTheme="majorBidi" w:hAnsiTheme="majorBidi" w:cstheme="majorBidi"/>
          <w:lang w:val="en"/>
        </w:rPr>
        <w:t xml:space="preserve">In addition, character education management is a process of managing various programs in madrasah institutions by internalizing the character values ​​built through local madrasah based on the values ​​of the Koran so that it is expected to produce social ethical behavior and actions accompanied by an attitude of commitment within the organization. Thus, the internalization of character values ​​in madrasah management is intended to influence individual behavior in the organization so that it can foster effectiveness and performance productivity, as this view is stated by the Encyclopedia Britannica that value is understood as, value is determination or quality of an object which involves any sort or </w:t>
      </w:r>
      <w:proofErr w:type="spellStart"/>
      <w:r w:rsidRPr="003A430E">
        <w:rPr>
          <w:rFonts w:asciiTheme="majorBidi" w:hAnsiTheme="majorBidi" w:cstheme="majorBidi"/>
          <w:lang w:val="en"/>
        </w:rPr>
        <w:t>apprication</w:t>
      </w:r>
      <w:proofErr w:type="spellEnd"/>
      <w:r w:rsidRPr="003A430E">
        <w:rPr>
          <w:rFonts w:asciiTheme="majorBidi" w:hAnsiTheme="majorBidi" w:cstheme="majorBidi"/>
          <w:lang w:val="en"/>
        </w:rPr>
        <w:t xml:space="preserve"> or interest, the value system is essentially t understood as </w:t>
      </w:r>
      <w:proofErr w:type="spellStart"/>
      <w:r w:rsidRPr="003A430E">
        <w:rPr>
          <w:rFonts w:asciiTheme="majorBidi" w:hAnsiTheme="majorBidi" w:cstheme="majorBidi"/>
          <w:lang w:val="en"/>
        </w:rPr>
        <w:t>maghnet</w:t>
      </w:r>
      <w:proofErr w:type="spellEnd"/>
      <w:r w:rsidRPr="003A430E">
        <w:rPr>
          <w:rFonts w:asciiTheme="majorBidi" w:hAnsiTheme="majorBidi" w:cstheme="majorBidi"/>
          <w:lang w:val="en"/>
        </w:rPr>
        <w:t xml:space="preserve"> that can generate, influence and enhance the role of individuals in various other sectors. Therefore, the essence of values ​​inherent in an organization, especially in madrasah institutions, is an important part, especially in building a climate and performance mechanism, even though these values ​​are in practice more normative but also practical, so that they can determine individual social behavior, because value is something that is cannot be defined, but can affect the reality of the object.</w:t>
      </w:r>
      <w:r w:rsidRPr="003A430E">
        <w:rPr>
          <w:rFonts w:asciiTheme="majorBidi" w:hAnsiTheme="majorBidi" w:cstheme="majorBidi"/>
          <w:lang w:val="en-US"/>
        </w:rPr>
        <w:t xml:space="preserve"> </w:t>
      </w:r>
    </w:p>
    <w:p w14:paraId="2E5A9DEE" w14:textId="77777777" w:rsidR="00A46EF0" w:rsidRPr="003A430E" w:rsidRDefault="00A46EF0" w:rsidP="00A46EF0">
      <w:pPr>
        <w:spacing w:before="100" w:beforeAutospacing="1" w:line="273" w:lineRule="auto"/>
        <w:ind w:left="0" w:firstLine="0"/>
        <w:jc w:val="left"/>
        <w:rPr>
          <w:rFonts w:asciiTheme="majorBidi" w:hAnsiTheme="majorBidi" w:cstheme="majorBidi"/>
          <w:lang w:val="en-US"/>
        </w:rPr>
      </w:pPr>
      <w:r w:rsidRPr="003A430E">
        <w:rPr>
          <w:rFonts w:asciiTheme="majorBidi" w:eastAsia="Calibri" w:hAnsiTheme="majorBidi" w:cstheme="majorBidi"/>
          <w:b/>
          <w:bCs/>
          <w:lang w:val="en-US"/>
        </w:rPr>
        <w:t>Conclusion</w:t>
      </w:r>
    </w:p>
    <w:p w14:paraId="613AABA5" w14:textId="0FD5A306" w:rsidR="00EA523B" w:rsidRPr="003A430E" w:rsidRDefault="00EA523B" w:rsidP="00EA523B">
      <w:pPr>
        <w:spacing w:before="0"/>
        <w:ind w:left="0" w:firstLine="567"/>
        <w:contextualSpacing/>
        <w:rPr>
          <w:rFonts w:asciiTheme="majorBidi" w:hAnsiTheme="majorBidi" w:cstheme="majorBidi"/>
          <w:color w:val="000000"/>
          <w:lang w:val="en-US"/>
        </w:rPr>
      </w:pPr>
      <w:r w:rsidRPr="003A430E">
        <w:rPr>
          <w:rStyle w:val="jlqj4b"/>
          <w:rFonts w:asciiTheme="majorBidi" w:eastAsiaTheme="majorEastAsia" w:hAnsiTheme="majorBidi" w:cstheme="majorBidi"/>
          <w:lang w:val="en"/>
        </w:rPr>
        <w:t xml:space="preserve">Departing from the various views above, research on character education management can be concluded as follows; </w:t>
      </w:r>
      <w:proofErr w:type="gramStart"/>
      <w:r w:rsidRPr="003A430E">
        <w:rPr>
          <w:rStyle w:val="jlqj4b"/>
          <w:rFonts w:asciiTheme="majorBidi" w:eastAsiaTheme="majorEastAsia" w:hAnsiTheme="majorBidi" w:cstheme="majorBidi"/>
          <w:lang w:val="en"/>
        </w:rPr>
        <w:t>First</w:t>
      </w:r>
      <w:proofErr w:type="gramEnd"/>
      <w:r w:rsidRPr="003A430E">
        <w:rPr>
          <w:rStyle w:val="jlqj4b"/>
          <w:rFonts w:asciiTheme="majorBidi" w:eastAsiaTheme="majorEastAsia" w:hAnsiTheme="majorBidi" w:cstheme="majorBidi"/>
          <w:lang w:val="en"/>
        </w:rPr>
        <w:t xml:space="preserve">; Madrasah local wisdom basically comes from al-Qur'an and al </w:t>
      </w:r>
      <w:proofErr w:type="spellStart"/>
      <w:r w:rsidRPr="003A430E">
        <w:rPr>
          <w:rStyle w:val="jlqj4b"/>
          <w:rFonts w:asciiTheme="majorBidi" w:eastAsiaTheme="majorEastAsia" w:hAnsiTheme="majorBidi" w:cstheme="majorBidi"/>
          <w:lang w:val="en"/>
        </w:rPr>
        <w:t>Hadiṣ</w:t>
      </w:r>
      <w:proofErr w:type="spellEnd"/>
      <w:r w:rsidRPr="003A430E">
        <w:rPr>
          <w:rStyle w:val="jlqj4b"/>
          <w:rFonts w:asciiTheme="majorBidi" w:eastAsiaTheme="majorEastAsia" w:hAnsiTheme="majorBidi" w:cstheme="majorBidi"/>
          <w:lang w:val="en"/>
        </w:rPr>
        <w:t xml:space="preserve">, the internalization of these values ​​becomes the basis for the implementation of madrasas both as a foundational and operational foundation. In practical terms, the construction of local wisdom values ​​is built through a dialogical relationship between individual thinking </w:t>
      </w:r>
      <w:r w:rsidRPr="003A430E">
        <w:rPr>
          <w:rStyle w:val="jlqj4b"/>
          <w:rFonts w:asciiTheme="majorBidi" w:eastAsiaTheme="majorEastAsia" w:hAnsiTheme="majorBidi" w:cstheme="majorBidi"/>
          <w:i/>
          <w:iCs/>
          <w:lang w:val="en"/>
        </w:rPr>
        <w:t xml:space="preserve">(local </w:t>
      </w:r>
      <w:proofErr w:type="spellStart"/>
      <w:r w:rsidRPr="003A430E">
        <w:rPr>
          <w:rStyle w:val="jlqj4b"/>
          <w:rFonts w:asciiTheme="majorBidi" w:eastAsiaTheme="majorEastAsia" w:hAnsiTheme="majorBidi" w:cstheme="majorBidi"/>
          <w:i/>
          <w:iCs/>
          <w:lang w:val="en"/>
        </w:rPr>
        <w:t>genious</w:t>
      </w:r>
      <w:proofErr w:type="spellEnd"/>
      <w:r w:rsidRPr="003A430E">
        <w:rPr>
          <w:rStyle w:val="jlqj4b"/>
          <w:rFonts w:asciiTheme="majorBidi" w:eastAsiaTheme="majorEastAsia" w:hAnsiTheme="majorBidi" w:cstheme="majorBidi"/>
          <w:i/>
          <w:iCs/>
          <w:lang w:val="en"/>
        </w:rPr>
        <w:t>)</w:t>
      </w:r>
      <w:r w:rsidRPr="003A430E">
        <w:rPr>
          <w:rStyle w:val="jlqj4b"/>
          <w:rFonts w:asciiTheme="majorBidi" w:eastAsiaTheme="majorEastAsia" w:hAnsiTheme="majorBidi" w:cstheme="majorBidi"/>
          <w:lang w:val="en"/>
        </w:rPr>
        <w:t xml:space="preserve"> based on universal values ​​and knowledge </w:t>
      </w:r>
      <w:r w:rsidRPr="003A430E">
        <w:rPr>
          <w:rStyle w:val="jlqj4b"/>
          <w:rFonts w:asciiTheme="majorBidi" w:eastAsiaTheme="majorEastAsia" w:hAnsiTheme="majorBidi" w:cstheme="majorBidi"/>
          <w:i/>
          <w:iCs/>
          <w:lang w:val="en"/>
        </w:rPr>
        <w:t>(local knowledge)</w:t>
      </w:r>
      <w:r w:rsidRPr="003A430E">
        <w:rPr>
          <w:rStyle w:val="jlqj4b"/>
          <w:rFonts w:asciiTheme="majorBidi" w:eastAsiaTheme="majorEastAsia" w:hAnsiTheme="majorBidi" w:cstheme="majorBidi"/>
          <w:lang w:val="en"/>
        </w:rPr>
        <w:t xml:space="preserve"> by linking the social conditions around them </w:t>
      </w:r>
      <w:r w:rsidRPr="003A430E">
        <w:rPr>
          <w:rStyle w:val="jlqj4b"/>
          <w:rFonts w:asciiTheme="majorBidi" w:eastAsiaTheme="majorEastAsia" w:hAnsiTheme="majorBidi" w:cstheme="majorBidi"/>
          <w:i/>
          <w:iCs/>
          <w:lang w:val="en"/>
        </w:rPr>
        <w:t xml:space="preserve">(reality is socially constructed) </w:t>
      </w:r>
      <w:r w:rsidRPr="003A430E">
        <w:rPr>
          <w:rStyle w:val="jlqj4b"/>
          <w:rFonts w:asciiTheme="majorBidi" w:eastAsiaTheme="majorEastAsia" w:hAnsiTheme="majorBidi" w:cstheme="majorBidi"/>
          <w:lang w:val="en"/>
        </w:rPr>
        <w:t xml:space="preserve">both internally and externally in madrasas, such as the quality of education, leadership, curriculum and organizational climate, the conditions above are then responded to </w:t>
      </w:r>
      <w:r w:rsidRPr="003A430E">
        <w:rPr>
          <w:rStyle w:val="jlqj4b"/>
          <w:rFonts w:asciiTheme="majorBidi" w:eastAsiaTheme="majorEastAsia" w:hAnsiTheme="majorBidi" w:cstheme="majorBidi"/>
          <w:i/>
          <w:iCs/>
          <w:lang w:val="en"/>
        </w:rPr>
        <w:t>(conditioning)</w:t>
      </w:r>
      <w:r w:rsidRPr="003A430E">
        <w:rPr>
          <w:rStyle w:val="jlqj4b"/>
          <w:rFonts w:asciiTheme="majorBidi" w:eastAsiaTheme="majorEastAsia" w:hAnsiTheme="majorBidi" w:cstheme="majorBidi"/>
          <w:lang w:val="en"/>
        </w:rPr>
        <w:t xml:space="preserve"> as a social reality, so that it can give birth to something that is objective in the form of recognized values ​​</w:t>
      </w:r>
      <w:r w:rsidRPr="003A430E">
        <w:rPr>
          <w:rStyle w:val="jlqj4b"/>
          <w:rFonts w:asciiTheme="majorBidi" w:eastAsiaTheme="majorEastAsia" w:hAnsiTheme="majorBidi" w:cstheme="majorBidi"/>
          <w:i/>
          <w:iCs/>
          <w:lang w:val="en"/>
        </w:rPr>
        <w:t>(</w:t>
      </w:r>
      <w:proofErr w:type="spellStart"/>
      <w:r w:rsidRPr="003A430E">
        <w:rPr>
          <w:rStyle w:val="jlqj4b"/>
          <w:rFonts w:asciiTheme="majorBidi" w:eastAsiaTheme="majorEastAsia" w:hAnsiTheme="majorBidi" w:cstheme="majorBidi"/>
          <w:i/>
          <w:iCs/>
          <w:lang w:val="en"/>
        </w:rPr>
        <w:t>objectivation</w:t>
      </w:r>
      <w:proofErr w:type="spellEnd"/>
      <w:r w:rsidRPr="003A430E">
        <w:rPr>
          <w:rStyle w:val="jlqj4b"/>
          <w:rFonts w:asciiTheme="majorBidi" w:eastAsiaTheme="majorEastAsia" w:hAnsiTheme="majorBidi" w:cstheme="majorBidi"/>
          <w:i/>
          <w:iCs/>
          <w:lang w:val="en"/>
        </w:rPr>
        <w:t>)</w:t>
      </w:r>
      <w:r w:rsidRPr="003A430E">
        <w:rPr>
          <w:rStyle w:val="jlqj4b"/>
          <w:rFonts w:asciiTheme="majorBidi" w:eastAsiaTheme="majorEastAsia" w:hAnsiTheme="majorBidi" w:cstheme="majorBidi"/>
          <w:lang w:val="en"/>
        </w:rPr>
        <w:t xml:space="preserve"> and becomes the basis </w:t>
      </w:r>
      <w:r w:rsidRPr="003A430E">
        <w:rPr>
          <w:rStyle w:val="jlqj4b"/>
          <w:rFonts w:asciiTheme="majorBidi" w:eastAsiaTheme="majorEastAsia" w:hAnsiTheme="majorBidi" w:cstheme="majorBidi"/>
          <w:lang w:val="en"/>
        </w:rPr>
        <w:lastRenderedPageBreak/>
        <w:t>for the management of Islamic education, thus the essence of these values ​​</w:t>
      </w:r>
      <w:r w:rsidR="005272E0" w:rsidRPr="003A430E">
        <w:rPr>
          <w:rStyle w:val="jlqj4b"/>
          <w:rFonts w:asciiTheme="majorBidi" w:eastAsiaTheme="majorEastAsia" w:hAnsiTheme="majorBidi" w:cstheme="majorBidi"/>
          <w:lang w:val="en"/>
        </w:rPr>
        <w:t xml:space="preserve">then becomes institutionalized </w:t>
      </w:r>
      <w:r w:rsidRPr="003A430E">
        <w:rPr>
          <w:rStyle w:val="jlqj4b"/>
          <w:rFonts w:asciiTheme="majorBidi" w:eastAsiaTheme="majorEastAsia" w:hAnsiTheme="majorBidi" w:cstheme="majorBidi"/>
          <w:i/>
          <w:iCs/>
          <w:lang w:val="en"/>
        </w:rPr>
        <w:t>(internalization)</w:t>
      </w:r>
      <w:r w:rsidRPr="003A430E">
        <w:rPr>
          <w:rStyle w:val="jlqj4b"/>
          <w:rFonts w:asciiTheme="majorBidi" w:eastAsiaTheme="majorEastAsia" w:hAnsiTheme="majorBidi" w:cstheme="majorBidi"/>
          <w:lang w:val="en"/>
        </w:rPr>
        <w:t xml:space="preserve"> within the madrasa environment.</w:t>
      </w:r>
    </w:p>
    <w:p w14:paraId="7D0B917B" w14:textId="77777777" w:rsidR="00EA523B" w:rsidRPr="003A430E" w:rsidRDefault="00EA523B" w:rsidP="00EA523B">
      <w:pPr>
        <w:spacing w:before="0"/>
        <w:ind w:left="0" w:firstLine="567"/>
        <w:contextualSpacing/>
        <w:rPr>
          <w:rFonts w:asciiTheme="majorBidi" w:hAnsiTheme="majorBidi" w:cstheme="majorBidi"/>
          <w:lang w:val="en-US"/>
        </w:rPr>
      </w:pPr>
      <w:r w:rsidRPr="003A430E">
        <w:rPr>
          <w:rStyle w:val="jlqj4b"/>
          <w:rFonts w:asciiTheme="majorBidi" w:eastAsiaTheme="majorEastAsia" w:hAnsiTheme="majorBidi" w:cstheme="majorBidi"/>
          <w:lang w:val="en"/>
        </w:rPr>
        <w:t xml:space="preserve">Second; </w:t>
      </w:r>
      <w:proofErr w:type="gramStart"/>
      <w:r w:rsidRPr="003A430E">
        <w:rPr>
          <w:rStyle w:val="jlqj4b"/>
          <w:rFonts w:asciiTheme="majorBidi" w:eastAsiaTheme="majorEastAsia" w:hAnsiTheme="majorBidi" w:cstheme="majorBidi"/>
          <w:lang w:val="en"/>
        </w:rPr>
        <w:t>The</w:t>
      </w:r>
      <w:proofErr w:type="gramEnd"/>
      <w:r w:rsidRPr="003A430E">
        <w:rPr>
          <w:rStyle w:val="jlqj4b"/>
          <w:rFonts w:asciiTheme="majorBidi" w:eastAsiaTheme="majorEastAsia" w:hAnsiTheme="majorBidi" w:cstheme="majorBidi"/>
          <w:lang w:val="en"/>
        </w:rPr>
        <w:t xml:space="preserve"> interpretation of madrasah local wisdom is expected to be a significant change, with the formation of individual social behavior and actions to become more effective and dynamic in various management of Islamic education. In practice, the values ​​of local madrasah wisdom include; faith, courtesy, discipline, patience, exemplary, independence, cooperation, responsibility, honesty and wisdom. Therefore, madrasah local wisdom is part of several aspects, including; a) theological value or theological value; b) physical and psychological value or psychological and physical value; c) logical value, understood as the source of the highest level of strength </w:t>
      </w:r>
      <w:r w:rsidRPr="003A430E">
        <w:rPr>
          <w:rStyle w:val="jlqj4b"/>
          <w:rFonts w:asciiTheme="majorBidi" w:eastAsiaTheme="majorEastAsia" w:hAnsiTheme="majorBidi" w:cstheme="majorBidi"/>
          <w:i/>
          <w:iCs/>
          <w:lang w:val="en"/>
        </w:rPr>
        <w:t>(cognitive power)</w:t>
      </w:r>
      <w:r w:rsidRPr="003A430E">
        <w:rPr>
          <w:rStyle w:val="jlqj4b"/>
          <w:rFonts w:asciiTheme="majorBidi" w:eastAsiaTheme="majorEastAsia" w:hAnsiTheme="majorBidi" w:cstheme="majorBidi"/>
          <w:lang w:val="en"/>
        </w:rPr>
        <w:t xml:space="preserve"> that an individual has, so that he can distinguish between right and wrong, by means of a process of reflection; d) ethical values ​​or ethical values; e) teleological value or benefit. Thus, these various values ​​then become the basis for the formation of local wisdom, and can give a practical contribution in the midst of society, so that the existence of madrasas continues to develop today. Therefore, madrasah local wisdom aims to shape individual and social piety through a combination </w:t>
      </w:r>
      <w:r w:rsidRPr="003A430E">
        <w:rPr>
          <w:rStyle w:val="jlqj4b"/>
          <w:rFonts w:asciiTheme="majorBidi" w:eastAsiaTheme="majorEastAsia" w:hAnsiTheme="majorBidi" w:cstheme="majorBidi"/>
          <w:i/>
          <w:iCs/>
          <w:lang w:val="en"/>
        </w:rPr>
        <w:t>(head, heart hands)</w:t>
      </w:r>
      <w:r w:rsidRPr="003A430E">
        <w:rPr>
          <w:rStyle w:val="jlqj4b"/>
          <w:rFonts w:asciiTheme="majorBidi" w:eastAsiaTheme="majorEastAsia" w:hAnsiTheme="majorBidi" w:cstheme="majorBidi"/>
          <w:lang w:val="en"/>
        </w:rPr>
        <w:t xml:space="preserve"> so that it can produce superior human resources </w:t>
      </w:r>
      <w:r w:rsidRPr="003A430E">
        <w:rPr>
          <w:rStyle w:val="jlqj4b"/>
          <w:rFonts w:asciiTheme="majorBidi" w:eastAsiaTheme="majorEastAsia" w:hAnsiTheme="majorBidi" w:cstheme="majorBidi"/>
          <w:i/>
          <w:iCs/>
          <w:lang w:val="en"/>
        </w:rPr>
        <w:t>(human excellence)</w:t>
      </w:r>
      <w:r w:rsidRPr="003A430E">
        <w:rPr>
          <w:rStyle w:val="jlqj4b"/>
          <w:rFonts w:asciiTheme="majorBidi" w:eastAsiaTheme="majorEastAsia" w:hAnsiTheme="majorBidi" w:cstheme="majorBidi"/>
          <w:lang w:val="en"/>
        </w:rPr>
        <w:t xml:space="preserve"> in the organization, especially in madrasah management.</w:t>
      </w:r>
      <w:r w:rsidRPr="003A430E">
        <w:rPr>
          <w:rFonts w:asciiTheme="majorBidi" w:hAnsiTheme="majorBidi" w:cstheme="majorBidi"/>
        </w:rPr>
        <w:t xml:space="preserve"> </w:t>
      </w:r>
    </w:p>
    <w:p w14:paraId="6AC1B43A" w14:textId="2F3AE894" w:rsidR="00A8285B" w:rsidRPr="003A430E" w:rsidRDefault="00EA523B" w:rsidP="00EA523B">
      <w:pPr>
        <w:spacing w:before="0"/>
        <w:ind w:left="0" w:firstLine="567"/>
        <w:contextualSpacing/>
        <w:rPr>
          <w:rStyle w:val="jlqj4b"/>
          <w:rFonts w:asciiTheme="majorBidi" w:eastAsiaTheme="majorEastAsia" w:hAnsiTheme="majorBidi" w:cstheme="majorBidi"/>
          <w:lang w:val="en"/>
        </w:rPr>
      </w:pPr>
      <w:r w:rsidRPr="003A430E">
        <w:rPr>
          <w:rStyle w:val="jlqj4b"/>
          <w:rFonts w:asciiTheme="majorBidi" w:eastAsiaTheme="majorEastAsia" w:hAnsiTheme="majorBidi" w:cstheme="majorBidi"/>
          <w:lang w:val="en"/>
        </w:rPr>
        <w:t xml:space="preserve">Third; </w:t>
      </w:r>
      <w:proofErr w:type="gramStart"/>
      <w:r w:rsidRPr="003A430E">
        <w:rPr>
          <w:rStyle w:val="jlqj4b"/>
          <w:rFonts w:asciiTheme="majorBidi" w:eastAsiaTheme="majorEastAsia" w:hAnsiTheme="majorBidi" w:cstheme="majorBidi"/>
          <w:lang w:val="en"/>
        </w:rPr>
        <w:t>The</w:t>
      </w:r>
      <w:proofErr w:type="gramEnd"/>
      <w:r w:rsidRPr="003A430E">
        <w:rPr>
          <w:rStyle w:val="jlqj4b"/>
          <w:rFonts w:asciiTheme="majorBidi" w:eastAsiaTheme="majorEastAsia" w:hAnsiTheme="majorBidi" w:cstheme="majorBidi"/>
          <w:lang w:val="en"/>
        </w:rPr>
        <w:t xml:space="preserve"> </w:t>
      </w:r>
      <w:proofErr w:type="spellStart"/>
      <w:r w:rsidRPr="003A430E">
        <w:rPr>
          <w:rStyle w:val="jlqj4b"/>
          <w:rFonts w:asciiTheme="majorBidi" w:eastAsiaTheme="majorEastAsia" w:hAnsiTheme="majorBidi" w:cstheme="majorBidi"/>
          <w:lang w:val="en"/>
        </w:rPr>
        <w:t>habitualization</w:t>
      </w:r>
      <w:proofErr w:type="spellEnd"/>
      <w:r w:rsidRPr="003A430E">
        <w:rPr>
          <w:rStyle w:val="jlqj4b"/>
          <w:rFonts w:asciiTheme="majorBidi" w:eastAsiaTheme="majorEastAsia" w:hAnsiTheme="majorBidi" w:cstheme="majorBidi"/>
          <w:lang w:val="en"/>
        </w:rPr>
        <w:t xml:space="preserve"> of local wisdom is then transformed into all components of the madrasah regarding curriculum, leadership and management. Therefore, the management system is basically an important part of the management of Islamic education, but along with the development of globalization, there is a paradigm shift in the management sector in all sectors in the organization, both in the corporate and noble industry. Based on this view, various approaches are needed by means of transmitting values. </w:t>
      </w:r>
      <w:proofErr w:type="gramStart"/>
      <w:r w:rsidRPr="003A430E">
        <w:rPr>
          <w:rStyle w:val="jlqj4b"/>
          <w:rFonts w:asciiTheme="majorBidi" w:eastAsiaTheme="majorEastAsia" w:hAnsiTheme="majorBidi" w:cstheme="majorBidi"/>
          <w:lang w:val="en"/>
        </w:rPr>
        <w:t>the</w:t>
      </w:r>
      <w:proofErr w:type="gramEnd"/>
      <w:r w:rsidRPr="003A430E">
        <w:rPr>
          <w:rStyle w:val="jlqj4b"/>
          <w:rFonts w:asciiTheme="majorBidi" w:eastAsiaTheme="majorEastAsia" w:hAnsiTheme="majorBidi" w:cstheme="majorBidi"/>
          <w:lang w:val="en"/>
        </w:rPr>
        <w:t xml:space="preserve"> values ​​of local wisdom</w:t>
      </w:r>
      <w:r w:rsidRPr="003A430E">
        <w:rPr>
          <w:rStyle w:val="jlqj4b"/>
          <w:rFonts w:asciiTheme="majorBidi" w:eastAsiaTheme="majorEastAsia" w:hAnsiTheme="majorBidi" w:cstheme="majorBidi"/>
          <w:i/>
          <w:iCs/>
          <w:lang w:val="en"/>
        </w:rPr>
        <w:t xml:space="preserve"> (madrasah) </w:t>
      </w:r>
      <w:r w:rsidRPr="003A430E">
        <w:rPr>
          <w:rStyle w:val="jlqj4b"/>
          <w:rFonts w:asciiTheme="majorBidi" w:eastAsiaTheme="majorEastAsia" w:hAnsiTheme="majorBidi" w:cstheme="majorBidi"/>
          <w:lang w:val="en"/>
        </w:rPr>
        <w:t xml:space="preserve">as a magnet to influence and drive individual social behavior in various organizational systems, especially in the implementation of Islamic education. Thus the value of local madrasa wisdom is then interpreted and interpreted as a character and become the core values ​​in the management of Islamic education. In this context, the </w:t>
      </w:r>
      <w:proofErr w:type="spellStart"/>
      <w:r w:rsidRPr="003A430E">
        <w:rPr>
          <w:rStyle w:val="jlqj4b"/>
          <w:rFonts w:asciiTheme="majorBidi" w:eastAsiaTheme="majorEastAsia" w:hAnsiTheme="majorBidi" w:cstheme="majorBidi"/>
          <w:lang w:val="en"/>
        </w:rPr>
        <w:t>habitualization</w:t>
      </w:r>
      <w:proofErr w:type="spellEnd"/>
      <w:r w:rsidRPr="003A430E">
        <w:rPr>
          <w:rStyle w:val="jlqj4b"/>
          <w:rFonts w:asciiTheme="majorBidi" w:eastAsiaTheme="majorEastAsia" w:hAnsiTheme="majorBidi" w:cstheme="majorBidi"/>
          <w:lang w:val="en"/>
        </w:rPr>
        <w:t xml:space="preserve"> of the value of local wisdom in madrasah is expected to be able to color the managerial system so far which is perceived as experiencing various moral imbalances in the implementation process, thus through the value of madrasah local wisdom it is hoped that it can produce a character education management paradigm by exploring and transmitting the entire system The values ​​above in various aspects of managerial activities are expected to produce individual social morality </w:t>
      </w:r>
      <w:r w:rsidRPr="003A430E">
        <w:rPr>
          <w:rStyle w:val="jlqj4b"/>
          <w:rFonts w:asciiTheme="majorBidi" w:eastAsiaTheme="majorEastAsia" w:hAnsiTheme="majorBidi" w:cstheme="majorBidi"/>
          <w:i/>
          <w:iCs/>
          <w:lang w:val="en"/>
        </w:rPr>
        <w:t>(character building)</w:t>
      </w:r>
      <w:r w:rsidRPr="003A430E">
        <w:rPr>
          <w:rStyle w:val="jlqj4b"/>
          <w:rFonts w:asciiTheme="majorBidi" w:eastAsiaTheme="majorEastAsia" w:hAnsiTheme="majorBidi" w:cstheme="majorBidi"/>
          <w:lang w:val="en"/>
        </w:rPr>
        <w:t xml:space="preserve"> in the management of Islamic education, and become the basis for thinking </w:t>
      </w:r>
      <w:r w:rsidRPr="003A430E">
        <w:rPr>
          <w:rStyle w:val="jlqj4b"/>
          <w:rFonts w:asciiTheme="majorBidi" w:eastAsiaTheme="majorEastAsia" w:hAnsiTheme="majorBidi" w:cstheme="majorBidi"/>
          <w:i/>
          <w:iCs/>
          <w:lang w:val="en"/>
        </w:rPr>
        <w:t>(conceptual skills)</w:t>
      </w:r>
      <w:r w:rsidRPr="003A430E">
        <w:rPr>
          <w:rStyle w:val="jlqj4b"/>
          <w:rFonts w:asciiTheme="majorBidi" w:eastAsiaTheme="majorEastAsia" w:hAnsiTheme="majorBidi" w:cstheme="majorBidi"/>
          <w:lang w:val="en"/>
        </w:rPr>
        <w:t xml:space="preserve"> and </w:t>
      </w:r>
      <w:r w:rsidRPr="003A430E">
        <w:rPr>
          <w:rStyle w:val="jlqj4b"/>
          <w:rFonts w:asciiTheme="majorBidi" w:eastAsiaTheme="majorEastAsia" w:hAnsiTheme="majorBidi" w:cstheme="majorBidi"/>
          <w:i/>
          <w:iCs/>
          <w:lang w:val="en"/>
        </w:rPr>
        <w:t>(technical skills)</w:t>
      </w:r>
      <w:r w:rsidRPr="003A430E">
        <w:rPr>
          <w:rStyle w:val="jlqj4b"/>
          <w:rFonts w:asciiTheme="majorBidi" w:eastAsiaTheme="majorEastAsia" w:hAnsiTheme="majorBidi" w:cstheme="majorBidi"/>
          <w:lang w:val="en"/>
        </w:rPr>
        <w:t xml:space="preserve"> for practitioners of Islamic education management, as well as new variants in the field of development. Islamic education management </w:t>
      </w:r>
      <w:proofErr w:type="gramStart"/>
      <w:r w:rsidRPr="003A430E">
        <w:rPr>
          <w:rStyle w:val="jlqj4b"/>
          <w:rFonts w:asciiTheme="majorBidi" w:eastAsiaTheme="majorEastAsia" w:hAnsiTheme="majorBidi" w:cstheme="majorBidi"/>
          <w:lang w:val="en"/>
        </w:rPr>
        <w:t>science,</w:t>
      </w:r>
      <w:proofErr w:type="gramEnd"/>
      <w:r w:rsidRPr="003A430E">
        <w:rPr>
          <w:rStyle w:val="jlqj4b"/>
          <w:rFonts w:asciiTheme="majorBidi" w:eastAsiaTheme="majorEastAsia" w:hAnsiTheme="majorBidi" w:cstheme="majorBidi"/>
          <w:lang w:val="en"/>
        </w:rPr>
        <w:t xml:space="preserve"> has even become a proto-type in the management of future Islamic education.</w:t>
      </w:r>
    </w:p>
    <w:p w14:paraId="01F934A2" w14:textId="77777777" w:rsidR="00EA523B" w:rsidRPr="003A430E" w:rsidRDefault="00EA523B" w:rsidP="00302210">
      <w:pPr>
        <w:spacing w:before="0"/>
        <w:ind w:left="0" w:firstLine="567"/>
        <w:contextualSpacing/>
        <w:jc w:val="left"/>
        <w:rPr>
          <w:rStyle w:val="jlqj4b"/>
          <w:rFonts w:asciiTheme="majorBidi" w:eastAsiaTheme="majorEastAsia" w:hAnsiTheme="majorBidi" w:cstheme="majorBidi"/>
          <w:lang w:val="en"/>
        </w:rPr>
      </w:pPr>
    </w:p>
    <w:p w14:paraId="1BA108B1" w14:textId="77777777" w:rsidR="00A46EF0" w:rsidRPr="003A430E" w:rsidRDefault="00A46EF0" w:rsidP="00A46EF0">
      <w:pPr>
        <w:autoSpaceDE w:val="0"/>
        <w:autoSpaceDN w:val="0"/>
        <w:adjustRightInd w:val="0"/>
        <w:spacing w:before="0" w:line="360" w:lineRule="auto"/>
        <w:ind w:left="0" w:firstLine="0"/>
        <w:rPr>
          <w:rFonts w:asciiTheme="majorBidi" w:eastAsia="Calibri" w:hAnsiTheme="majorBidi" w:cstheme="majorBidi"/>
          <w:b/>
          <w:bCs/>
          <w:color w:val="000000"/>
          <w:lang w:val="en-US"/>
        </w:rPr>
      </w:pPr>
      <w:r w:rsidRPr="003A430E">
        <w:rPr>
          <w:rFonts w:asciiTheme="majorBidi" w:eastAsia="Calibri" w:hAnsiTheme="majorBidi" w:cstheme="majorBidi"/>
          <w:b/>
          <w:bCs/>
          <w:color w:val="000000"/>
          <w:lang w:val="en-US"/>
        </w:rPr>
        <w:t>References</w:t>
      </w:r>
    </w:p>
    <w:p w14:paraId="21A70BEF" w14:textId="10C1318A" w:rsidR="00C1023A" w:rsidRPr="00C1023A" w:rsidRDefault="001E5175" w:rsidP="00C1023A">
      <w:pPr>
        <w:widowControl w:val="0"/>
        <w:autoSpaceDE w:val="0"/>
        <w:autoSpaceDN w:val="0"/>
        <w:adjustRightInd w:val="0"/>
        <w:spacing w:before="0"/>
        <w:ind w:left="480" w:hanging="480"/>
        <w:rPr>
          <w:rFonts w:ascii="Times New Roman" w:hAnsi="Times New Roman" w:cs="Times New Roman"/>
          <w:noProof/>
          <w:sz w:val="20"/>
          <w:szCs w:val="24"/>
        </w:rPr>
      </w:pPr>
      <w:r w:rsidRPr="00BE17B7">
        <w:rPr>
          <w:rFonts w:asciiTheme="majorBidi" w:eastAsiaTheme="minorHAnsi" w:hAnsiTheme="majorBidi" w:cstheme="majorBidi"/>
          <w:sz w:val="20"/>
          <w:szCs w:val="20"/>
          <w:lang w:val="en-US"/>
        </w:rPr>
        <w:fldChar w:fldCharType="begin" w:fldLock="1"/>
      </w:r>
      <w:r w:rsidRPr="00BE17B7">
        <w:rPr>
          <w:rFonts w:asciiTheme="majorBidi" w:eastAsiaTheme="minorHAnsi" w:hAnsiTheme="majorBidi" w:cstheme="majorBidi"/>
          <w:sz w:val="20"/>
          <w:szCs w:val="20"/>
          <w:lang w:val="en-US"/>
        </w:rPr>
        <w:instrText xml:space="preserve">ADDIN Mendeley Bibliography CSL_BIBLIOGRAPHY </w:instrText>
      </w:r>
      <w:r w:rsidRPr="00BE17B7">
        <w:rPr>
          <w:rFonts w:asciiTheme="majorBidi" w:eastAsiaTheme="minorHAnsi" w:hAnsiTheme="majorBidi" w:cstheme="majorBidi"/>
          <w:sz w:val="20"/>
          <w:szCs w:val="20"/>
          <w:lang w:val="en-US"/>
        </w:rPr>
        <w:fldChar w:fldCharType="separate"/>
      </w:r>
      <w:r w:rsidR="00C1023A" w:rsidRPr="00C1023A">
        <w:rPr>
          <w:rFonts w:ascii="Times New Roman" w:hAnsi="Times New Roman" w:cs="Times New Roman"/>
          <w:noProof/>
          <w:sz w:val="20"/>
          <w:szCs w:val="24"/>
        </w:rPr>
        <w:t xml:space="preserve">A’la, Abd, </w:t>
      </w:r>
      <w:r w:rsidR="00C1023A" w:rsidRPr="00C1023A">
        <w:rPr>
          <w:rFonts w:ascii="Times New Roman" w:hAnsi="Times New Roman" w:cs="Times New Roman"/>
          <w:i/>
          <w:iCs/>
          <w:noProof/>
          <w:sz w:val="20"/>
          <w:szCs w:val="24"/>
        </w:rPr>
        <w:t>Pembaharuan Pesantren</w:t>
      </w:r>
      <w:r w:rsidR="00C1023A" w:rsidRPr="00C1023A">
        <w:rPr>
          <w:rFonts w:ascii="Times New Roman" w:hAnsi="Times New Roman" w:cs="Times New Roman"/>
          <w:noProof/>
          <w:sz w:val="20"/>
          <w:szCs w:val="24"/>
        </w:rPr>
        <w:t xml:space="preserve"> (Jogjakarta: LKis, 2016)</w:t>
      </w:r>
    </w:p>
    <w:p w14:paraId="20819F53"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Abdul majid, Dian Andayani, </w:t>
      </w:r>
      <w:r w:rsidRPr="00C1023A">
        <w:rPr>
          <w:rFonts w:ascii="Times New Roman" w:hAnsi="Times New Roman" w:cs="Times New Roman"/>
          <w:i/>
          <w:iCs/>
          <w:noProof/>
          <w:sz w:val="20"/>
          <w:szCs w:val="24"/>
        </w:rPr>
        <w:t>Pedidikan Karakter Dalam Perspektif Islam</w:t>
      </w:r>
      <w:r w:rsidRPr="00C1023A">
        <w:rPr>
          <w:rFonts w:ascii="Times New Roman" w:hAnsi="Times New Roman" w:cs="Times New Roman"/>
          <w:noProof/>
          <w:sz w:val="20"/>
          <w:szCs w:val="24"/>
        </w:rPr>
        <w:t xml:space="preserve"> (Bandung: Insan Cita Utama, 2010)</w:t>
      </w:r>
    </w:p>
    <w:p w14:paraId="27CA0247"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Abdul Munir Mulkham, </w:t>
      </w:r>
      <w:r w:rsidRPr="00C1023A">
        <w:rPr>
          <w:rFonts w:ascii="Times New Roman" w:hAnsi="Times New Roman" w:cs="Times New Roman"/>
          <w:i/>
          <w:iCs/>
          <w:noProof/>
          <w:sz w:val="20"/>
          <w:szCs w:val="24"/>
        </w:rPr>
        <w:t>Nalar Spiritual Pendidikan Solusi Problem Filosofis Pendidikan Islam</w:t>
      </w:r>
      <w:r w:rsidRPr="00C1023A">
        <w:rPr>
          <w:rFonts w:ascii="Times New Roman" w:hAnsi="Times New Roman" w:cs="Times New Roman"/>
          <w:noProof/>
          <w:sz w:val="20"/>
          <w:szCs w:val="24"/>
        </w:rPr>
        <w:t xml:space="preserve"> (Yogyakarta: PT Tiara Wacana, 2002), </w:t>
      </w:r>
      <w:r w:rsidRPr="00C1023A">
        <w:rPr>
          <w:rFonts w:ascii="Times New Roman" w:hAnsi="Times New Roman" w:cs="Times New Roman"/>
          <w:smallCaps/>
          <w:noProof/>
          <w:sz w:val="20"/>
          <w:szCs w:val="24"/>
        </w:rPr>
        <w:t>mcmxcviii</w:t>
      </w:r>
    </w:p>
    <w:p w14:paraId="0BC63071"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Abdullah, M. Amin, </w:t>
      </w:r>
      <w:r w:rsidRPr="00C1023A">
        <w:rPr>
          <w:rFonts w:ascii="Times New Roman" w:hAnsi="Times New Roman" w:cs="Times New Roman"/>
          <w:i/>
          <w:iCs/>
          <w:noProof/>
          <w:sz w:val="20"/>
          <w:szCs w:val="24"/>
        </w:rPr>
        <w:t>Islamic Studies Di Perguruan Tinggi Pendekatan Interaktif Interkonektif</w:t>
      </w:r>
      <w:r w:rsidRPr="00C1023A">
        <w:rPr>
          <w:rFonts w:ascii="Times New Roman" w:hAnsi="Times New Roman" w:cs="Times New Roman"/>
          <w:noProof/>
          <w:sz w:val="20"/>
          <w:szCs w:val="24"/>
        </w:rPr>
        <w:t xml:space="preserve"> (Jogjakarta: Pustaka Pelajar, 2012)</w:t>
      </w:r>
    </w:p>
    <w:p w14:paraId="4D3D1FF0"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Agustian, Ary Ginanjar, </w:t>
      </w:r>
      <w:r w:rsidRPr="00C1023A">
        <w:rPr>
          <w:rFonts w:ascii="Times New Roman" w:hAnsi="Times New Roman" w:cs="Times New Roman"/>
          <w:i/>
          <w:iCs/>
          <w:noProof/>
          <w:sz w:val="20"/>
          <w:szCs w:val="24"/>
        </w:rPr>
        <w:t>ESQ: Emotional Spiritual Quotient</w:t>
      </w:r>
      <w:r w:rsidRPr="00C1023A">
        <w:rPr>
          <w:rFonts w:ascii="Times New Roman" w:hAnsi="Times New Roman" w:cs="Times New Roman"/>
          <w:noProof/>
          <w:sz w:val="20"/>
          <w:szCs w:val="24"/>
        </w:rPr>
        <w:t xml:space="preserve"> (Jakarta: AGRA Publishing, 2009)</w:t>
      </w:r>
    </w:p>
    <w:p w14:paraId="3CFF1F91"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Anam, Fatkul, Agung Purnomo, Hadi Ismanto, and Elsa Rosyidah, ‘The Effect of Informal Leadership Roles and School Head Performances on the Culture of Quality in the Ma’arif </w:t>
      </w:r>
      <w:r w:rsidRPr="00C1023A">
        <w:rPr>
          <w:rFonts w:ascii="Times New Roman" w:hAnsi="Times New Roman" w:cs="Times New Roman"/>
          <w:noProof/>
          <w:sz w:val="20"/>
          <w:szCs w:val="24"/>
        </w:rPr>
        <w:lastRenderedPageBreak/>
        <w:t xml:space="preserve">Education Institute of Nahdlatul Ulama Sidoarjo’, </w:t>
      </w:r>
      <w:r w:rsidRPr="00C1023A">
        <w:rPr>
          <w:rFonts w:ascii="Times New Roman" w:hAnsi="Times New Roman" w:cs="Times New Roman"/>
          <w:i/>
          <w:iCs/>
          <w:noProof/>
          <w:sz w:val="20"/>
          <w:szCs w:val="24"/>
        </w:rPr>
        <w:t>International Journal of Innovation, Creativity and Change</w:t>
      </w:r>
      <w:r w:rsidRPr="00C1023A">
        <w:rPr>
          <w:rFonts w:ascii="Times New Roman" w:hAnsi="Times New Roman" w:cs="Times New Roman"/>
          <w:noProof/>
          <w:sz w:val="20"/>
          <w:szCs w:val="24"/>
        </w:rPr>
        <w:t>, 9 (2019), 115–27</w:t>
      </w:r>
    </w:p>
    <w:p w14:paraId="226ACE4D"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Ayatrohaedi, </w:t>
      </w:r>
      <w:r w:rsidRPr="00C1023A">
        <w:rPr>
          <w:rFonts w:ascii="Times New Roman" w:hAnsi="Times New Roman" w:cs="Times New Roman"/>
          <w:i/>
          <w:iCs/>
          <w:noProof/>
          <w:sz w:val="20"/>
          <w:szCs w:val="24"/>
        </w:rPr>
        <w:t>Kepribadian Budaya Bangsa (Local Genius)</w:t>
      </w:r>
      <w:r w:rsidRPr="00C1023A">
        <w:rPr>
          <w:rFonts w:ascii="Times New Roman" w:hAnsi="Times New Roman" w:cs="Times New Roman"/>
          <w:noProof/>
          <w:sz w:val="20"/>
          <w:szCs w:val="24"/>
        </w:rPr>
        <w:t xml:space="preserve"> (Jakarta: Pustaka Pelajar, 1986)</w:t>
      </w:r>
    </w:p>
    <w:p w14:paraId="76792487"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Azra, Azyumardi, </w:t>
      </w:r>
      <w:r w:rsidRPr="00C1023A">
        <w:rPr>
          <w:rFonts w:ascii="Times New Roman" w:hAnsi="Times New Roman" w:cs="Times New Roman"/>
          <w:i/>
          <w:iCs/>
          <w:noProof/>
          <w:sz w:val="20"/>
          <w:szCs w:val="24"/>
        </w:rPr>
        <w:t>Esei-Esei Intelektual Muslim Dan Pendidikan Islam</w:t>
      </w:r>
      <w:r w:rsidRPr="00C1023A">
        <w:rPr>
          <w:rFonts w:ascii="Times New Roman" w:hAnsi="Times New Roman" w:cs="Times New Roman"/>
          <w:noProof/>
          <w:sz w:val="20"/>
          <w:szCs w:val="24"/>
        </w:rPr>
        <w:t xml:space="preserve"> (Jakarta: Logos Wacana Ilmu, 1998)</w:t>
      </w:r>
    </w:p>
    <w:p w14:paraId="207B56F7"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 </w:t>
      </w:r>
      <w:r w:rsidRPr="00C1023A">
        <w:rPr>
          <w:rFonts w:ascii="Times New Roman" w:hAnsi="Times New Roman" w:cs="Times New Roman"/>
          <w:i/>
          <w:iCs/>
          <w:noProof/>
          <w:sz w:val="20"/>
          <w:szCs w:val="24"/>
        </w:rPr>
        <w:t>Pendidikan Islam: Tradisi Dan Modernisasi Menuju Milenium Baru</w:t>
      </w:r>
      <w:r w:rsidRPr="00C1023A">
        <w:rPr>
          <w:rFonts w:ascii="Times New Roman" w:hAnsi="Times New Roman" w:cs="Times New Roman"/>
          <w:noProof/>
          <w:sz w:val="20"/>
          <w:szCs w:val="24"/>
        </w:rPr>
        <w:t xml:space="preserve"> (Jakarta: Penerbit Kalimah, 2010)</w:t>
      </w:r>
    </w:p>
    <w:p w14:paraId="36C4083D"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Bafadal, Ibrahim, </w:t>
      </w:r>
      <w:r w:rsidRPr="00C1023A">
        <w:rPr>
          <w:rFonts w:ascii="Times New Roman" w:hAnsi="Times New Roman" w:cs="Times New Roman"/>
          <w:i/>
          <w:iCs/>
          <w:noProof/>
          <w:sz w:val="20"/>
          <w:szCs w:val="24"/>
        </w:rPr>
        <w:t>Manajemen Peningkatan Mutu Sekolah Dasar (Dari Sentralisasi Menuju Desentralisasi)</w:t>
      </w:r>
      <w:r w:rsidRPr="00C1023A">
        <w:rPr>
          <w:rFonts w:ascii="Times New Roman" w:hAnsi="Times New Roman" w:cs="Times New Roman"/>
          <w:noProof/>
          <w:sz w:val="20"/>
          <w:szCs w:val="24"/>
        </w:rPr>
        <w:t xml:space="preserve"> (Jakarta: Bumi Aksara, 2006)</w:t>
      </w:r>
    </w:p>
    <w:p w14:paraId="197CE314"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Benty, D.D.N., and I. Gunawan, </w:t>
      </w:r>
      <w:r w:rsidRPr="00C1023A">
        <w:rPr>
          <w:rFonts w:ascii="Times New Roman" w:hAnsi="Times New Roman" w:cs="Times New Roman"/>
          <w:i/>
          <w:iCs/>
          <w:noProof/>
          <w:sz w:val="20"/>
          <w:szCs w:val="24"/>
        </w:rPr>
        <w:t>Manajemen Pendidikan Suatu Pengantar Praktik</w:t>
      </w:r>
      <w:r w:rsidRPr="00C1023A">
        <w:rPr>
          <w:rFonts w:ascii="Times New Roman" w:hAnsi="Times New Roman" w:cs="Times New Roman"/>
          <w:noProof/>
          <w:sz w:val="20"/>
          <w:szCs w:val="24"/>
        </w:rPr>
        <w:t xml:space="preserve"> (Bandung: Alfabeta, 2017)</w:t>
      </w:r>
    </w:p>
    <w:p w14:paraId="672044B7"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Bush, Tony, ‘Professional Learning Communities and Instructional Leadership : A Collaborative Approach to Leading Learning ?’, </w:t>
      </w:r>
      <w:r w:rsidRPr="00C1023A">
        <w:rPr>
          <w:rFonts w:ascii="Times New Roman" w:hAnsi="Times New Roman" w:cs="Times New Roman"/>
          <w:i/>
          <w:iCs/>
          <w:noProof/>
          <w:sz w:val="20"/>
          <w:szCs w:val="24"/>
        </w:rPr>
        <w:t>Educational Management Administration &amp; Leadership</w:t>
      </w:r>
      <w:r w:rsidRPr="00C1023A">
        <w:rPr>
          <w:rFonts w:ascii="Times New Roman" w:hAnsi="Times New Roman" w:cs="Times New Roman"/>
          <w:noProof/>
          <w:sz w:val="20"/>
          <w:szCs w:val="24"/>
        </w:rPr>
        <w:t>, 47 (2019), 839–42 &lt;https://doi.org/10.1177/1741143219869151&gt;</w:t>
      </w:r>
    </w:p>
    <w:p w14:paraId="5BF90123"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Cheng, Eric C K, ‘Knowledge Management for Improving School Strategic Planning’, </w:t>
      </w:r>
      <w:r w:rsidRPr="00C1023A">
        <w:rPr>
          <w:rFonts w:ascii="Times New Roman" w:hAnsi="Times New Roman" w:cs="Times New Roman"/>
          <w:i/>
          <w:iCs/>
          <w:noProof/>
          <w:sz w:val="20"/>
          <w:szCs w:val="24"/>
        </w:rPr>
        <w:t>Educational Management Administration &amp; Leadership</w:t>
      </w:r>
      <w:r w:rsidRPr="00C1023A">
        <w:rPr>
          <w:rFonts w:ascii="Times New Roman" w:hAnsi="Times New Roman" w:cs="Times New Roman"/>
          <w:noProof/>
          <w:sz w:val="20"/>
          <w:szCs w:val="24"/>
        </w:rPr>
        <w:t>, 1 (2020), 1–17 &lt;https://doi.org/10.1177/1741143220918255&gt;</w:t>
      </w:r>
    </w:p>
    <w:p w14:paraId="7AAD81B0"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Dakir, Fauzi, Ahmad, and Khairil Anwar, ‘Pesantren Quality Management ; Government Intervention in the Policy of the Pesantren Law in Indonesia’, </w:t>
      </w:r>
      <w:r w:rsidRPr="00C1023A">
        <w:rPr>
          <w:rFonts w:ascii="Times New Roman" w:hAnsi="Times New Roman" w:cs="Times New Roman"/>
          <w:i/>
          <w:iCs/>
          <w:noProof/>
          <w:sz w:val="20"/>
          <w:szCs w:val="24"/>
        </w:rPr>
        <w:t>International Journal of Innovation, Creativity and Change</w:t>
      </w:r>
      <w:r w:rsidRPr="00C1023A">
        <w:rPr>
          <w:rFonts w:ascii="Times New Roman" w:hAnsi="Times New Roman" w:cs="Times New Roman"/>
          <w:noProof/>
          <w:sz w:val="20"/>
          <w:szCs w:val="24"/>
        </w:rPr>
        <w:t>, 14 (2020), 1603–20 &lt;https://www.google.com/url?sa=t&amp;rct=j&amp;q=&amp;esrc=s&amp;source=web&amp;cd=&amp;cad=rja&amp;uact=8&amp;ved=2ahUKEwiEte31heTrAhWMbisKHS0XDsoQFjABegQIAhAB&amp;url=https%3A%2F%2Fwww.ijicc.net%2Fimages%2FVol_14%2FIss_3%2F14396_Dakir_2020_E_R.pdf&amp;usg=AOvVaw2mimeNV7pqZhIKeVUH6VxH&gt;</w:t>
      </w:r>
    </w:p>
    <w:p w14:paraId="6D55454E"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Dakir, Ahmad Fauzi, </w:t>
      </w:r>
      <w:r w:rsidRPr="00C1023A">
        <w:rPr>
          <w:rFonts w:ascii="Times New Roman" w:hAnsi="Times New Roman" w:cs="Times New Roman"/>
          <w:i/>
          <w:iCs/>
          <w:noProof/>
          <w:sz w:val="20"/>
          <w:szCs w:val="24"/>
        </w:rPr>
        <w:t>Manajemen Mutu Pendidikan Islam Terpadu</w:t>
      </w:r>
      <w:r w:rsidRPr="00C1023A">
        <w:rPr>
          <w:rFonts w:ascii="Times New Roman" w:hAnsi="Times New Roman" w:cs="Times New Roman"/>
          <w:noProof/>
          <w:sz w:val="20"/>
          <w:szCs w:val="24"/>
        </w:rPr>
        <w:t xml:space="preserve"> (Jogjakarta: Pustaka Pelajar, 2020)</w:t>
      </w:r>
    </w:p>
    <w:p w14:paraId="7B50B1A6"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Diem, Anson Ferdiant, ‘Wisdom of the Locality (Sebuah Kajian: Kearifan Lokal Dalam Arsitektur Tradisional Palembang)’, </w:t>
      </w:r>
      <w:r w:rsidRPr="00C1023A">
        <w:rPr>
          <w:rFonts w:ascii="Times New Roman" w:hAnsi="Times New Roman" w:cs="Times New Roman"/>
          <w:i/>
          <w:iCs/>
          <w:noProof/>
          <w:sz w:val="20"/>
          <w:szCs w:val="24"/>
        </w:rPr>
        <w:t>Berkala Teknik, U</w:t>
      </w:r>
      <w:r w:rsidRPr="00C1023A">
        <w:rPr>
          <w:rFonts w:ascii="Times New Roman" w:hAnsi="Times New Roman" w:cs="Times New Roman"/>
          <w:noProof/>
          <w:sz w:val="20"/>
          <w:szCs w:val="24"/>
        </w:rPr>
        <w:t>, 2 (2012), 299–305</w:t>
      </w:r>
    </w:p>
    <w:p w14:paraId="61BC384C"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Duna Izfanna dan Nik Ahmad Hisyam, ‘A Comprehensive Approach in Developing Akhlaq: A Case Study on the Implementation of Character Education at Pondok Pesantren Darunnajah’, </w:t>
      </w:r>
      <w:r w:rsidRPr="00C1023A">
        <w:rPr>
          <w:rFonts w:ascii="Times New Roman" w:hAnsi="Times New Roman" w:cs="Times New Roman"/>
          <w:i/>
          <w:iCs/>
          <w:noProof/>
          <w:sz w:val="20"/>
          <w:szCs w:val="24"/>
        </w:rPr>
        <w:t>Multicultural Education and Technologi Journal</w:t>
      </w:r>
      <w:r w:rsidRPr="00C1023A">
        <w:rPr>
          <w:rFonts w:ascii="Times New Roman" w:hAnsi="Times New Roman" w:cs="Times New Roman"/>
          <w:noProof/>
          <w:sz w:val="20"/>
          <w:szCs w:val="24"/>
        </w:rPr>
        <w:t>, 6 (2012), 77–86</w:t>
      </w:r>
    </w:p>
    <w:p w14:paraId="0CC8935B"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Fauzi, Ahmad, ‘Building Transformative Management Epistemology at Pondok Pesantren Based on Local Wisdom’, in </w:t>
      </w:r>
      <w:r w:rsidRPr="00C1023A">
        <w:rPr>
          <w:rFonts w:ascii="Times New Roman" w:hAnsi="Times New Roman" w:cs="Times New Roman"/>
          <w:i/>
          <w:iCs/>
          <w:noProof/>
          <w:sz w:val="20"/>
          <w:szCs w:val="24"/>
        </w:rPr>
        <w:t>Proceedings of the 1 St International Conference on Education and Islamic Culture ‘Rethinking Islamic Education Toward Cultural Transformation’ Faculty of Tarbiyah, Islamic Institute of Nurul Jadid Probolinggo</w:t>
      </w:r>
      <w:r w:rsidRPr="00C1023A">
        <w:rPr>
          <w:rFonts w:ascii="Times New Roman" w:hAnsi="Times New Roman" w:cs="Times New Roman"/>
          <w:noProof/>
          <w:sz w:val="20"/>
          <w:szCs w:val="24"/>
        </w:rPr>
        <w:t xml:space="preserve"> (Probolinggo, 2017), pp. 199–203</w:t>
      </w:r>
    </w:p>
    <w:p w14:paraId="05C9B213"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 </w:t>
      </w:r>
      <w:r w:rsidRPr="00C1023A">
        <w:rPr>
          <w:rFonts w:ascii="Times New Roman" w:hAnsi="Times New Roman" w:cs="Times New Roman"/>
          <w:i/>
          <w:iCs/>
          <w:noProof/>
          <w:sz w:val="20"/>
          <w:szCs w:val="24"/>
        </w:rPr>
        <w:t>FILSAFAT MANAJEMEN PENDIDIKAN ISLAM (Mengurai Benang Kusut Pengelolaan Pendidikan Islam Dari Pendekatan Filosofis Menuju Praktis)</w:t>
      </w:r>
      <w:r w:rsidRPr="00C1023A">
        <w:rPr>
          <w:rFonts w:ascii="Times New Roman" w:hAnsi="Times New Roman" w:cs="Times New Roman"/>
          <w:noProof/>
          <w:sz w:val="20"/>
          <w:szCs w:val="24"/>
        </w:rPr>
        <w:t xml:space="preserve"> (Jogjakarta: Pustaka Pelajar, 2018)</w:t>
      </w:r>
    </w:p>
    <w:p w14:paraId="25C1363B"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 ‘Transformation Of Values In Developing Leadership Prophetic Islamic Education’, in </w:t>
      </w:r>
      <w:r w:rsidRPr="00C1023A">
        <w:rPr>
          <w:rFonts w:ascii="Times New Roman" w:hAnsi="Times New Roman" w:cs="Times New Roman"/>
          <w:i/>
          <w:iCs/>
          <w:noProof/>
          <w:sz w:val="20"/>
          <w:szCs w:val="24"/>
        </w:rPr>
        <w:t>2nd ICET Theme: Improving The Quality Of Education and Training Through Strengthening Networking</w:t>
      </w:r>
      <w:r w:rsidRPr="00C1023A">
        <w:rPr>
          <w:rFonts w:ascii="Times New Roman" w:hAnsi="Times New Roman" w:cs="Times New Roman"/>
          <w:noProof/>
          <w:sz w:val="20"/>
          <w:szCs w:val="24"/>
        </w:rPr>
        <w:t xml:space="preserve"> (Faculty of Education, State University of Malang, 2016), pp. 1196–1204</w:t>
      </w:r>
    </w:p>
    <w:p w14:paraId="004A392C"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Frondizi, Risieri, </w:t>
      </w:r>
      <w:r w:rsidRPr="00C1023A">
        <w:rPr>
          <w:rFonts w:ascii="Times New Roman" w:hAnsi="Times New Roman" w:cs="Times New Roman"/>
          <w:i/>
          <w:iCs/>
          <w:noProof/>
          <w:sz w:val="20"/>
          <w:szCs w:val="24"/>
        </w:rPr>
        <w:t>Filsafat Nilai, Terj Cuk Ananta Wjaya Dengan Judul Aslinya What Is Value</w:t>
      </w:r>
      <w:r w:rsidRPr="00C1023A">
        <w:rPr>
          <w:rFonts w:ascii="Times New Roman" w:hAnsi="Times New Roman" w:cs="Times New Roman"/>
          <w:noProof/>
          <w:sz w:val="20"/>
          <w:szCs w:val="24"/>
        </w:rPr>
        <w:t xml:space="preserve"> (Jogjakarta: Pustaka Pelajar, 1963)</w:t>
      </w:r>
    </w:p>
    <w:p w14:paraId="3A800841"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Giddings, Andrew, </w:t>
      </w:r>
      <w:r w:rsidRPr="00C1023A">
        <w:rPr>
          <w:rFonts w:ascii="Times New Roman" w:hAnsi="Times New Roman" w:cs="Times New Roman"/>
          <w:i/>
          <w:iCs/>
          <w:noProof/>
          <w:sz w:val="20"/>
          <w:szCs w:val="24"/>
        </w:rPr>
        <w:t>Elements of Sociological Theori of Religion</w:t>
      </w:r>
      <w:r w:rsidRPr="00C1023A">
        <w:rPr>
          <w:rFonts w:ascii="Times New Roman" w:hAnsi="Times New Roman" w:cs="Times New Roman"/>
          <w:noProof/>
          <w:sz w:val="20"/>
          <w:szCs w:val="24"/>
        </w:rPr>
        <w:t xml:space="preserve"> (Sacred Canopy, 2020)</w:t>
      </w:r>
    </w:p>
    <w:p w14:paraId="5CC97317"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Goleman, Daniel, </w:t>
      </w:r>
      <w:r w:rsidRPr="00C1023A">
        <w:rPr>
          <w:rFonts w:ascii="Times New Roman" w:hAnsi="Times New Roman" w:cs="Times New Roman"/>
          <w:i/>
          <w:iCs/>
          <w:noProof/>
          <w:sz w:val="20"/>
          <w:szCs w:val="24"/>
        </w:rPr>
        <w:t>Working With Emotional Intelligence, Kecerdasan Emosi Untuk Mencapai Puncak Prestasi</w:t>
      </w:r>
      <w:r w:rsidRPr="00C1023A">
        <w:rPr>
          <w:rFonts w:ascii="Times New Roman" w:hAnsi="Times New Roman" w:cs="Times New Roman"/>
          <w:noProof/>
          <w:sz w:val="20"/>
          <w:szCs w:val="24"/>
        </w:rPr>
        <w:t xml:space="preserve"> (Jakarta: Gramedia, 2003)</w:t>
      </w:r>
    </w:p>
    <w:p w14:paraId="37511A8A"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Greenfield, Blumberg dan, </w:t>
      </w:r>
      <w:r w:rsidRPr="00C1023A">
        <w:rPr>
          <w:rFonts w:ascii="Times New Roman" w:hAnsi="Times New Roman" w:cs="Times New Roman"/>
          <w:i/>
          <w:iCs/>
          <w:noProof/>
          <w:sz w:val="20"/>
          <w:szCs w:val="24"/>
        </w:rPr>
        <w:t>The Effective Principle: Perspectives on School Leadership</w:t>
      </w:r>
      <w:r w:rsidRPr="00C1023A">
        <w:rPr>
          <w:rFonts w:ascii="Times New Roman" w:hAnsi="Times New Roman" w:cs="Times New Roman"/>
          <w:noProof/>
          <w:sz w:val="20"/>
          <w:szCs w:val="24"/>
        </w:rPr>
        <w:t xml:space="preserve"> (Bonton: Allyn and Bacon Inc, 1980)</w:t>
      </w:r>
    </w:p>
    <w:p w14:paraId="3D73EA2A"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Hadiq, </w:t>
      </w:r>
      <w:r w:rsidRPr="00C1023A">
        <w:rPr>
          <w:rFonts w:ascii="Times New Roman" w:hAnsi="Times New Roman" w:cs="Times New Roman"/>
          <w:i/>
          <w:iCs/>
          <w:noProof/>
          <w:sz w:val="20"/>
          <w:szCs w:val="24"/>
        </w:rPr>
        <w:t>Islam Dan Budaya Lokal,</w:t>
      </w:r>
      <w:r w:rsidRPr="00C1023A">
        <w:rPr>
          <w:rFonts w:ascii="Times New Roman" w:hAnsi="Times New Roman" w:cs="Times New Roman"/>
          <w:noProof/>
          <w:sz w:val="20"/>
          <w:szCs w:val="24"/>
        </w:rPr>
        <w:t xml:space="preserve"> (Jogjakarta: Sukses Offset, 2009)</w:t>
      </w:r>
    </w:p>
    <w:p w14:paraId="22EB126B"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Harold Koontz, Cyril O’Donnell dan Heinz Weihrich, </w:t>
      </w:r>
      <w:r w:rsidRPr="00C1023A">
        <w:rPr>
          <w:rFonts w:ascii="Times New Roman" w:hAnsi="Times New Roman" w:cs="Times New Roman"/>
          <w:i/>
          <w:iCs/>
          <w:noProof/>
          <w:sz w:val="20"/>
          <w:szCs w:val="24"/>
        </w:rPr>
        <w:t>Manajemen Jilid I Edisi Kedelapan</w:t>
      </w:r>
      <w:r w:rsidRPr="00C1023A">
        <w:rPr>
          <w:rFonts w:ascii="Times New Roman" w:hAnsi="Times New Roman" w:cs="Times New Roman"/>
          <w:noProof/>
          <w:sz w:val="20"/>
          <w:szCs w:val="24"/>
        </w:rPr>
        <w:t xml:space="preserve"> (Jakarta: Erlangga, 1996), </w:t>
      </w:r>
      <w:r w:rsidRPr="00C1023A">
        <w:rPr>
          <w:rFonts w:ascii="Times New Roman" w:hAnsi="Times New Roman" w:cs="Times New Roman"/>
          <w:smallCaps/>
          <w:noProof/>
          <w:sz w:val="20"/>
          <w:szCs w:val="24"/>
        </w:rPr>
        <w:t>xx</w:t>
      </w:r>
    </w:p>
    <w:p w14:paraId="2F2E5F73"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Hoover, Edwin A., Colette Lombard, </w:t>
      </w:r>
      <w:r w:rsidRPr="00C1023A">
        <w:rPr>
          <w:rFonts w:ascii="Times New Roman" w:hAnsi="Times New Roman" w:cs="Times New Roman"/>
          <w:i/>
          <w:iCs/>
          <w:noProof/>
          <w:sz w:val="20"/>
          <w:szCs w:val="24"/>
        </w:rPr>
        <w:t>Getting Along in Family Business The Relationship Intelligence Handbook, Edisi Bahasa Indonesia,</w:t>
      </w:r>
      <w:r w:rsidRPr="00C1023A">
        <w:rPr>
          <w:rFonts w:ascii="Times New Roman" w:hAnsi="Times New Roman" w:cs="Times New Roman"/>
          <w:noProof/>
          <w:sz w:val="20"/>
          <w:szCs w:val="24"/>
        </w:rPr>
        <w:t xml:space="preserve"> (Jakarta: PT. Raja Gravindo Persada, 2010)</w:t>
      </w:r>
    </w:p>
    <w:p w14:paraId="21108AAF"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Ikhsan, Supriyanto Muh., and Ismail Suardi Wekke Fahmi Gunawan, </w:t>
      </w:r>
      <w:r w:rsidRPr="00C1023A">
        <w:rPr>
          <w:rFonts w:ascii="Times New Roman" w:hAnsi="Times New Roman" w:cs="Times New Roman"/>
          <w:i/>
          <w:iCs/>
          <w:noProof/>
          <w:sz w:val="20"/>
          <w:szCs w:val="24"/>
        </w:rPr>
        <w:t>Islam and Local Wisdom: Religious Expression In Southeast Asia</w:t>
      </w:r>
      <w:r w:rsidRPr="00C1023A">
        <w:rPr>
          <w:rFonts w:ascii="Times New Roman" w:hAnsi="Times New Roman" w:cs="Times New Roman"/>
          <w:noProof/>
          <w:sz w:val="20"/>
          <w:szCs w:val="24"/>
        </w:rPr>
        <w:t xml:space="preserve"> (Yogyakarta: Deepublish, Grup Penerbitan CV Budi </w:t>
      </w:r>
      <w:r w:rsidRPr="00C1023A">
        <w:rPr>
          <w:rFonts w:ascii="Times New Roman" w:hAnsi="Times New Roman" w:cs="Times New Roman"/>
          <w:noProof/>
          <w:sz w:val="20"/>
          <w:szCs w:val="24"/>
        </w:rPr>
        <w:lastRenderedPageBreak/>
        <w:t>Utama, 2018)</w:t>
      </w:r>
    </w:p>
    <w:p w14:paraId="12A50F21"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Keraf, Gorys, </w:t>
      </w:r>
      <w:r w:rsidRPr="00C1023A">
        <w:rPr>
          <w:rFonts w:ascii="Times New Roman" w:hAnsi="Times New Roman" w:cs="Times New Roman"/>
          <w:i/>
          <w:iCs/>
          <w:noProof/>
          <w:sz w:val="20"/>
          <w:szCs w:val="24"/>
        </w:rPr>
        <w:t>Argumentasi Dan Narasi</w:t>
      </w:r>
      <w:r w:rsidRPr="00C1023A">
        <w:rPr>
          <w:rFonts w:ascii="Times New Roman" w:hAnsi="Times New Roman" w:cs="Times New Roman"/>
          <w:noProof/>
          <w:sz w:val="20"/>
          <w:szCs w:val="24"/>
        </w:rPr>
        <w:t xml:space="preserve"> (Jakarta: PT Gramedia Pustaka Utama, 2016)</w:t>
      </w:r>
    </w:p>
    <w:p w14:paraId="61421743"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Ludeman, Gay Hendricks dan Kate, </w:t>
      </w:r>
      <w:r w:rsidRPr="00C1023A">
        <w:rPr>
          <w:rFonts w:ascii="Times New Roman" w:hAnsi="Times New Roman" w:cs="Times New Roman"/>
          <w:i/>
          <w:iCs/>
          <w:noProof/>
          <w:sz w:val="20"/>
          <w:szCs w:val="24"/>
        </w:rPr>
        <w:t>The Corporate Mystic: A Guidebook for Visionarities with Their Feet on the Ground</w:t>
      </w:r>
      <w:r w:rsidRPr="00C1023A">
        <w:rPr>
          <w:rFonts w:ascii="Times New Roman" w:hAnsi="Times New Roman" w:cs="Times New Roman"/>
          <w:noProof/>
          <w:sz w:val="20"/>
          <w:szCs w:val="24"/>
        </w:rPr>
        <w:t xml:space="preserve"> (New York: Bantam Books, 1996)</w:t>
      </w:r>
    </w:p>
    <w:p w14:paraId="3F8360F9"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Madjid, Nurcholish, </w:t>
      </w:r>
      <w:r w:rsidRPr="00C1023A">
        <w:rPr>
          <w:rFonts w:ascii="Times New Roman" w:hAnsi="Times New Roman" w:cs="Times New Roman"/>
          <w:i/>
          <w:iCs/>
          <w:noProof/>
          <w:sz w:val="20"/>
          <w:szCs w:val="24"/>
        </w:rPr>
        <w:t>Merumuskan Kembali Tujuan Pendidikan Islam, Dalam Dawam Rahardjo (Ed), Pergulatan Dunia Pesantren: Membangun Dari Bawah</w:t>
      </w:r>
      <w:r w:rsidRPr="00C1023A">
        <w:rPr>
          <w:rFonts w:ascii="Times New Roman" w:hAnsi="Times New Roman" w:cs="Times New Roman"/>
          <w:noProof/>
          <w:sz w:val="20"/>
          <w:szCs w:val="24"/>
        </w:rPr>
        <w:t xml:space="preserve"> (Jakarta: P3M, 1985)</w:t>
      </w:r>
    </w:p>
    <w:p w14:paraId="2E2BFF0F"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Malik Fadjar, </w:t>
      </w:r>
      <w:r w:rsidRPr="00C1023A">
        <w:rPr>
          <w:rFonts w:ascii="Times New Roman" w:hAnsi="Times New Roman" w:cs="Times New Roman"/>
          <w:i/>
          <w:iCs/>
          <w:noProof/>
          <w:sz w:val="20"/>
          <w:szCs w:val="24"/>
        </w:rPr>
        <w:t>Madrasah Dan Tantangan Modernitas</w:t>
      </w:r>
      <w:r w:rsidRPr="00C1023A">
        <w:rPr>
          <w:rFonts w:ascii="Times New Roman" w:hAnsi="Times New Roman" w:cs="Times New Roman"/>
          <w:noProof/>
          <w:sz w:val="20"/>
          <w:szCs w:val="24"/>
        </w:rPr>
        <w:t xml:space="preserve"> (Bandung: Mizan, 2005)</w:t>
      </w:r>
    </w:p>
    <w:p w14:paraId="68E4AAAE"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Morrish, Ivor, </w:t>
      </w:r>
      <w:r w:rsidRPr="00C1023A">
        <w:rPr>
          <w:rFonts w:ascii="Times New Roman" w:hAnsi="Times New Roman" w:cs="Times New Roman"/>
          <w:i/>
          <w:iCs/>
          <w:noProof/>
          <w:sz w:val="20"/>
          <w:szCs w:val="24"/>
        </w:rPr>
        <w:t>Aspects of Educational Change</w:t>
      </w:r>
      <w:r w:rsidRPr="00C1023A">
        <w:rPr>
          <w:rFonts w:ascii="Times New Roman" w:hAnsi="Times New Roman" w:cs="Times New Roman"/>
          <w:noProof/>
          <w:sz w:val="20"/>
          <w:szCs w:val="24"/>
        </w:rPr>
        <w:t xml:space="preserve"> (London: University of Chicago Press, 1976)</w:t>
      </w:r>
    </w:p>
    <w:p w14:paraId="2774B2F3"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Mulyana, Rohmat, </w:t>
      </w:r>
      <w:r w:rsidRPr="00C1023A">
        <w:rPr>
          <w:rFonts w:ascii="Times New Roman" w:hAnsi="Times New Roman" w:cs="Times New Roman"/>
          <w:i/>
          <w:iCs/>
          <w:noProof/>
          <w:sz w:val="20"/>
          <w:szCs w:val="24"/>
        </w:rPr>
        <w:t>Mengartikulasi Pendidikan Nilai</w:t>
      </w:r>
      <w:r w:rsidRPr="00C1023A">
        <w:rPr>
          <w:rFonts w:ascii="Times New Roman" w:hAnsi="Times New Roman" w:cs="Times New Roman"/>
          <w:noProof/>
          <w:sz w:val="20"/>
          <w:szCs w:val="24"/>
        </w:rPr>
        <w:t xml:space="preserve"> (Bandung: CV. Alfabeta, 2004)</w:t>
      </w:r>
    </w:p>
    <w:p w14:paraId="4301D0AB"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Nurlaela, Andi, ‘Manakar Nalar Pendidikan Pesantren Berbasis Kearifan Lokal’, </w:t>
      </w:r>
      <w:r w:rsidRPr="00C1023A">
        <w:rPr>
          <w:rFonts w:ascii="Times New Roman" w:hAnsi="Times New Roman" w:cs="Times New Roman"/>
          <w:i/>
          <w:iCs/>
          <w:noProof/>
          <w:sz w:val="20"/>
          <w:szCs w:val="24"/>
        </w:rPr>
        <w:t>At-Turas: Jurnal Studi Keislaman, Universitas Nurul Jadid Probolinggo</w:t>
      </w:r>
      <w:r w:rsidRPr="00C1023A">
        <w:rPr>
          <w:rFonts w:ascii="Times New Roman" w:hAnsi="Times New Roman" w:cs="Times New Roman"/>
          <w:noProof/>
          <w:sz w:val="20"/>
          <w:szCs w:val="24"/>
        </w:rPr>
        <w:t>, V (2018), 1–20</w:t>
      </w:r>
    </w:p>
    <w:p w14:paraId="37AF1965"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Peter P. Schoderbek, </w:t>
      </w:r>
      <w:r w:rsidRPr="00C1023A">
        <w:rPr>
          <w:rFonts w:ascii="Times New Roman" w:hAnsi="Times New Roman" w:cs="Times New Roman"/>
          <w:i/>
          <w:iCs/>
          <w:noProof/>
          <w:sz w:val="20"/>
          <w:szCs w:val="24"/>
        </w:rPr>
        <w:t>Management</w:t>
      </w:r>
      <w:r w:rsidRPr="00C1023A">
        <w:rPr>
          <w:rFonts w:ascii="Times New Roman" w:hAnsi="Times New Roman" w:cs="Times New Roman"/>
          <w:noProof/>
          <w:sz w:val="20"/>
          <w:szCs w:val="24"/>
        </w:rPr>
        <w:t xml:space="preserve"> (London: Harcourt Brace Jovanovich Publishers, 1988)</w:t>
      </w:r>
    </w:p>
    <w:p w14:paraId="536E1966"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Pidarta, Made, </w:t>
      </w:r>
      <w:r w:rsidRPr="00C1023A">
        <w:rPr>
          <w:rFonts w:ascii="Times New Roman" w:hAnsi="Times New Roman" w:cs="Times New Roman"/>
          <w:i/>
          <w:iCs/>
          <w:noProof/>
          <w:sz w:val="20"/>
          <w:szCs w:val="24"/>
        </w:rPr>
        <w:t>Manajemen Pendidikan Indonesia</w:t>
      </w:r>
      <w:r w:rsidRPr="00C1023A">
        <w:rPr>
          <w:rFonts w:ascii="Times New Roman" w:hAnsi="Times New Roman" w:cs="Times New Roman"/>
          <w:noProof/>
          <w:sz w:val="20"/>
          <w:szCs w:val="24"/>
        </w:rPr>
        <w:t xml:space="preserve"> (Jakarta: Bumi Aksara, 1988)</w:t>
      </w:r>
    </w:p>
    <w:p w14:paraId="41D13280"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Qashmer, Amani F, ‘Character Education And Adolescents’ Moral Identity Development (Actual and Ideal)’, </w:t>
      </w:r>
      <w:r w:rsidRPr="00C1023A">
        <w:rPr>
          <w:rFonts w:ascii="Times New Roman" w:hAnsi="Times New Roman" w:cs="Times New Roman"/>
          <w:i/>
          <w:iCs/>
          <w:noProof/>
          <w:sz w:val="20"/>
          <w:szCs w:val="24"/>
        </w:rPr>
        <w:t>Dissertation</w:t>
      </w:r>
      <w:r w:rsidRPr="00C1023A">
        <w:rPr>
          <w:rFonts w:ascii="Times New Roman" w:hAnsi="Times New Roman" w:cs="Times New Roman"/>
          <w:noProof/>
          <w:sz w:val="20"/>
          <w:szCs w:val="24"/>
        </w:rPr>
        <w:t xml:space="preserve"> (University of Missouri-Saint Louis, 2016)</w:t>
      </w:r>
    </w:p>
    <w:p w14:paraId="118B272E"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Qomar, Mujamil, </w:t>
      </w:r>
      <w:r w:rsidRPr="00C1023A">
        <w:rPr>
          <w:rFonts w:ascii="Times New Roman" w:hAnsi="Times New Roman" w:cs="Times New Roman"/>
          <w:i/>
          <w:iCs/>
          <w:noProof/>
          <w:sz w:val="20"/>
          <w:szCs w:val="24"/>
        </w:rPr>
        <w:t>Dimensi Manajemen Pendidikan Islam</w:t>
      </w:r>
      <w:r w:rsidRPr="00C1023A">
        <w:rPr>
          <w:rFonts w:ascii="Times New Roman" w:hAnsi="Times New Roman" w:cs="Times New Roman"/>
          <w:noProof/>
          <w:sz w:val="20"/>
          <w:szCs w:val="24"/>
        </w:rPr>
        <w:t xml:space="preserve"> (Jakarta: Penerbit Erlangga, 2016)</w:t>
      </w:r>
    </w:p>
    <w:p w14:paraId="226AB88D"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Rustam, R, and A S Ichsan, ‘Pendidikan Islam Berbasis Kearifan Lokal’, </w:t>
      </w:r>
      <w:r w:rsidRPr="00C1023A">
        <w:rPr>
          <w:rFonts w:ascii="Times New Roman" w:hAnsi="Times New Roman" w:cs="Times New Roman"/>
          <w:i/>
          <w:iCs/>
          <w:noProof/>
          <w:sz w:val="20"/>
          <w:szCs w:val="24"/>
        </w:rPr>
        <w:t>IQRO: Journal of Islamic Education, IAIN Palopo</w:t>
      </w:r>
      <w:r w:rsidRPr="00C1023A">
        <w:rPr>
          <w:rFonts w:ascii="Times New Roman" w:hAnsi="Times New Roman" w:cs="Times New Roman"/>
          <w:noProof/>
          <w:sz w:val="20"/>
          <w:szCs w:val="24"/>
        </w:rPr>
        <w:t>, 3 (2020), 1–14 &lt;http://ejournal.iainpalopo.ac.id/index.php/iqro/article/view/1366&gt;</w:t>
      </w:r>
    </w:p>
    <w:p w14:paraId="7336AC79"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Sagala, Syaiful, </w:t>
      </w:r>
      <w:r w:rsidRPr="00C1023A">
        <w:rPr>
          <w:rFonts w:ascii="Times New Roman" w:hAnsi="Times New Roman" w:cs="Times New Roman"/>
          <w:i/>
          <w:iCs/>
          <w:noProof/>
          <w:sz w:val="20"/>
          <w:szCs w:val="24"/>
        </w:rPr>
        <w:t>Manajemen Strategik Dalam Peningkatan Mutu Pendidikan</w:t>
      </w:r>
      <w:r w:rsidRPr="00C1023A">
        <w:rPr>
          <w:rFonts w:ascii="Times New Roman" w:hAnsi="Times New Roman" w:cs="Times New Roman"/>
          <w:noProof/>
          <w:sz w:val="20"/>
          <w:szCs w:val="24"/>
        </w:rPr>
        <w:t xml:space="preserve"> (Bandung: Alfabetha, 2011)</w:t>
      </w:r>
    </w:p>
    <w:p w14:paraId="13838117"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Sanerya Hendrawan, ‘Spiritual Management; From Personal Enlightenment Towards God Corporate Governance’ (Bandung: PT Mizan Pustaka, 2009), p. 2009</w:t>
      </w:r>
    </w:p>
    <w:p w14:paraId="36FC0ED2"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Santoso, Edi, ‘Spritualisasi Pendidikan Agama Islam’, </w:t>
      </w:r>
      <w:r w:rsidRPr="00C1023A">
        <w:rPr>
          <w:rFonts w:ascii="Times New Roman" w:hAnsi="Times New Roman" w:cs="Times New Roman"/>
          <w:i/>
          <w:iCs/>
          <w:noProof/>
          <w:sz w:val="20"/>
          <w:szCs w:val="24"/>
        </w:rPr>
        <w:t>Jurnal Nuansa STAIN Pemekasan</w:t>
      </w:r>
      <w:r w:rsidRPr="00C1023A">
        <w:rPr>
          <w:rFonts w:ascii="Times New Roman" w:hAnsi="Times New Roman" w:cs="Times New Roman"/>
          <w:noProof/>
          <w:sz w:val="20"/>
          <w:szCs w:val="24"/>
        </w:rPr>
        <w:t>, 11 (2014)</w:t>
      </w:r>
    </w:p>
    <w:p w14:paraId="7ED1625B"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Sarros, James C, and Joseph C Santora, ‘Leaders and Values : A Cross-Cultural Study’, </w:t>
      </w:r>
      <w:r w:rsidRPr="00C1023A">
        <w:rPr>
          <w:rFonts w:ascii="Times New Roman" w:hAnsi="Times New Roman" w:cs="Times New Roman"/>
          <w:i/>
          <w:iCs/>
          <w:noProof/>
          <w:sz w:val="20"/>
          <w:szCs w:val="24"/>
        </w:rPr>
        <w:t>Leadership &amp; Organization Development Journal</w:t>
      </w:r>
      <w:r w:rsidRPr="00C1023A">
        <w:rPr>
          <w:rFonts w:ascii="Times New Roman" w:hAnsi="Times New Roman" w:cs="Times New Roman"/>
          <w:noProof/>
          <w:sz w:val="20"/>
          <w:szCs w:val="24"/>
        </w:rPr>
        <w:t>, 22 (2001), 243–7739</w:t>
      </w:r>
    </w:p>
    <w:p w14:paraId="41B7359E"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Sauri, Sofyan, and Dasim Budimansyah, ‘Nilai Kearifan Lokal Pesantren Dalam Upaya Pembinaan Karakter Santri’, </w:t>
      </w:r>
      <w:r w:rsidRPr="00C1023A">
        <w:rPr>
          <w:rFonts w:ascii="Times New Roman" w:hAnsi="Times New Roman" w:cs="Times New Roman"/>
          <w:i/>
          <w:iCs/>
          <w:noProof/>
          <w:sz w:val="20"/>
          <w:szCs w:val="24"/>
        </w:rPr>
        <w:t>Nizham Journal of Islamic Studies, IAIN Metro Lampung</w:t>
      </w:r>
      <w:r w:rsidRPr="00C1023A">
        <w:rPr>
          <w:rFonts w:ascii="Times New Roman" w:hAnsi="Times New Roman" w:cs="Times New Roman"/>
          <w:noProof/>
          <w:sz w:val="20"/>
          <w:szCs w:val="24"/>
        </w:rPr>
        <w:t>, 2 (2017), 21–50 &lt;http://e-journal.metrouniv.ac.id/index.php/nizham/article/view/859&gt;</w:t>
      </w:r>
    </w:p>
    <w:p w14:paraId="2C90D248"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Shihab, M. Quraish, </w:t>
      </w:r>
      <w:r w:rsidRPr="00C1023A">
        <w:rPr>
          <w:rFonts w:ascii="Times New Roman" w:hAnsi="Times New Roman" w:cs="Times New Roman"/>
          <w:i/>
          <w:iCs/>
          <w:noProof/>
          <w:sz w:val="20"/>
          <w:szCs w:val="24"/>
        </w:rPr>
        <w:t>Wawasan Al- Qur’an Tafsir Maudhui Atas Pelbagai Persoalan Umat</w:t>
      </w:r>
      <w:r w:rsidRPr="00C1023A">
        <w:rPr>
          <w:rFonts w:ascii="Times New Roman" w:hAnsi="Times New Roman" w:cs="Times New Roman"/>
          <w:noProof/>
          <w:sz w:val="20"/>
          <w:szCs w:val="24"/>
        </w:rPr>
        <w:t xml:space="preserve"> (Bandung: Mizan, 1996)</w:t>
      </w:r>
    </w:p>
    <w:p w14:paraId="4ADFCC81"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Sus Budiharto., Fathul Himam., ‘Konstruk Teoritis Dan Pengukuran Kepemimpinan Profetik’, </w:t>
      </w:r>
      <w:r w:rsidRPr="00C1023A">
        <w:rPr>
          <w:rFonts w:ascii="Times New Roman" w:hAnsi="Times New Roman" w:cs="Times New Roman"/>
          <w:i/>
          <w:iCs/>
          <w:noProof/>
          <w:sz w:val="20"/>
          <w:szCs w:val="24"/>
        </w:rPr>
        <w:t>Psikologi UGM Jogyakarya</w:t>
      </w:r>
      <w:r w:rsidRPr="00C1023A">
        <w:rPr>
          <w:rFonts w:ascii="Times New Roman" w:hAnsi="Times New Roman" w:cs="Times New Roman"/>
          <w:noProof/>
          <w:sz w:val="20"/>
          <w:szCs w:val="24"/>
        </w:rPr>
        <w:t>, 33 (2001), 300</w:t>
      </w:r>
    </w:p>
    <w:p w14:paraId="06B53B1F"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Syafaruddin, </w:t>
      </w:r>
      <w:r w:rsidRPr="00C1023A">
        <w:rPr>
          <w:rFonts w:ascii="Times New Roman" w:hAnsi="Times New Roman" w:cs="Times New Roman"/>
          <w:i/>
          <w:iCs/>
          <w:noProof/>
          <w:sz w:val="20"/>
          <w:szCs w:val="24"/>
        </w:rPr>
        <w:t>Manajemen Lembaga Pendidikan Islam</w:t>
      </w:r>
      <w:r w:rsidRPr="00C1023A">
        <w:rPr>
          <w:rFonts w:ascii="Times New Roman" w:hAnsi="Times New Roman" w:cs="Times New Roman"/>
          <w:noProof/>
          <w:sz w:val="20"/>
          <w:szCs w:val="24"/>
        </w:rPr>
        <w:t xml:space="preserve"> (Jakarta: Ciputat Press, 2005)</w:t>
      </w:r>
    </w:p>
    <w:p w14:paraId="71A9C7F6"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T, Bush, </w:t>
      </w:r>
      <w:r w:rsidRPr="00C1023A">
        <w:rPr>
          <w:rFonts w:ascii="Times New Roman" w:hAnsi="Times New Roman" w:cs="Times New Roman"/>
          <w:i/>
          <w:iCs/>
          <w:noProof/>
          <w:sz w:val="20"/>
          <w:szCs w:val="24"/>
        </w:rPr>
        <w:t>Theories of Educational Management</w:t>
      </w:r>
      <w:r w:rsidRPr="00C1023A">
        <w:rPr>
          <w:rFonts w:ascii="Times New Roman" w:hAnsi="Times New Roman" w:cs="Times New Roman"/>
          <w:noProof/>
          <w:sz w:val="20"/>
          <w:szCs w:val="24"/>
        </w:rPr>
        <w:t xml:space="preserve"> (London: Harper &amp; Row, 1986)</w:t>
      </w:r>
    </w:p>
    <w:p w14:paraId="19690EF2"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Terry, George R., </w:t>
      </w:r>
      <w:r w:rsidRPr="00C1023A">
        <w:rPr>
          <w:rFonts w:ascii="Times New Roman" w:hAnsi="Times New Roman" w:cs="Times New Roman"/>
          <w:i/>
          <w:iCs/>
          <w:noProof/>
          <w:sz w:val="20"/>
          <w:szCs w:val="24"/>
        </w:rPr>
        <w:t>Prinsip Prinsip Manajemen</w:t>
      </w:r>
      <w:r w:rsidRPr="00C1023A">
        <w:rPr>
          <w:rFonts w:ascii="Times New Roman" w:hAnsi="Times New Roman" w:cs="Times New Roman"/>
          <w:noProof/>
          <w:sz w:val="20"/>
          <w:szCs w:val="24"/>
        </w:rPr>
        <w:t xml:space="preserve"> (Jakarta: Bumi Aksara, 2014)</w:t>
      </w:r>
    </w:p>
    <w:p w14:paraId="6E6F2703"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Terry, Goerge R, </w:t>
      </w:r>
      <w:r w:rsidRPr="00C1023A">
        <w:rPr>
          <w:rFonts w:ascii="Times New Roman" w:hAnsi="Times New Roman" w:cs="Times New Roman"/>
          <w:i/>
          <w:iCs/>
          <w:noProof/>
          <w:sz w:val="20"/>
          <w:szCs w:val="24"/>
        </w:rPr>
        <w:t>Prinsip-Prinsip Manajemen, Terjemahan J. Smith D.F.M</w:t>
      </w:r>
      <w:r w:rsidRPr="00C1023A">
        <w:rPr>
          <w:rFonts w:ascii="Times New Roman" w:hAnsi="Times New Roman" w:cs="Times New Roman"/>
          <w:noProof/>
          <w:sz w:val="20"/>
          <w:szCs w:val="24"/>
        </w:rPr>
        <w:t xml:space="preserve"> (Jakarta: PT Bumi Aksara, 2003), </w:t>
      </w:r>
      <w:r w:rsidRPr="00C1023A">
        <w:rPr>
          <w:rFonts w:ascii="Times New Roman" w:hAnsi="Times New Roman" w:cs="Times New Roman"/>
          <w:smallCaps/>
          <w:noProof/>
          <w:sz w:val="20"/>
          <w:szCs w:val="24"/>
        </w:rPr>
        <w:t>ii</w:t>
      </w:r>
    </w:p>
    <w:p w14:paraId="39389AC5"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Triatna, Aang Komariah dan Cepi, </w:t>
      </w:r>
      <w:r w:rsidRPr="00C1023A">
        <w:rPr>
          <w:rFonts w:ascii="Times New Roman" w:hAnsi="Times New Roman" w:cs="Times New Roman"/>
          <w:i/>
          <w:iCs/>
          <w:noProof/>
          <w:sz w:val="20"/>
          <w:szCs w:val="24"/>
        </w:rPr>
        <w:t>Visionary Leadership</w:t>
      </w:r>
      <w:r w:rsidRPr="00C1023A">
        <w:rPr>
          <w:rFonts w:ascii="Times New Roman" w:hAnsi="Times New Roman" w:cs="Times New Roman"/>
          <w:noProof/>
          <w:sz w:val="20"/>
          <w:szCs w:val="24"/>
        </w:rPr>
        <w:t xml:space="preserve"> (Bandung: Bumi Aksara, 2006)</w:t>
      </w:r>
    </w:p>
    <w:p w14:paraId="4B965AFF"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szCs w:val="24"/>
        </w:rPr>
      </w:pPr>
      <w:r w:rsidRPr="00C1023A">
        <w:rPr>
          <w:rFonts w:ascii="Times New Roman" w:hAnsi="Times New Roman" w:cs="Times New Roman"/>
          <w:noProof/>
          <w:sz w:val="20"/>
          <w:szCs w:val="24"/>
        </w:rPr>
        <w:t xml:space="preserve">Viktor Emil Frankl, </w:t>
      </w:r>
      <w:r w:rsidRPr="00C1023A">
        <w:rPr>
          <w:rFonts w:ascii="Times New Roman" w:hAnsi="Times New Roman" w:cs="Times New Roman"/>
          <w:i/>
          <w:iCs/>
          <w:noProof/>
          <w:sz w:val="20"/>
          <w:szCs w:val="24"/>
        </w:rPr>
        <w:t>The Will to Meaning</w:t>
      </w:r>
      <w:r w:rsidRPr="00C1023A">
        <w:rPr>
          <w:rFonts w:ascii="Times New Roman" w:hAnsi="Times New Roman" w:cs="Times New Roman"/>
          <w:noProof/>
          <w:sz w:val="20"/>
          <w:szCs w:val="24"/>
        </w:rPr>
        <w:t xml:space="preserve"> (New York: Plume book, 1969)</w:t>
      </w:r>
    </w:p>
    <w:p w14:paraId="622DC3E6" w14:textId="77777777" w:rsidR="00C1023A" w:rsidRPr="00C1023A" w:rsidRDefault="00C1023A" w:rsidP="00C1023A">
      <w:pPr>
        <w:widowControl w:val="0"/>
        <w:autoSpaceDE w:val="0"/>
        <w:autoSpaceDN w:val="0"/>
        <w:adjustRightInd w:val="0"/>
        <w:spacing w:before="0"/>
        <w:ind w:left="480" w:hanging="480"/>
        <w:rPr>
          <w:rFonts w:ascii="Times New Roman" w:hAnsi="Times New Roman" w:cs="Times New Roman"/>
          <w:noProof/>
          <w:sz w:val="20"/>
        </w:rPr>
      </w:pPr>
      <w:r w:rsidRPr="00C1023A">
        <w:rPr>
          <w:rFonts w:ascii="Times New Roman" w:hAnsi="Times New Roman" w:cs="Times New Roman"/>
          <w:noProof/>
          <w:sz w:val="20"/>
          <w:szCs w:val="24"/>
        </w:rPr>
        <w:t xml:space="preserve">Zhu, Weichun, Bruce J. Avolio, Ronald E. Riggio, and John J. Sosik, ‘The Effect of Authentic Transformational Leadership on Follower and Group Ethics’, </w:t>
      </w:r>
      <w:r w:rsidRPr="00C1023A">
        <w:rPr>
          <w:rFonts w:ascii="Times New Roman" w:hAnsi="Times New Roman" w:cs="Times New Roman"/>
          <w:i/>
          <w:iCs/>
          <w:noProof/>
          <w:sz w:val="20"/>
          <w:szCs w:val="24"/>
        </w:rPr>
        <w:t>Leadership Quarterly</w:t>
      </w:r>
      <w:r w:rsidRPr="00C1023A">
        <w:rPr>
          <w:rFonts w:ascii="Times New Roman" w:hAnsi="Times New Roman" w:cs="Times New Roman"/>
          <w:noProof/>
          <w:sz w:val="20"/>
          <w:szCs w:val="24"/>
        </w:rPr>
        <w:t>, 22 (2011), 801–17 &lt;https://doi.org/10.1016/j.leaqua.2011.07.004&gt;</w:t>
      </w:r>
    </w:p>
    <w:p w14:paraId="500D5D34" w14:textId="2083165A" w:rsidR="001D22A0" w:rsidRPr="001E5175" w:rsidRDefault="001E5175" w:rsidP="00C1023A">
      <w:pPr>
        <w:widowControl w:val="0"/>
        <w:autoSpaceDE w:val="0"/>
        <w:autoSpaceDN w:val="0"/>
        <w:adjustRightInd w:val="0"/>
        <w:spacing w:before="0"/>
        <w:ind w:left="480" w:hanging="480"/>
        <w:rPr>
          <w:rFonts w:asciiTheme="majorBidi" w:eastAsiaTheme="minorHAnsi" w:hAnsiTheme="majorBidi" w:cstheme="majorBidi"/>
          <w:sz w:val="18"/>
          <w:szCs w:val="18"/>
          <w:lang w:val="en-US"/>
        </w:rPr>
      </w:pPr>
      <w:r w:rsidRPr="00BE17B7">
        <w:rPr>
          <w:rFonts w:asciiTheme="majorBidi" w:eastAsiaTheme="minorHAnsi" w:hAnsiTheme="majorBidi" w:cstheme="majorBidi"/>
          <w:sz w:val="20"/>
          <w:szCs w:val="20"/>
          <w:lang w:val="en-US"/>
        </w:rPr>
        <w:fldChar w:fldCharType="end"/>
      </w:r>
    </w:p>
    <w:sectPr w:rsidR="001D22A0" w:rsidRPr="001E5175" w:rsidSect="00814F3A">
      <w:headerReference w:type="default" r:id="rId12"/>
      <w:pgSz w:w="11907" w:h="16840" w:code="9"/>
      <w:pgMar w:top="2268" w:right="1701" w:bottom="1701" w:left="2268" w:header="851" w:footer="567"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8888F9" w14:textId="77777777" w:rsidR="00B3606A" w:rsidRDefault="00B3606A" w:rsidP="00E670B9">
      <w:r>
        <w:separator/>
      </w:r>
    </w:p>
  </w:endnote>
  <w:endnote w:type="continuationSeparator" w:id="0">
    <w:p w14:paraId="70815B45" w14:textId="77777777" w:rsidR="00B3606A" w:rsidRDefault="00B3606A" w:rsidP="00E670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NewRomanPSMT">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Trebuchet MS">
    <w:panose1 w:val="020B0603020202020204"/>
    <w:charset w:val="00"/>
    <w:family w:val="swiss"/>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C092C5" w14:textId="77777777" w:rsidR="00B3606A" w:rsidRDefault="00B3606A" w:rsidP="00E670B9">
      <w:r>
        <w:separator/>
      </w:r>
    </w:p>
  </w:footnote>
  <w:footnote w:type="continuationSeparator" w:id="0">
    <w:p w14:paraId="6C2E0AC9" w14:textId="77777777" w:rsidR="00B3606A" w:rsidRDefault="00B3606A" w:rsidP="00E670B9">
      <w:r>
        <w:continuationSeparator/>
      </w:r>
    </w:p>
  </w:footnote>
  <w:footnote w:id="1">
    <w:p w14:paraId="321C0BF9" w14:textId="2CA22A60"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AD38CA" w:rsidRPr="00715D43">
        <w:rPr>
          <w:rFonts w:asciiTheme="majorBidi" w:hAnsiTheme="majorBidi" w:cstheme="majorBidi"/>
          <w:sz w:val="18"/>
          <w:szCs w:val="18"/>
        </w:rPr>
        <w:instrText>ADDIN CSL_CITATION { "citationItems" : [ { "id" : "ITEM-1", "itemData" : { "ISBN" : "978-602-229-949-3", "author" : [ { "dropping-particle" : "", "family" : "Fauzi", "given" : "Ahmad", "non-dropping-particle" : "", "parse-names" : false, "suffix" : "" } ], "id" : "ITEM-1", "issued" : { "date-parts" : [ [ "2018" ] ] }, "number-of-pages" : "1-153", "publisher" : "Pustaka Pelajar", "publisher-place" : "Jogjakarta", "title" : "FILSAFAT MANAJEMEN PENDIDIKAN ISLAM (Mengurai Benang Kusut Pengelolaan Pendidikan Islam dari Pendekatan Filosofis menuju Praktis)", "type" : "book" }, "uris" : [ "http://www.mendeley.com/documents/?uuid=86961838-db8f-40e5-8e34-3f3045d39a64" ] } ], "mendeley" : { "formattedCitation" : "Ahmad Fauzi, &lt;i&gt;FILSAFAT MANAJEMEN PENDIDIKAN ISLAM (Mengurai Benang Kusut Pengelolaan Pendidikan Islam Dari Pendekatan Filosofis Menuju Praktis)&lt;/i&gt; (Jogjakarta: Pustaka Pelajar, 2018).", "manualFormatting" : "Ahmad Fauzi, Filsafat Manajemen Pendidikan Islam (Mengurai Benang Kusut Pengelolaan Pendidikan Islam Dari Pendekatan Filosofis Menuju Praktis) (Jogjakarta: Pustaka Pelajar, 2018), 64.", "plainTextFormattedCitation" : "Ahmad Fauzi, FILSAFAT MANAJEMEN PENDIDIKAN ISLAM (Mengurai Benang Kusut Pengelolaan Pendidikan Islam Dari Pendekatan Filosofis Menuju Praktis) (Jogjakarta: Pustaka Pelajar, 2018).", "previouslyFormattedCitation" : "Ahmad Fauzi, &lt;i&gt;FILSAFAT MANAJEMEN PENDIDIKAN ISLAM (Mengurai Benang Kusut Pengelolaan Pendidikan Islam Dari Pendekatan Filosofis Menuju Praktis)&lt;/i&gt; (Jogjakarta: Pustaka Pelajar, 2018)."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Ahmad Fauzi, </w:t>
      </w:r>
      <w:r w:rsidR="00AD38CA" w:rsidRPr="00715D43">
        <w:rPr>
          <w:rFonts w:asciiTheme="majorBidi" w:hAnsiTheme="majorBidi" w:cstheme="majorBidi"/>
          <w:i/>
          <w:noProof/>
          <w:sz w:val="18"/>
          <w:szCs w:val="18"/>
        </w:rPr>
        <w:t>Filsafat Manajemen Pendidikan Islam</w:t>
      </w:r>
      <w:r w:rsidRPr="00715D43">
        <w:rPr>
          <w:rFonts w:asciiTheme="majorBidi" w:hAnsiTheme="majorBidi" w:cstheme="majorBidi"/>
          <w:i/>
          <w:noProof/>
          <w:sz w:val="18"/>
          <w:szCs w:val="18"/>
        </w:rPr>
        <w:t xml:space="preserve"> (Mengurai Benang Kusut Pengelolaan Pendidikan Islam Dari Pendekatan Filosofis Menuju Praktis)</w:t>
      </w:r>
      <w:r w:rsidRPr="00715D43">
        <w:rPr>
          <w:rFonts w:asciiTheme="majorBidi" w:hAnsiTheme="majorBidi" w:cstheme="majorBidi"/>
          <w:noProof/>
          <w:sz w:val="18"/>
          <w:szCs w:val="18"/>
        </w:rPr>
        <w:t xml:space="preserve"> (Jogjakarta: Pustaka Pelajar, 2018)</w:t>
      </w:r>
      <w:r w:rsidR="00AD38CA" w:rsidRPr="00715D43">
        <w:rPr>
          <w:rFonts w:asciiTheme="majorBidi" w:hAnsiTheme="majorBidi" w:cstheme="majorBidi"/>
          <w:noProof/>
          <w:sz w:val="18"/>
          <w:szCs w:val="18"/>
          <w:lang w:val="en-US"/>
        </w:rPr>
        <w:t>, 64</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2">
    <w:p w14:paraId="3DA7EC52" w14:textId="18D5BE10"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AD38CA" w:rsidRPr="00715D43">
        <w:rPr>
          <w:rFonts w:asciiTheme="majorBidi" w:hAnsiTheme="majorBidi" w:cstheme="majorBidi"/>
          <w:sz w:val="18"/>
          <w:szCs w:val="18"/>
        </w:rPr>
        <w:instrText>ADDIN CSL_CITATION { "citationItems" : [ { "id" : "ITEM-1", "itemData" : { "author" : [ { "dropping-particle" : "", "family" : "Qashmer", "given" : "Amani F", "non-dropping-particle" : "", "parse-names" : false, "suffix" : "" } ], "container-title" : "Dissertation", "id" : "ITEM-1", "issued" : { "date-parts" : [ [ "2016" ] ] }, "number-of-pages" : "104", "publisher" : "University of Missouri-Saint Louis", "title" : "Character Education And Adolescents\u2019 Moral Identity Development (Actual and Ideal)", "type" : "thesis" }, "uris" : [ "http://www.mendeley.com/documents/?uuid=21bad5a3-d587-422e-8a85-958497b768e4" ] } ], "mendeley" : { "formattedCitation" : "Amani F Qashmer, \u2018Character Education And Adolescents\u2019 Moral Identity Development (Actual and Ideal)\u2019, &lt;i&gt;Dissertation&lt;/i&gt; (University of Missouri-Saint Louis, 2016).", "manualFormatting" : "Amani F Qashmer, \u2018Character Education And Adolescents\u2019 Moral Identity Development (Actual and Ideal)\u2019, Dissertation (University of Missouri-Saint Louis, 2016), 21.", "plainTextFormattedCitation" : "Amani F Qashmer, \u2018Character Education And Adolescents\u2019 Moral Identity Development (Actual and Ideal)\u2019, Dissertation (University of Missouri-Saint Louis, 2016).", "previouslyFormattedCitation" : "Amani F Qashmer, \u2018Character Education And Adolescents\u2019 Moral Identity Development (Actual and Ideal)\u2019, &lt;i&gt;Dissertation&lt;/i&gt; (University of Missouri-Saint Louis, 2016)."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Amani F Qashmer, </w:t>
      </w:r>
      <w:r w:rsidRPr="00CC155A">
        <w:rPr>
          <w:rFonts w:asciiTheme="majorBidi" w:hAnsiTheme="majorBidi" w:cstheme="majorBidi"/>
          <w:i/>
          <w:iCs/>
          <w:noProof/>
          <w:sz w:val="18"/>
          <w:szCs w:val="18"/>
        </w:rPr>
        <w:t xml:space="preserve">‘Character Education And Adolescents’ Moral Identity Development (Actual and Ideal)’, </w:t>
      </w:r>
      <w:r w:rsidRPr="00CC155A">
        <w:rPr>
          <w:rFonts w:asciiTheme="majorBidi" w:hAnsiTheme="majorBidi" w:cstheme="majorBidi"/>
          <w:noProof/>
          <w:sz w:val="18"/>
          <w:szCs w:val="18"/>
        </w:rPr>
        <w:t>Dissertation (University of Missouri-Saint Louis, 2016)</w:t>
      </w:r>
      <w:r w:rsidR="00AD38CA" w:rsidRPr="00CC155A">
        <w:rPr>
          <w:rFonts w:asciiTheme="majorBidi" w:hAnsiTheme="majorBidi" w:cstheme="majorBidi"/>
          <w:noProof/>
          <w:sz w:val="18"/>
          <w:szCs w:val="18"/>
          <w:lang w:val="en-US"/>
        </w:rPr>
        <w:t>, 21</w:t>
      </w:r>
      <w:r w:rsidRPr="00CC155A">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3">
    <w:p w14:paraId="0582533B" w14:textId="5D4F7B0C" w:rsidR="0007497B" w:rsidRPr="00715D43" w:rsidRDefault="0007497B" w:rsidP="00D23CDF">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C1023A">
        <w:rPr>
          <w:rFonts w:asciiTheme="majorBidi" w:hAnsiTheme="majorBidi" w:cstheme="majorBidi"/>
          <w:sz w:val="18"/>
          <w:szCs w:val="18"/>
        </w:rPr>
        <w:instrText>ADDIN CSL_CITATION { "citationItems" : [ { "id" : "ITEM-1", "itemData" : { "author" : [ { "dropping-particle" : "", "family" : "Abdul Munir Mulkham", "given" : "", "non-dropping-particle" : "", "parse-names" : false, "suffix" : "" } ], "id" : "ITEM-1", "issued" : { "date-parts" : [ [ "2002" ] ] }, "publisher" : "PT Tiara Wacana", "publisher-place" : "Yogyakarta", "title" : "Nalar Spiritual Pendidikan Solusi Problem Filosofis Pendidikan Islam", "type" : "book", "volume" : "1998" }, "uris" : [ "http://www.mendeley.com/documents/?uuid=61bf6723-6ac9-4a65-a891-9e198c003123" ] } ], "mendeley" : { "formattedCitation" : "Abdul Munir Mulkham, &lt;i&gt;Nalar Spiritual Pendidikan Solusi Problem Filosofis Pendidikan Islam&lt;/i&gt; (Yogyakarta: PT Tiara Wacana, 2002), &lt;span style=\"font-variant:small-caps;\"&gt;mcmxcviii&lt;/span&gt;.", "plainTextFormattedCitation" : "Abdul Munir Mulkham, Nalar Spiritual Pendidikan Solusi Problem Filosofis Pendidikan Islam (Yogyakarta: PT Tiara Wacana, 2002), mcmxcviii.", "previouslyFormattedCitation" : "Abdul Munir Mulkham, &lt;i&gt;Nalar Spiritual Pendidikan Solusi Problem Filosofis Pendidikan Islam&lt;/i&gt; (Yogyakarta: PT Tiara Wacana, 2002), &lt;span style=\"font-variant:small-caps;\"&gt;mcmxcviii&lt;/span&gt;." }, "properties" : {  }, "schema" : "https://github.com/citation-style-language/schema/raw/master/csl-citation.json" }</w:instrText>
      </w:r>
      <w:r w:rsidRPr="00715D43">
        <w:rPr>
          <w:rFonts w:asciiTheme="majorBidi" w:hAnsiTheme="majorBidi" w:cstheme="majorBidi"/>
          <w:sz w:val="18"/>
          <w:szCs w:val="18"/>
        </w:rPr>
        <w:fldChar w:fldCharType="separate"/>
      </w:r>
      <w:r w:rsidR="00217B60" w:rsidRPr="00217B60">
        <w:rPr>
          <w:rFonts w:asciiTheme="majorBidi" w:hAnsiTheme="majorBidi" w:cstheme="majorBidi"/>
          <w:noProof/>
          <w:sz w:val="18"/>
          <w:szCs w:val="18"/>
        </w:rPr>
        <w:t xml:space="preserve">Abdul Munir Mulkham, </w:t>
      </w:r>
      <w:r w:rsidR="00217B60" w:rsidRPr="00217B60">
        <w:rPr>
          <w:rFonts w:asciiTheme="majorBidi" w:hAnsiTheme="majorBidi" w:cstheme="majorBidi"/>
          <w:i/>
          <w:noProof/>
          <w:sz w:val="18"/>
          <w:szCs w:val="18"/>
        </w:rPr>
        <w:t>Nalar Spiritual Pendidikan Solusi Problem Filosofis Pendidikan Islam</w:t>
      </w:r>
      <w:r w:rsidR="00217B60" w:rsidRPr="00217B60">
        <w:rPr>
          <w:rFonts w:asciiTheme="majorBidi" w:hAnsiTheme="majorBidi" w:cstheme="majorBidi"/>
          <w:noProof/>
          <w:sz w:val="18"/>
          <w:szCs w:val="18"/>
        </w:rPr>
        <w:t xml:space="preserve"> (Yogyakarta: PT Tiara Wacana, 2002), </w:t>
      </w:r>
      <w:r w:rsidR="00D23CDF">
        <w:rPr>
          <w:rFonts w:asciiTheme="majorBidi" w:hAnsiTheme="majorBidi" w:cstheme="majorBidi"/>
          <w:smallCaps/>
          <w:noProof/>
          <w:sz w:val="18"/>
          <w:szCs w:val="18"/>
          <w:lang w:val="en-US"/>
        </w:rPr>
        <w:t>60</w:t>
      </w:r>
      <w:r w:rsidR="00217B60" w:rsidRPr="00217B60">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4">
    <w:p w14:paraId="4391077C" w14:textId="7E07F864"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AD38CA" w:rsidRPr="00715D43">
        <w:rPr>
          <w:rFonts w:asciiTheme="majorBidi" w:hAnsiTheme="majorBidi" w:cstheme="majorBidi"/>
          <w:sz w:val="18"/>
          <w:szCs w:val="18"/>
        </w:rPr>
        <w:instrText>ADDIN CSL_CITATION { "citationItems" : [ { "id" : "ITEM-1", "itemData" : { "author" : [ { "dropping-particle" : "", "family" : "A\u2019la", "given" : "Abd", "non-dropping-particle" : "", "parse-names" : false, "suffix" : "" } ], "id" : "ITEM-1", "issued" : { "date-parts" : [ [ "2016" ] ] }, "publisher" : "LKis", "publisher-place" : "Jogjakarta", "title" : "Pembaharuan Pesantren", "type" : "book" }, "uris" : [ "http://www.mendeley.com/documents/?uuid=f7225ecc-f608-414f-9390-573124d603b8" ] } ], "mendeley" : { "formattedCitation" : "Abd A\u2019la, &lt;i&gt;Pembaharuan Pesantren&lt;/i&gt; (Jogjakarta: LKis, 2016).", "manualFormatting" : "Abd A\u2019la, Pembaharuan Pesantren (Jogjakarta: LKis, 2016), 65.", "plainTextFormattedCitation" : "Abd A\u2019la, Pembaharuan Pesantren (Jogjakarta: LKis, 2016).", "previouslyFormattedCitation" : "Abd A\u2019la, &lt;i&gt;Pembaharuan Pesantren&lt;/i&gt; (Jogjakarta: LKis, 2016)."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Abd A’la, </w:t>
      </w:r>
      <w:r w:rsidRPr="00715D43">
        <w:rPr>
          <w:rFonts w:asciiTheme="majorBidi" w:hAnsiTheme="majorBidi" w:cstheme="majorBidi"/>
          <w:i/>
          <w:noProof/>
          <w:sz w:val="18"/>
          <w:szCs w:val="18"/>
        </w:rPr>
        <w:t>Pembaharuan Pesantren</w:t>
      </w:r>
      <w:r w:rsidRPr="00715D43">
        <w:rPr>
          <w:rFonts w:asciiTheme="majorBidi" w:hAnsiTheme="majorBidi" w:cstheme="majorBidi"/>
          <w:noProof/>
          <w:sz w:val="18"/>
          <w:szCs w:val="18"/>
        </w:rPr>
        <w:t xml:space="preserve"> (Jogjakarta: LKis, 2016)</w:t>
      </w:r>
      <w:r w:rsidR="00AD38CA" w:rsidRPr="00715D43">
        <w:rPr>
          <w:rFonts w:asciiTheme="majorBidi" w:hAnsiTheme="majorBidi" w:cstheme="majorBidi"/>
          <w:noProof/>
          <w:sz w:val="18"/>
          <w:szCs w:val="18"/>
          <w:lang w:val="en-US"/>
        </w:rPr>
        <w:t>, 65</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5">
    <w:p w14:paraId="1F612BCE" w14:textId="543BAE30"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AD38CA" w:rsidRPr="00715D43">
        <w:rPr>
          <w:rFonts w:asciiTheme="majorBidi" w:hAnsiTheme="majorBidi" w:cstheme="majorBidi"/>
          <w:sz w:val="18"/>
          <w:szCs w:val="18"/>
        </w:rPr>
        <w:instrText>ADDIN CSL_CITATION { "citationItems" : [ { "id" : "ITEM-1", "itemData" : { "author" : [ { "dropping-particle" : "", "family" : "Azra", "given" : "Azyumardi", "non-dropping-particle" : "", "parse-names" : false, "suffix" : "" } ], "id" : "ITEM-1", "issued" : { "date-parts" : [ [ "2010" ] ] }, "number-of-pages" : "1-200", "publisher" : "Penerbit Kalimah", "publisher-place" : "Jakarta", "title" : "Pendidikan Islam: Tradisi dan Modernisasi Menuju Milenium Baru", "type" : "book" }, "uris" : [ "http://www.mendeley.com/documents/?uuid=3e38a15b-a209-4d78-bab9-7da40f274c65" ] } ], "mendeley" : { "formattedCitation" : "Azyumardi Azra, &lt;i&gt;Pendidikan Islam: Tradisi Dan Modernisasi Menuju Milenium Baru&lt;/i&gt; (Jakarta: Penerbit Kalimah, 2010).", "manualFormatting" : "Azyumardi Azra, Pendidikan Islam: Tradisi Dan Modernisasi Menuju Milenium Baru (Jakarta: Penerbit Kalimah, 2010), 44.", "plainTextFormattedCitation" : "Azyumardi Azra, Pendidikan Islam: Tradisi Dan Modernisasi Menuju Milenium Baru (Jakarta: Penerbit Kalimah, 2010).", "previouslyFormattedCitation" : "Azyumardi Azra, &lt;i&gt;Pendidikan Islam: Tradisi Dan Modernisasi Menuju Milenium Baru&lt;/i&gt; (Jakarta: Penerbit Kalimah, 2010)."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Azyumardi Azra, </w:t>
      </w:r>
      <w:r w:rsidRPr="00715D43">
        <w:rPr>
          <w:rFonts w:asciiTheme="majorBidi" w:hAnsiTheme="majorBidi" w:cstheme="majorBidi"/>
          <w:i/>
          <w:noProof/>
          <w:sz w:val="18"/>
          <w:szCs w:val="18"/>
        </w:rPr>
        <w:t>Pendidikan Islam: Tradisi Dan Modernisasi Menuju Milenium Baru</w:t>
      </w:r>
      <w:r w:rsidRPr="00715D43">
        <w:rPr>
          <w:rFonts w:asciiTheme="majorBidi" w:hAnsiTheme="majorBidi" w:cstheme="majorBidi"/>
          <w:noProof/>
          <w:sz w:val="18"/>
          <w:szCs w:val="18"/>
        </w:rPr>
        <w:t xml:space="preserve"> (Jakarta: Penerbit Kalimah, 2010)</w:t>
      </w:r>
      <w:r w:rsidR="00AD38CA" w:rsidRPr="00715D43">
        <w:rPr>
          <w:rFonts w:asciiTheme="majorBidi" w:hAnsiTheme="majorBidi" w:cstheme="majorBidi"/>
          <w:noProof/>
          <w:sz w:val="18"/>
          <w:szCs w:val="18"/>
          <w:lang w:val="en-US"/>
        </w:rPr>
        <w:t>, 44</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6">
    <w:p w14:paraId="211F83DF" w14:textId="60EF707D"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AD38CA" w:rsidRPr="00715D43">
        <w:rPr>
          <w:rFonts w:asciiTheme="majorBidi" w:hAnsiTheme="majorBidi" w:cstheme="majorBidi"/>
          <w:sz w:val="18"/>
          <w:szCs w:val="18"/>
        </w:rPr>
        <w:instrText>ADDIN CSL_CITATION { "citationItems" : [ { "id" : "ITEM-1", "itemData" : { "author" : [ { "dropping-particle" : "", "family" : "Shihab", "given" : "M. Quraish", "non-dropping-particle" : "", "parse-names" : false, "suffix" : "" } ], "id" : "ITEM-1", "issued" : { "date-parts" : [ [ "1996" ] ] }, "number-of-pages" : "1996", "publisher" : "Mizan", "publisher-place" : "Bandung", "title" : "Wawasan Al- Qur\u2019an Tafsir Maudhui Atas Pelbagai Persoalan Umat", "type" : "book" }, "uris" : [ "http://www.mendeley.com/documents/?uuid=98800aaf-6d2f-4abf-bacd-6da9de25b631" ] } ], "mendeley" : { "formattedCitation" : "M. Quraish Shihab, &lt;i&gt;Wawasan Al- Qur\u2019an Tafsir Maudhui Atas Pelbagai Persoalan Umat&lt;/i&gt; (Bandung: Mizan, 1996).", "manualFormatting" : "M. Quraish Shihab, Wawasan Al- Qur\u2019an Tafsir Maudhui Atas Pelbagai Persoalan Umat (Bandung: Mizan, 1996), 68.", "plainTextFormattedCitation" : "M. Quraish Shihab, Wawasan Al- Qur\u2019an Tafsir Maudhui Atas Pelbagai Persoalan Umat (Bandung: Mizan, 1996).", "previouslyFormattedCitation" : "M. Quraish Shihab, &lt;i&gt;Wawasan Al- Qur\u2019an Tafsir Maudhui Atas Pelbagai Persoalan Umat&lt;/i&gt; (Bandung: Mizan, 1996)."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M. Quraish Shihab, </w:t>
      </w:r>
      <w:r w:rsidRPr="00715D43">
        <w:rPr>
          <w:rFonts w:asciiTheme="majorBidi" w:hAnsiTheme="majorBidi" w:cstheme="majorBidi"/>
          <w:i/>
          <w:noProof/>
          <w:sz w:val="18"/>
          <w:szCs w:val="18"/>
        </w:rPr>
        <w:t>Wawasan Al- Qur’an Tafsir Maudhui Atas Pelbagai Persoalan Umat</w:t>
      </w:r>
      <w:r w:rsidRPr="00715D43">
        <w:rPr>
          <w:rFonts w:asciiTheme="majorBidi" w:hAnsiTheme="majorBidi" w:cstheme="majorBidi"/>
          <w:noProof/>
          <w:sz w:val="18"/>
          <w:szCs w:val="18"/>
        </w:rPr>
        <w:t xml:space="preserve"> (Bandung: Mizan, 1996)</w:t>
      </w:r>
      <w:r w:rsidR="00AD38CA" w:rsidRPr="00715D43">
        <w:rPr>
          <w:rFonts w:asciiTheme="majorBidi" w:hAnsiTheme="majorBidi" w:cstheme="majorBidi"/>
          <w:noProof/>
          <w:sz w:val="18"/>
          <w:szCs w:val="18"/>
          <w:lang w:val="en-US"/>
        </w:rPr>
        <w:t>, 68</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7">
    <w:p w14:paraId="371F8BEE" w14:textId="38434E3B"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AD38CA" w:rsidRPr="00715D43">
        <w:rPr>
          <w:rFonts w:asciiTheme="majorBidi" w:hAnsiTheme="majorBidi" w:cstheme="majorBidi"/>
          <w:sz w:val="18"/>
          <w:szCs w:val="18"/>
        </w:rPr>
        <w:instrText>ADDIN CSL_CITATION { "citationItems" : [ { "id" : "ITEM-1", "itemData" : { "author" : [ { "dropping-particle" : "", "family" : "Sagala", "given" : "Syaiful", "non-dropping-particle" : "", "parse-names" : false, "suffix" : "" } ], "id" : "ITEM-1", "issued" : { "date-parts" : [ [ "2011" ] ] }, "number-of-pages" : "2003-2004", "publisher" : "Alfabetha", "publisher-place" : "Bandung", "title" : "Manajemen Strategik dalam Peningkatan Mutu Pendidikan", "type" : "book" }, "uris" : [ "http://www.mendeley.com/documents/?uuid=c298f76c-62cc-4e8e-ad4f-fe24156e94c6" ] } ], "mendeley" : { "formattedCitation" : "Syaiful Sagala, &lt;i&gt;Manajemen Strategik Dalam Peningkatan Mutu Pendidikan&lt;/i&gt; (Bandung: Alfabetha, 2011).", "manualFormatting" : "Syaiful Sagala, Manajemen Strategik Dalam Peningkatan Mutu Pendidikan (Bandung: Alfabetha, 2011), 11.", "plainTextFormattedCitation" : "Syaiful Sagala, Manajemen Strategik Dalam Peningkatan Mutu Pendidikan (Bandung: Alfabetha, 2011).", "previouslyFormattedCitation" : "Syaiful Sagala, &lt;i&gt;Manajemen Strategik Dalam Peningkatan Mutu Pendidikan&lt;/i&gt; (Bandung: Alfabetha, 2011)."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Syaiful Sagala, </w:t>
      </w:r>
      <w:r w:rsidRPr="00715D43">
        <w:rPr>
          <w:rFonts w:asciiTheme="majorBidi" w:hAnsiTheme="majorBidi" w:cstheme="majorBidi"/>
          <w:i/>
          <w:noProof/>
          <w:sz w:val="18"/>
          <w:szCs w:val="18"/>
        </w:rPr>
        <w:t>Manajemen Strategik Dalam Peningkatan Mutu Pendidikan</w:t>
      </w:r>
      <w:r w:rsidRPr="00715D43">
        <w:rPr>
          <w:rFonts w:asciiTheme="majorBidi" w:hAnsiTheme="majorBidi" w:cstheme="majorBidi"/>
          <w:noProof/>
          <w:sz w:val="18"/>
          <w:szCs w:val="18"/>
        </w:rPr>
        <w:t xml:space="preserve"> (Bandung: Alfabetha, 2011)</w:t>
      </w:r>
      <w:r w:rsidR="00AD38CA" w:rsidRPr="00715D43">
        <w:rPr>
          <w:rFonts w:asciiTheme="majorBidi" w:hAnsiTheme="majorBidi" w:cstheme="majorBidi"/>
          <w:noProof/>
          <w:sz w:val="18"/>
          <w:szCs w:val="18"/>
          <w:lang w:val="en-US"/>
        </w:rPr>
        <w:t>, 11</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8">
    <w:p w14:paraId="37631793" w14:textId="6BB0747A"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AD38CA" w:rsidRPr="00715D43">
        <w:rPr>
          <w:rFonts w:asciiTheme="majorBidi" w:hAnsiTheme="majorBidi" w:cstheme="majorBidi"/>
          <w:sz w:val="18"/>
          <w:szCs w:val="18"/>
        </w:rPr>
        <w:instrText>ADDIN CSL_CITATION { "citationItems" : [ { "id" : "ITEM-1", "itemData" : { "author" : [ { "dropping-particle" : "", "family" : "Greenfield", "given" : "Blumberg dan", "non-dropping-particle" : "", "parse-names" : false, "suffix" : "" } ], "id" : "ITEM-1", "issued" : { "date-parts" : [ [ "1980" ] ] }, "number-of-pages" : "1980", "publisher" : "Allyn and Bacon Inc", "publisher-place" : "Bonton", "title" : "The Effective Principle: Perspectives on School Leadership", "type" : "book" }, "uris" : [ "http://www.mendeley.com/documents/?uuid=61e82aec-630d-4a7c-92b8-254e38284d6a" ] } ], "mendeley" : { "formattedCitation" : "Blumberg dan Greenfield, &lt;i&gt;The Effective Principle: Perspectives on School Leadership&lt;/i&gt; (Bonton: Allyn and Bacon Inc, 1980).", "manualFormatting" : "Blumberg dan Greenfield, The Effective Principle: Perspectives on School Leadership (Bonton: Allyn and Bacon Inc, 1980), 90.", "plainTextFormattedCitation" : "Blumberg dan Greenfield, The Effective Principle: Perspectives on School Leadership (Bonton: Allyn and Bacon Inc, 1980).", "previouslyFormattedCitation" : "Blumberg dan Greenfield, &lt;i&gt;The Effective Principle: Perspectives on School Leadership&lt;/i&gt; (Bonton: Allyn and Bacon Inc, 1980)."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Blumberg dan Greenfield, </w:t>
      </w:r>
      <w:r w:rsidRPr="00715D43">
        <w:rPr>
          <w:rFonts w:asciiTheme="majorBidi" w:hAnsiTheme="majorBidi" w:cstheme="majorBidi"/>
          <w:i/>
          <w:noProof/>
          <w:sz w:val="18"/>
          <w:szCs w:val="18"/>
        </w:rPr>
        <w:t>The Effective Principle: Perspectives on School Leadership</w:t>
      </w:r>
      <w:r w:rsidRPr="00715D43">
        <w:rPr>
          <w:rFonts w:asciiTheme="majorBidi" w:hAnsiTheme="majorBidi" w:cstheme="majorBidi"/>
          <w:noProof/>
          <w:sz w:val="18"/>
          <w:szCs w:val="18"/>
        </w:rPr>
        <w:t xml:space="preserve"> (Bonton: Allyn and Bacon Inc, 1980)</w:t>
      </w:r>
      <w:r w:rsidR="00AD38CA" w:rsidRPr="00715D43">
        <w:rPr>
          <w:rFonts w:asciiTheme="majorBidi" w:hAnsiTheme="majorBidi" w:cstheme="majorBidi"/>
          <w:noProof/>
          <w:sz w:val="18"/>
          <w:szCs w:val="18"/>
          <w:lang w:val="en-US"/>
        </w:rPr>
        <w:t>, 90</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9">
    <w:p w14:paraId="0C098AC5" w14:textId="5349C8C9"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AD38CA" w:rsidRPr="00715D43">
        <w:rPr>
          <w:rFonts w:asciiTheme="majorBidi" w:hAnsiTheme="majorBidi" w:cstheme="majorBidi"/>
          <w:sz w:val="18"/>
          <w:szCs w:val="18"/>
        </w:rPr>
        <w:instrText>ADDIN CSL_CITATION { "citationItems" : [ { "id" : "ITEM-1", "itemData" : { "ISBN" : "9786027362642", "author" : [ { "dropping-particle" : "", "family" : "Fauzi", "given" : "Ahmad", "non-dropping-particle" : "", "parse-names" : false, "suffix" : "" } ], "container-title" : "2nd ICET Theme: Improving The Quality Of Education and Training Through Strengthening Networking", "id" : "ITEM-1", "issue" : "November", "issued" : { "date-parts" : [ [ "2016" ] ] }, "page" : "1196-1204", "publisher" : "Faculty of Education, State University of Malang", "title" : "Transformation Of Values In Developing Leadership Prophetic Islamic Education", "type" : "paper-conference" }, "uris" : [ "http://www.mendeley.com/documents/?uuid=ee4b06a8-69e9-4b0f-898d-80eb5b5d16f3" ] } ], "mendeley" : { "formattedCitation" : "Ahmad Fauzi, \u2018Transformation Of Values In Developing Leadership Prophetic Islamic Education\u2019, in &lt;i&gt;2nd ICET Theme: Improving The Quality Of Education and Training Through Strengthening Networking&lt;/i&gt; (Faculty of Education, State University of Malang, 2016), pp. 1196\u20131204.", "plainTextFormattedCitation" : "Ahmad Fauzi, \u2018Transformation Of Values In Developing Leadership Prophetic Islamic Education\u2019, in 2nd ICET Theme: Improving The Quality Of Education and Training Through Strengthening Networking (Faculty of Education, State University of Malang, 2016), pp. 1196\u20131204.", "previouslyFormattedCitation" : "Ahmad Fauzi, \u2018Transformation Of Values In Developing Leadership Prophetic Islamic Education\u2019, in &lt;i&gt;2nd ICET Theme: Improving The Quality Of Education and Training Through Strengthening Networking&lt;/i&gt; (Faculty of Education, State University of Malang, 2016), pp. 1196\u20131204."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Ahmad Fauzi, </w:t>
      </w:r>
      <w:r w:rsidRPr="00715D43">
        <w:rPr>
          <w:rFonts w:asciiTheme="majorBidi" w:hAnsiTheme="majorBidi" w:cstheme="majorBidi"/>
          <w:i/>
          <w:iCs/>
          <w:noProof/>
          <w:sz w:val="18"/>
          <w:szCs w:val="18"/>
        </w:rPr>
        <w:t xml:space="preserve">‘Transformation Of Values In Developing Leadership Prophetic Islamic Education’, </w:t>
      </w:r>
      <w:r w:rsidRPr="00715D43">
        <w:rPr>
          <w:rFonts w:asciiTheme="majorBidi" w:hAnsiTheme="majorBidi" w:cstheme="majorBidi"/>
          <w:noProof/>
          <w:sz w:val="18"/>
          <w:szCs w:val="18"/>
        </w:rPr>
        <w:t>in 2nd ICET Theme: Improving The Quality Of Education and Training Through Strengthening Networking (Faculty of Education, State University of Malang, 2016), pp. 1196–1204.</w:t>
      </w:r>
      <w:r w:rsidRPr="00715D43">
        <w:rPr>
          <w:rFonts w:asciiTheme="majorBidi" w:hAnsiTheme="majorBidi" w:cstheme="majorBidi"/>
          <w:sz w:val="18"/>
          <w:szCs w:val="18"/>
        </w:rPr>
        <w:fldChar w:fldCharType="end"/>
      </w:r>
    </w:p>
  </w:footnote>
  <w:footnote w:id="10">
    <w:p w14:paraId="23D7F7DF" w14:textId="6A524438"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AD38CA" w:rsidRPr="00715D43">
        <w:rPr>
          <w:rFonts w:asciiTheme="majorBidi" w:hAnsiTheme="majorBidi" w:cstheme="majorBidi"/>
          <w:sz w:val="18"/>
          <w:szCs w:val="18"/>
        </w:rPr>
        <w:instrText>ADDIN CSL_CITATION { "citationItems" : [ { "id" : "ITEM-1", "itemData" : { "author" : [ { "dropping-particle" : "", "family" : "Fauzi", "given" : "Ahmad", "non-dropping-particle" : "", "parse-names" : false, "suffix" : "" } ], "container-title" : "Proceedings of the 1 st International Conference on Education and Islamic Culture \u201cRethinking Islamic Education Toward Cultural Transformation\u201d Faculty of Tarbiyah, Islamic Institute of Nurul Jadid Probolinggo", "id" : "ITEM-1", "issue" : "September", "issued" : { "date-parts" : [ [ "2017" ] ] }, "page" : "199-203", "publisher-place" : "Probolinggo", "title" : "Building Transformative Management Epistemology at Pondok Pesantren Based on Local Wisdom", "type" : "paper-conference" }, "uris" : [ "http://www.mendeley.com/documents/?uuid=c5b64b9c-626f-411f-b343-3232ef5dceeb" ] } ], "mendeley" : { "formattedCitation" : "Ahmad Fauzi, \u2018Building Transformative Management Epistemology at Pondok Pesantren Based on Local Wisdom\u2019, in &lt;i&gt;Proceedings of the 1 St International Conference on Education and Islamic Culture \u2018Rethinking Islamic Education Toward Cultural Transformation\u2019 Faculty of Tarbiyah, Islamic Institute of Nurul Jadid Probolinggo&lt;/i&gt; (Probolinggo, 2017), pp. 199\u2013203.", "plainTextFormattedCitation" : "Ahmad Fauzi, \u2018Building Transformative Management Epistemology at Pondok Pesantren Based on Local Wisdom\u2019, in Proceedings of the 1 St International Conference on Education and Islamic Culture \u2018Rethinking Islamic Education Toward Cultural Transformation\u2019 Faculty of Tarbiyah, Islamic Institute of Nurul Jadid Probolinggo (Probolinggo, 2017), pp. 199\u2013203.", "previouslyFormattedCitation" : "Ahmad Fauzi, \u2018Building Transformative Management Epistemology at Pondok Pesantren Based on Local Wisdom\u2019, in &lt;i&gt;Proceedings of the 1 St International Conference on Education and Islamic Culture \u2018Rethinking Islamic Education Toward Cultural Transformation\u2019 Faculty of Tarbiyah, Islamic Institute of Nurul Jadid Probolinggo&lt;/i&gt; (Probolinggo, 2017), pp. 199\u2013203."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Ahmad Fauzi, </w:t>
      </w:r>
      <w:r w:rsidRPr="00715D43">
        <w:rPr>
          <w:rFonts w:asciiTheme="majorBidi" w:hAnsiTheme="majorBidi" w:cstheme="majorBidi"/>
          <w:i/>
          <w:iCs/>
          <w:noProof/>
          <w:sz w:val="18"/>
          <w:szCs w:val="18"/>
        </w:rPr>
        <w:t>‘Building Transformative Management Epistemology at Pondok Pesantren Based on Local Wisdom’,</w:t>
      </w:r>
      <w:r w:rsidRPr="00715D43">
        <w:rPr>
          <w:rFonts w:asciiTheme="majorBidi" w:hAnsiTheme="majorBidi" w:cstheme="majorBidi"/>
          <w:noProof/>
          <w:sz w:val="18"/>
          <w:szCs w:val="18"/>
        </w:rPr>
        <w:t xml:space="preserve"> in Proceedings of the 1 St International Conference on Education and Islamic Culture ‘Rethinking Islamic Education Toward Cultural Transformation’ Faculty of Tarbiyah, Islamic Institute of Nurul Jadid Probolinggo (Probolinggo, 2017), pp. 199–203.</w:t>
      </w:r>
      <w:r w:rsidRPr="00715D43">
        <w:rPr>
          <w:rFonts w:asciiTheme="majorBidi" w:hAnsiTheme="majorBidi" w:cstheme="majorBidi"/>
          <w:sz w:val="18"/>
          <w:szCs w:val="18"/>
        </w:rPr>
        <w:fldChar w:fldCharType="end"/>
      </w:r>
    </w:p>
  </w:footnote>
  <w:footnote w:id="11">
    <w:p w14:paraId="0F362D88" w14:textId="58CF22E8"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AD38CA" w:rsidRPr="00715D43">
        <w:rPr>
          <w:rFonts w:asciiTheme="majorBidi" w:hAnsiTheme="majorBidi" w:cstheme="majorBidi"/>
          <w:sz w:val="18"/>
          <w:szCs w:val="18"/>
        </w:rPr>
        <w:instrText>ADDIN CSL_CITATION { "citationItems" : [ { "id" : "ITEM-1", "itemData" : { "author" : [ { "dropping-particle" : "", "family" : "Goleman", "given" : "Daniel", "non-dropping-particle" : "", "parse-names" : false, "suffix" : "" } ], "id" : "ITEM-1", "issued" : { "date-parts" : [ [ "2003" ] ] }, "number-of-pages" : "2003", "publisher" : "Gramedia", "publisher-place" : "Jakarta", "title" : "Working With Emotional Intelligence, Kecerdasan Emosi untuk Mencapai Puncak Prestasi", "type" : "book" }, "uris" : [ "http://www.mendeley.com/documents/?uuid=72bf5049-d3d5-40ef-bea5-97c7fb4d347b" ] } ], "mendeley" : { "formattedCitation" : "Daniel Goleman, &lt;i&gt;Working With Emotional Intelligence, Kecerdasan Emosi Untuk Mencapai Puncak Prestasi&lt;/i&gt; (Jakarta: Gramedia, 2003).", "manualFormatting" : "Daniel Goleman, Working With Emotional Intelligence, Kecerdasan Emosi Untuk Mencapai Puncak Prestasi (Jakarta: Gramedia, 2003), 77.", "plainTextFormattedCitation" : "Daniel Goleman, Working With Emotional Intelligence, Kecerdasan Emosi Untuk Mencapai Puncak Prestasi (Jakarta: Gramedia, 2003).", "previouslyFormattedCitation" : "Daniel Goleman, &lt;i&gt;Working With Emotional Intelligence, Kecerdasan Emosi Untuk Mencapai Puncak Prestasi&lt;/i&gt; (Jakarta: Gramedia, 2003)."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Daniel Goleman, </w:t>
      </w:r>
      <w:r w:rsidRPr="00715D43">
        <w:rPr>
          <w:rFonts w:asciiTheme="majorBidi" w:hAnsiTheme="majorBidi" w:cstheme="majorBidi"/>
          <w:i/>
          <w:noProof/>
          <w:sz w:val="18"/>
          <w:szCs w:val="18"/>
        </w:rPr>
        <w:t>Working With Emotional Intelligence, Kecerdasan Emosi Untuk Mencapai Puncak Prestasi</w:t>
      </w:r>
      <w:r w:rsidRPr="00715D43">
        <w:rPr>
          <w:rFonts w:asciiTheme="majorBidi" w:hAnsiTheme="majorBidi" w:cstheme="majorBidi"/>
          <w:noProof/>
          <w:sz w:val="18"/>
          <w:szCs w:val="18"/>
        </w:rPr>
        <w:t xml:space="preserve"> (Jakarta: Gramedia, 2003)</w:t>
      </w:r>
      <w:r w:rsidR="00AD38CA" w:rsidRPr="00715D43">
        <w:rPr>
          <w:rFonts w:asciiTheme="majorBidi" w:hAnsiTheme="majorBidi" w:cstheme="majorBidi"/>
          <w:noProof/>
          <w:sz w:val="18"/>
          <w:szCs w:val="18"/>
          <w:lang w:val="en-US"/>
        </w:rPr>
        <w:t>, 77</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12">
    <w:p w14:paraId="74A768DF" w14:textId="7DF68B52"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Peter P. Schoderbek", "given" : "", "non-dropping-particle" : "", "parse-names" : false, "suffix" : "" } ], "id" : "ITEM-1", "issued" : { "date-parts" : [ [ "1988" ] ] }, "number-of-pages" : "1988", "publisher" : "Harcourt Brace Jovanovich Publishers", "publisher-place" : "London", "title" : "Management", "type" : "book" }, "uris" : [ "http://www.mendeley.com/documents/?uuid=47b13640-12e4-4d1f-8efb-19d1f28c31eb" ] } ], "mendeley" : { "formattedCitation" : "Peter P. Schoderbek, &lt;i&gt;Management&lt;/i&gt; (London: Harcourt Brace Jovanovich Publishers, 1988).", "manualFormatting" : "Peter P. Schoderbek, Management (London: Harcourt Brace Jovanovich Publishers, 1988), 68.", "plainTextFormattedCitation" : "Peter P. Schoderbek, Management (London: Harcourt Brace Jovanovich Publishers, 1988).", "previouslyFormattedCitation" : "Peter P. Schoderbek, &lt;i&gt;Management&lt;/i&gt; (London: Harcourt Brace Jovanovich Publishers, 1988)."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Peter P. Schoderbek, </w:t>
      </w:r>
      <w:r w:rsidRPr="00715D43">
        <w:rPr>
          <w:rFonts w:asciiTheme="majorBidi" w:hAnsiTheme="majorBidi" w:cstheme="majorBidi"/>
          <w:i/>
          <w:noProof/>
          <w:sz w:val="18"/>
          <w:szCs w:val="18"/>
        </w:rPr>
        <w:t>Management</w:t>
      </w:r>
      <w:r w:rsidRPr="00715D43">
        <w:rPr>
          <w:rFonts w:asciiTheme="majorBidi" w:hAnsiTheme="majorBidi" w:cstheme="majorBidi"/>
          <w:noProof/>
          <w:sz w:val="18"/>
          <w:szCs w:val="18"/>
        </w:rPr>
        <w:t xml:space="preserve"> (London: Harcourt Brace Jovanovich Publishers, 1988)</w:t>
      </w:r>
      <w:r w:rsidR="00A03F84">
        <w:rPr>
          <w:rFonts w:asciiTheme="majorBidi" w:hAnsiTheme="majorBidi" w:cstheme="majorBidi"/>
          <w:noProof/>
          <w:sz w:val="18"/>
          <w:szCs w:val="18"/>
          <w:lang w:val="en-US"/>
        </w:rPr>
        <w:t>, 68</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13">
    <w:p w14:paraId="4E43425E" w14:textId="49CE8B0F" w:rsidR="0007497B" w:rsidRPr="00715D43" w:rsidRDefault="0007497B" w:rsidP="00AD38CA">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AD38CA" w:rsidRPr="00715D43">
        <w:rPr>
          <w:rFonts w:asciiTheme="majorBidi" w:hAnsiTheme="majorBidi" w:cstheme="majorBidi"/>
          <w:sz w:val="18"/>
          <w:szCs w:val="18"/>
        </w:rPr>
        <w:instrText>ADDIN CSL_CITATION { "citationItems" : [ { "id" : "ITEM-1", "itemData" : { "author" : [ { "dropping-particle" : "", "family" : "Terry", "given" : "Goerge R", "non-dropping-particle" : "", "parse-names" : false, "suffix" : "" } ], "id" : "ITEM-1", "issue" : "5", "issued" : { "date-parts" : [ [ "2003" ] ] }, "number-of-pages" : "255", "publisher" : "PT Bumi Aksara", "publisher-place" : "Jakarta", "title" : "Prinsip-Prinsip Manajemen, terjemahan J. Smith D.F.M", "type" : "book", "volume" : "2" }, "uris" : [ "http://www.mendeley.com/documents/?uuid=7ef1b56a-ade7-4ce5-902b-a5d1e433f846" ] } ], "mendeley" : { "formattedCitation" : "Goerge R Terry, &lt;i&gt;Prinsip-Prinsip Manajemen, Terjemahan J. Smith D.F.M&lt;/i&gt; (Jakarta: PT Bumi Aksara, 2003), &lt;span style=\"font-variant:small-caps;\"&gt;ii&lt;/span&gt;.", "manualFormatting" : "Goerge R Terry, Prinsip-Prinsip Manajemen, Terjemahan J. Smith D.F.M (Jakarta: PT Bumi Aksara, 2003), 11.", "plainTextFormattedCitation" : "Goerge R Terry, Prinsip-Prinsip Manajemen, Terjemahan J. Smith D.F.M (Jakarta: PT Bumi Aksara, 2003), ii.", "previouslyFormattedCitation" : "Goerge R Terry, &lt;i&gt;Prinsip-Prinsip Manajemen, Terjemahan J. Smith D.F.M&lt;/i&gt; (Jakarta: PT Bumi Aksara, 2003), &lt;span style=\"font-variant:small-caps;\"&gt;ii&lt;/span&gt;."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Goerge R Terry, </w:t>
      </w:r>
      <w:r w:rsidRPr="00715D43">
        <w:rPr>
          <w:rFonts w:asciiTheme="majorBidi" w:hAnsiTheme="majorBidi" w:cstheme="majorBidi"/>
          <w:i/>
          <w:noProof/>
          <w:sz w:val="18"/>
          <w:szCs w:val="18"/>
        </w:rPr>
        <w:t>Prinsip-Prinsip Manajemen, Terjemahan J. Smith D.F.M</w:t>
      </w:r>
      <w:r w:rsidRPr="00715D43">
        <w:rPr>
          <w:rFonts w:asciiTheme="majorBidi" w:hAnsiTheme="majorBidi" w:cstheme="majorBidi"/>
          <w:noProof/>
          <w:sz w:val="18"/>
          <w:szCs w:val="18"/>
        </w:rPr>
        <w:t xml:space="preserve"> (Jakarta: PT Bumi Aksara, 2003),</w:t>
      </w:r>
      <w:r w:rsidR="00AD38CA" w:rsidRPr="00715D43">
        <w:rPr>
          <w:rFonts w:asciiTheme="majorBidi" w:hAnsiTheme="majorBidi" w:cstheme="majorBidi"/>
          <w:noProof/>
          <w:sz w:val="18"/>
          <w:szCs w:val="18"/>
          <w:lang w:val="en-US"/>
        </w:rPr>
        <w:t xml:space="preserve"> 11</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14">
    <w:p w14:paraId="76A62897" w14:textId="1C86FF17" w:rsidR="0007497B" w:rsidRPr="00715D43" w:rsidRDefault="0007497B" w:rsidP="00AD38CA">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AD38CA" w:rsidRPr="00715D43">
        <w:rPr>
          <w:rFonts w:asciiTheme="majorBidi" w:hAnsiTheme="majorBidi" w:cstheme="majorBidi"/>
          <w:sz w:val="18"/>
          <w:szCs w:val="18"/>
        </w:rPr>
        <w:instrText>ADDIN CSL_CITATION { "citationItems" : [ { "id" : "ITEM-1", "itemData" : { "author" : [ { "dropping-particle" : "", "family" : "Sanerya Hendrawan", "given" : "", "non-dropping-particle" : "", "parse-names" : false, "suffix" : "" } ], "id" : "ITEM-1", "issued" : { "date-parts" : [ [ "2009" ] ] }, "page" : "2009", "publisher" : "PT Mizan Pustaka", "publisher-place" : "Bandung", "title" : "Spiritual Management; From Personal Enlightenment Towards God Corporate Governance", "type" : "chapter" }, "uris" : [ "http://www.mendeley.com/documents/?uuid=8c44d62e-a4b6-41e3-b575-b6948151b44d" ] } ], "mendeley" : { "formattedCitation" : "Sanerya Hendrawan, \u2018Spiritual Management; From Personal Enlightenment Towards God Corporate Governance\u2019 (Bandung: PT Mizan Pustaka, 2009), p. 2009.", "manualFormatting" : "Sanerya Hendrawan, \u2018Spiritual Management; From Personal Enlightenment Towards God Corporate Governance\u2019 (Bandung: PT Mizan Pustaka, 2009), 80.", "plainTextFormattedCitation" : "Sanerya Hendrawan, \u2018Spiritual Management; From Personal Enlightenment Towards God Corporate Governance\u2019 (Bandung: PT Mizan Pustaka, 2009), p. 2009.", "previouslyFormattedCitation" : "Sanerya Hendrawan, \u2018Spiritual Management; From Personal Enlightenment Towards God Corporate Governance\u2019 (Bandung: PT Mizan Pustaka, 2009), p. 2009."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Sanerya Hendrawan, ‘</w:t>
      </w:r>
      <w:r w:rsidRPr="00CC155A">
        <w:rPr>
          <w:rFonts w:asciiTheme="majorBidi" w:hAnsiTheme="majorBidi" w:cstheme="majorBidi"/>
          <w:i/>
          <w:iCs/>
          <w:noProof/>
          <w:sz w:val="18"/>
          <w:szCs w:val="18"/>
        </w:rPr>
        <w:t>Spiritual Management; From Personal Enlightenment Towards God Corporate Governance’</w:t>
      </w:r>
      <w:r w:rsidRPr="00715D43">
        <w:rPr>
          <w:rFonts w:asciiTheme="majorBidi" w:hAnsiTheme="majorBidi" w:cstheme="majorBidi"/>
          <w:noProof/>
          <w:sz w:val="18"/>
          <w:szCs w:val="18"/>
        </w:rPr>
        <w:t xml:space="preserve"> (Bandung: PT Mizan Pustaka, 2009), </w:t>
      </w:r>
      <w:r w:rsidR="00AD38CA" w:rsidRPr="00715D43">
        <w:rPr>
          <w:rFonts w:asciiTheme="majorBidi" w:hAnsiTheme="majorBidi" w:cstheme="majorBidi"/>
          <w:noProof/>
          <w:sz w:val="18"/>
          <w:szCs w:val="18"/>
          <w:lang w:val="en-US"/>
        </w:rPr>
        <w:t>80</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15">
    <w:p w14:paraId="547368EE" w14:textId="7FAA080D"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AD38CA" w:rsidRPr="00715D43">
        <w:rPr>
          <w:rFonts w:asciiTheme="majorBidi" w:hAnsiTheme="majorBidi" w:cstheme="majorBidi"/>
          <w:sz w:val="18"/>
          <w:szCs w:val="18"/>
        </w:rPr>
        <w:instrText>ADDIN CSL_CITATION { "citationItems" : [ { "id" : "ITEM-1", "itemData" : { "author" : [ { "dropping-particle" : "", "family" : "Bafadal", "given" : "Ibrahim", "non-dropping-particle" : "", "parse-names" : false, "suffix" : "" } ], "id" : "ITEM-1", "issued" : { "date-parts" : [ [ "2006" ] ] }, "number-of-pages" : "2006", "publisher" : "Bumi Aksara", "publisher-place" : "Jakarta", "title" : "Manajemen Peningkatan Mutu Sekolah dasar (dari Sentralisasi Menuju Desentralisasi)", "type" : "book" }, "uris" : [ "http://www.mendeley.com/documents/?uuid=9a1e3089-d4dc-4d4b-8edd-9859c4d82a52" ] } ], "mendeley" : { "formattedCitation" : "Ibrahim Bafadal, &lt;i&gt;Manajemen Peningkatan Mutu Sekolah Dasar (Dari Sentralisasi Menuju Desentralisasi)&lt;/i&gt; (Jakarta: Bumi Aksara, 2006).", "manualFormatting" : "Ibrahim Bafadal, Manajemen Peningkatan Mutu Sekolah Dasar (Dari Sentralisasi Menuju Desentralisasi) (Jakarta: Bumi Aksara, 2006), 65.", "plainTextFormattedCitation" : "Ibrahim Bafadal, Manajemen Peningkatan Mutu Sekolah Dasar (Dari Sentralisasi Menuju Desentralisasi) (Jakarta: Bumi Aksara, 2006).", "previouslyFormattedCitation" : "Ibrahim Bafadal, &lt;i&gt;Manajemen Peningkatan Mutu Sekolah Dasar (Dari Sentralisasi Menuju Desentralisasi)&lt;/i&gt; (Jakarta: Bumi Aksara, 2006)."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Ibrahim Bafadal, </w:t>
      </w:r>
      <w:r w:rsidRPr="00715D43">
        <w:rPr>
          <w:rFonts w:asciiTheme="majorBidi" w:hAnsiTheme="majorBidi" w:cstheme="majorBidi"/>
          <w:i/>
          <w:noProof/>
          <w:sz w:val="18"/>
          <w:szCs w:val="18"/>
        </w:rPr>
        <w:t>Manajemen Peningkatan Mutu Sekolah Dasar (Dari Sentralisasi Menuju Desentralisasi)</w:t>
      </w:r>
      <w:r w:rsidRPr="00715D43">
        <w:rPr>
          <w:rFonts w:asciiTheme="majorBidi" w:hAnsiTheme="majorBidi" w:cstheme="majorBidi"/>
          <w:noProof/>
          <w:sz w:val="18"/>
          <w:szCs w:val="18"/>
        </w:rPr>
        <w:t xml:space="preserve"> (Jakarta: Bumi Aksara, 2006)</w:t>
      </w:r>
      <w:r w:rsidR="00AD38CA" w:rsidRPr="00715D43">
        <w:rPr>
          <w:rFonts w:asciiTheme="majorBidi" w:hAnsiTheme="majorBidi" w:cstheme="majorBidi"/>
          <w:noProof/>
          <w:sz w:val="18"/>
          <w:szCs w:val="18"/>
          <w:lang w:val="en-US"/>
        </w:rPr>
        <w:t>, 65</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16">
    <w:p w14:paraId="6A16F88C" w14:textId="531192FB"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Sus Budiharto.", "given" : "Fathul Himam.", "non-dropping-particle" : "", "parse-names" : false, "suffix" : "" } ], "container-title" : "Psikologi UGM Jogyakarya", "id" : "ITEM-1", "issued" : { "date-parts" : [ [ "2001" ] ] }, "page" : "300", "title" : "Konstruk Teoritis dan Pengukuran Kepemimpinan Profetik", "type" : "article-journal", "volume" : "33" }, "uris" : [ "http://www.mendeley.com/documents/?uuid=3b811ce8-3d9c-43c8-9bf8-ae7802f85800" ] } ], "mendeley" : { "formattedCitation" : "Fathul Himam. Sus Budiharto., \u2018Konstruk Teoritis Dan Pengukuran Kepemimpinan Profetik\u2019, &lt;i&gt;Psikologi UGM Jogyakarya&lt;/i&gt;, 33 (2001), 300.", "manualFormatting" : "Fathul Himam. Sus Budiharto, \u2018Konstruk Teoritis Dan Pengukuran Kepemimpinan Profetik\u2019, Psikologi UGM Jogyakarya, 33 (2001), 300.", "plainTextFormattedCitation" : "Fathul Himam. Sus Budiharto., \u2018Konstruk Teoritis Dan Pengukuran Kepemimpinan Profetik\u2019, Psikologi UGM Jogyakarya, 33 (2001), 300.", "previouslyFormattedCitation" : "Fathul Himam. Sus Budiharto., \u2018Konstruk Teoritis Dan Pengukuran Kepemimpinan Profetik\u2019, &lt;i&gt;Psikologi UGM Jogyakarya&lt;/i&gt;, 33 (2001), 300." }, "properties" : {  }, "schema" : "https://github.com/citation-style-language/schema/raw/master/csl-citation.json" }</w:instrText>
      </w:r>
      <w:r w:rsidRPr="00715D43">
        <w:rPr>
          <w:rFonts w:asciiTheme="majorBidi" w:hAnsiTheme="majorBidi" w:cstheme="majorBidi"/>
          <w:sz w:val="18"/>
          <w:szCs w:val="18"/>
        </w:rPr>
        <w:fldChar w:fldCharType="separate"/>
      </w:r>
      <w:r w:rsidR="00A03F84">
        <w:rPr>
          <w:rFonts w:asciiTheme="majorBidi" w:hAnsiTheme="majorBidi" w:cstheme="majorBidi"/>
          <w:noProof/>
          <w:sz w:val="18"/>
          <w:szCs w:val="18"/>
        </w:rPr>
        <w:t>Fathul Himam. Sus Budiharto</w:t>
      </w:r>
      <w:r w:rsidRPr="00715D43">
        <w:rPr>
          <w:rFonts w:asciiTheme="majorBidi" w:hAnsiTheme="majorBidi" w:cstheme="majorBidi"/>
          <w:noProof/>
          <w:sz w:val="18"/>
          <w:szCs w:val="18"/>
        </w:rPr>
        <w:t xml:space="preserve">, </w:t>
      </w:r>
      <w:r w:rsidRPr="00715D43">
        <w:rPr>
          <w:rFonts w:asciiTheme="majorBidi" w:hAnsiTheme="majorBidi" w:cstheme="majorBidi"/>
          <w:i/>
          <w:iCs/>
          <w:noProof/>
          <w:sz w:val="18"/>
          <w:szCs w:val="18"/>
        </w:rPr>
        <w:t xml:space="preserve">‘Konstruk Teoritis Dan Pengukuran Kepemimpinan Profetik’, </w:t>
      </w:r>
      <w:r w:rsidRPr="00715D43">
        <w:rPr>
          <w:rFonts w:asciiTheme="majorBidi" w:hAnsiTheme="majorBidi" w:cstheme="majorBidi"/>
          <w:iCs/>
          <w:noProof/>
          <w:sz w:val="18"/>
          <w:szCs w:val="18"/>
        </w:rPr>
        <w:t>Psikologi UGM Jogyakarya, 33 (2001), 300.</w:t>
      </w:r>
      <w:r w:rsidRPr="00715D43">
        <w:rPr>
          <w:rFonts w:asciiTheme="majorBidi" w:hAnsiTheme="majorBidi" w:cstheme="majorBidi"/>
          <w:sz w:val="18"/>
          <w:szCs w:val="18"/>
        </w:rPr>
        <w:fldChar w:fldCharType="end"/>
      </w:r>
    </w:p>
  </w:footnote>
  <w:footnote w:id="17">
    <w:p w14:paraId="13B8AA10" w14:textId="33E4A53D"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AD38CA" w:rsidRPr="00715D43">
        <w:rPr>
          <w:rFonts w:asciiTheme="majorBidi" w:hAnsiTheme="majorBidi" w:cstheme="majorBidi"/>
          <w:sz w:val="18"/>
          <w:szCs w:val="18"/>
        </w:rPr>
        <w:instrText>ADDIN CSL_CITATION { "citationItems" : [ { "id" : "ITEM-1", "itemData" : { "author" : [ { "dropping-particle" : "", "family" : "T", "given" : "Bush", "non-dropping-particle" : "", "parse-names" : false, "suffix" : "" } ], "id" : "ITEM-1", "issued" : { "date-parts" : [ [ "1986" ] ] }, "number-of-pages" : "1986", "publisher" : "Harper &amp; Row", "publisher-place" : "London", "title" : "Theories of Educational Management", "type" : "book" }, "uris" : [ "http://www.mendeley.com/documents/?uuid=fd4e9c44-0e4e-4b51-a7e0-8e975dca32aa" ] } ], "mendeley" : { "formattedCitation" : "Bush T, &lt;i&gt;Theories of Educational Management&lt;/i&gt; (London: Harper &amp; Row, 1986).", "manualFormatting" : "Bush T, Theories of Educational Management (London: Harper &amp; Row, 1986), 37.", "plainTextFormattedCitation" : "Bush T, Theories of Educational Management (London: Harper &amp; Row, 1986).", "previouslyFormattedCitation" : "Bush T, &lt;i&gt;Theories of Educational Management&lt;/i&gt; (London: Harper &amp; Row, 1986)."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Bush T, </w:t>
      </w:r>
      <w:r w:rsidRPr="00715D43">
        <w:rPr>
          <w:rFonts w:asciiTheme="majorBidi" w:hAnsiTheme="majorBidi" w:cstheme="majorBidi"/>
          <w:i/>
          <w:noProof/>
          <w:sz w:val="18"/>
          <w:szCs w:val="18"/>
        </w:rPr>
        <w:t>Theories of Educational Management</w:t>
      </w:r>
      <w:r w:rsidRPr="00715D43">
        <w:rPr>
          <w:rFonts w:asciiTheme="majorBidi" w:hAnsiTheme="majorBidi" w:cstheme="majorBidi"/>
          <w:noProof/>
          <w:sz w:val="18"/>
          <w:szCs w:val="18"/>
        </w:rPr>
        <w:t xml:space="preserve"> (London: Harper &amp; Row, 1986)</w:t>
      </w:r>
      <w:r w:rsidR="00AD38CA" w:rsidRPr="00715D43">
        <w:rPr>
          <w:rFonts w:asciiTheme="majorBidi" w:hAnsiTheme="majorBidi" w:cstheme="majorBidi"/>
          <w:noProof/>
          <w:sz w:val="18"/>
          <w:szCs w:val="18"/>
          <w:lang w:val="en-US"/>
        </w:rPr>
        <w:t>, 37</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18">
    <w:p w14:paraId="5B0ECF39" w14:textId="1ADCE12E" w:rsidR="0007497B" w:rsidRPr="00715D43" w:rsidRDefault="0007497B" w:rsidP="00715D43">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DOI" : "10.1177/1741143219869151", "author" : [ { "dropping-particle" : "", "family" : "Bush", "given" : "Tony", "non-dropping-particle" : "", "parse-names" : false, "suffix" : "" } ], "container-title" : "Educational Management Administration &amp; Leadership", "id" : "ITEM-1", "issue" : "6", "issued" : { "date-parts" : [ [ "2019" ] ] }, "page" : "839-842", "title" : "Professional learning communities and instructional leadership : A collaborative approach to leading learning ?", "type" : "article-journal", "volume" : "47" }, "uris" : [ "http://www.mendeley.com/documents/?uuid=12649818-6337-4130-8565-31f6c48b9783" ] } ], "mendeley" : { "formattedCitation" : "Tony Bush, \u2018Professional Learning Communities and Instructional Leadership\u202f: A Collaborative Approach to Leading Learning\u202f?\u2019, &lt;i&gt;Educational Management Administration &amp; Leadership&lt;/i&gt;, 47.6 (2019), 839\u201342 &lt;https://doi.org/10.1177/1741143219869151&gt;.", "manualFormatting" : "Tony Bush, \u2018Professional Learning Communities and Instructional Leadership\u202f: A Collaborative Approach to Leading Learning\u202f?\u2019, Educational Management Administration &amp; Leadership, 47.6 (2019), 839", "plainTextFormattedCitation" : "Tony Bush, \u2018Professional Learning Communities and Instructional Leadership\u202f: A Collaborative Approach to Leading Learning\u202f?\u2019, Educational Management Administration &amp; Leadership, 47.6 (2019), 839\u201342 .", "previouslyFormattedCitation" : "Tony Bush, \u2018Professional Learning Communities and Instructional Leadership\u202f: A Collaborative Approach to Leading Learning\u202f?\u2019, &lt;i&gt;Educational Management Administration &amp; Leadership&lt;/i&gt;, 47.6 (2019), 839\u201342 &lt;https://doi.org/10.1177/1741143219869151&gt;." }, "properties" : {  }, "schema" : "https://github.com/citation-style-language/schema/raw/master/csl-citation.json" }</w:instrText>
      </w:r>
      <w:r w:rsidRPr="00715D43">
        <w:rPr>
          <w:rFonts w:asciiTheme="majorBidi" w:hAnsiTheme="majorBidi" w:cstheme="majorBidi"/>
          <w:sz w:val="18"/>
          <w:szCs w:val="18"/>
        </w:rPr>
        <w:fldChar w:fldCharType="separate"/>
      </w:r>
      <w:r w:rsidR="00AD38CA" w:rsidRPr="00715D43">
        <w:rPr>
          <w:rFonts w:asciiTheme="majorBidi" w:hAnsiTheme="majorBidi" w:cstheme="majorBidi"/>
          <w:noProof/>
          <w:sz w:val="18"/>
          <w:szCs w:val="18"/>
        </w:rPr>
        <w:t xml:space="preserve">Tony Bush, </w:t>
      </w:r>
      <w:r w:rsidR="00AD38CA" w:rsidRPr="00CC155A">
        <w:rPr>
          <w:rFonts w:asciiTheme="majorBidi" w:hAnsiTheme="majorBidi" w:cstheme="majorBidi"/>
          <w:i/>
          <w:iCs/>
          <w:noProof/>
          <w:sz w:val="18"/>
          <w:szCs w:val="18"/>
        </w:rPr>
        <w:t>‘Professional Learning Communities and Instructional Leadership : A Collaborative Approach to Leading Learning ?’,</w:t>
      </w:r>
      <w:r w:rsidR="00AD38CA" w:rsidRPr="00715D43">
        <w:rPr>
          <w:rFonts w:asciiTheme="majorBidi" w:hAnsiTheme="majorBidi" w:cstheme="majorBidi"/>
          <w:noProof/>
          <w:sz w:val="18"/>
          <w:szCs w:val="18"/>
        </w:rPr>
        <w:t xml:space="preserve"> </w:t>
      </w:r>
      <w:r w:rsidR="00AD38CA" w:rsidRPr="00CC155A">
        <w:rPr>
          <w:rFonts w:asciiTheme="majorBidi" w:hAnsiTheme="majorBidi" w:cstheme="majorBidi"/>
          <w:iCs/>
          <w:noProof/>
          <w:sz w:val="18"/>
          <w:szCs w:val="18"/>
        </w:rPr>
        <w:t>Educational Management Administration &amp; Leadership</w:t>
      </w:r>
      <w:r w:rsidR="00715D43" w:rsidRPr="00CC155A">
        <w:rPr>
          <w:rFonts w:asciiTheme="majorBidi" w:hAnsiTheme="majorBidi" w:cstheme="majorBidi"/>
          <w:iCs/>
          <w:noProof/>
          <w:sz w:val="18"/>
          <w:szCs w:val="18"/>
        </w:rPr>
        <w:t>, 47.6 (2019), 839</w:t>
      </w:r>
      <w:r w:rsidRPr="00715D43">
        <w:rPr>
          <w:rFonts w:asciiTheme="majorBidi" w:hAnsiTheme="majorBidi" w:cstheme="majorBidi"/>
          <w:sz w:val="18"/>
          <w:szCs w:val="18"/>
        </w:rPr>
        <w:fldChar w:fldCharType="end"/>
      </w:r>
    </w:p>
  </w:footnote>
  <w:footnote w:id="19">
    <w:p w14:paraId="227D6C0F" w14:textId="2D46A2F3"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Terry", "given" : "George R.", "non-dropping-particle" : "", "parse-names" : false, "suffix" : "" } ], "id" : "ITEM-1", "issued" : { "date-parts" : [ [ "2014" ] ] }, "publisher" : "Bumi Aksara", "publisher-place" : "Jakarta", "title" : "Prinsip Prinsip Manajemen", "type" : "book" }, "uris" : [ "http://www.mendeley.com/documents/?uuid=2d10b065-03c4-4ec5-b294-45ee70c6fb41" ] } ], "mendeley" : { "formattedCitation" : "George R. Terry, &lt;i&gt;Prinsip Prinsip Manajemen&lt;/i&gt; (Jakarta: Bumi Aksara, 2014).", "manualFormatting" : "George R. Terry, Prinsip Prinsip Manajemen (Jakarta: Bumi Aksara, 2014), 66.", "plainTextFormattedCitation" : "George R. Terry, Prinsip Prinsip Manajemen (Jakarta: Bumi Aksara, 2014).", "previouslyFormattedCitation" : "George R. Terry, &lt;i&gt;Prinsip Prinsip Manajemen&lt;/i&gt; (Jakarta: Bumi Aksara, 2014)."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George R. Terry, </w:t>
      </w:r>
      <w:r w:rsidRPr="00715D43">
        <w:rPr>
          <w:rFonts w:asciiTheme="majorBidi" w:hAnsiTheme="majorBidi" w:cstheme="majorBidi"/>
          <w:i/>
          <w:noProof/>
          <w:sz w:val="18"/>
          <w:szCs w:val="18"/>
        </w:rPr>
        <w:t>Prinsip Prinsip Manajemen</w:t>
      </w:r>
      <w:r w:rsidRPr="00715D43">
        <w:rPr>
          <w:rFonts w:asciiTheme="majorBidi" w:hAnsiTheme="majorBidi" w:cstheme="majorBidi"/>
          <w:noProof/>
          <w:sz w:val="18"/>
          <w:szCs w:val="18"/>
        </w:rPr>
        <w:t xml:space="preserve"> (Jakarta: Bumi Aksara, 2014)</w:t>
      </w:r>
      <w:r w:rsidR="00FE3179" w:rsidRPr="00715D43">
        <w:rPr>
          <w:rFonts w:asciiTheme="majorBidi" w:hAnsiTheme="majorBidi" w:cstheme="majorBidi"/>
          <w:noProof/>
          <w:sz w:val="18"/>
          <w:szCs w:val="18"/>
          <w:lang w:val="en-US"/>
        </w:rPr>
        <w:t>, 66</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20">
    <w:p w14:paraId="34D68B2F" w14:textId="3851E4C7"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Benty", "given" : "D.D.N.", "non-dropping-particle" : "", "parse-names" : false, "suffix" : "" }, { "dropping-particle" : "", "family" : "Gunawan", "given" : "I.", "non-dropping-particle" : "", "parse-names" : false, "suffix" : "" } ], "id" : "ITEM-1", "issued" : { "date-parts" : [ [ "2017" ] ] }, "publisher" : "Alfabeta", "publisher-place" : "Bandung", "title" : "Manajemen pendidikan suatu pengantar praktik", "type" : "book" }, "uris" : [ "http://www.mendeley.com/documents/?uuid=7058114c-d7d7-492d-86cf-c34b17c69488" ] } ], "mendeley" : { "formattedCitation" : "D.D.N. Benty and I. Gunawan, &lt;i&gt;Manajemen Pendidikan Suatu Pengantar Praktik&lt;/i&gt; (Bandung: Alfabeta, 2017).", "manualFormatting" : "D.D.N. Benty and I. Gunawan, Manajemen Pendidikan Suatu Pengantar Praktik (Bandung: Alfabeta, 2017), 78.", "plainTextFormattedCitation" : "D.D.N. Benty and I. Gunawan, Manajemen Pendidikan Suatu Pengantar Praktik (Bandung: Alfabeta, 2017).", "previouslyFormattedCitation" : "D.D.N. Benty and I. Gunawan, &lt;i&gt;Manajemen Pendidikan Suatu Pengantar Praktik&lt;/i&gt; (Bandung: Alfabeta, 2017)."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D.D.N. Benty and I. Gunawan, </w:t>
      </w:r>
      <w:r w:rsidRPr="00715D43">
        <w:rPr>
          <w:rFonts w:asciiTheme="majorBidi" w:hAnsiTheme="majorBidi" w:cstheme="majorBidi"/>
          <w:i/>
          <w:noProof/>
          <w:sz w:val="18"/>
          <w:szCs w:val="18"/>
        </w:rPr>
        <w:t>Manajemen Pendidikan Suatu Pengantar Praktik</w:t>
      </w:r>
      <w:r w:rsidRPr="00715D43">
        <w:rPr>
          <w:rFonts w:asciiTheme="majorBidi" w:hAnsiTheme="majorBidi" w:cstheme="majorBidi"/>
          <w:noProof/>
          <w:sz w:val="18"/>
          <w:szCs w:val="18"/>
        </w:rPr>
        <w:t xml:space="preserve"> (Bandung: Alfabeta, 2017)</w:t>
      </w:r>
      <w:r w:rsidR="00FE3179" w:rsidRPr="00715D43">
        <w:rPr>
          <w:rFonts w:asciiTheme="majorBidi" w:hAnsiTheme="majorBidi" w:cstheme="majorBidi"/>
          <w:noProof/>
          <w:sz w:val="18"/>
          <w:szCs w:val="18"/>
          <w:lang w:val="en-US"/>
        </w:rPr>
        <w:t>, 78</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21">
    <w:p w14:paraId="1E642702" w14:textId="7915ACBE"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Pidarta", "given" : "Made", "non-dropping-particle" : "", "parse-names" : false, "suffix" : "" } ], "id" : "ITEM-1", "issued" : { "date-parts" : [ [ "1988" ] ] }, "number-of-pages" : "1-100", "publisher" : "Bumi Aksara", "publisher-place" : "Jakarta", "title" : "Manajemen Pendidikan Indonesia", "type" : "book" }, "uris" : [ "http://www.mendeley.com/documents/?uuid=1b96ca6c-db2a-4caf-84cb-9a94b2f61786" ] } ], "mendeley" : { "formattedCitation" : "Made Pidarta, &lt;i&gt;Manajemen Pendidikan Indonesia&lt;/i&gt; (Jakarta: Bumi Aksara, 1988).", "manualFormatting" : "Made Pidarta, Manajemen Pendidikan Indonesia (Jakarta: Bumi Aksara, 1988), 90.", "plainTextFormattedCitation" : "Made Pidarta, Manajemen Pendidikan Indonesia (Jakarta: Bumi Aksara, 1988).", "previouslyFormattedCitation" : "Made Pidarta, &lt;i&gt;Manajemen Pendidikan Indonesia&lt;/i&gt; (Jakarta: Bumi Aksara, 1988)."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Made Pidarta, </w:t>
      </w:r>
      <w:r w:rsidRPr="00715D43">
        <w:rPr>
          <w:rFonts w:asciiTheme="majorBidi" w:hAnsiTheme="majorBidi" w:cstheme="majorBidi"/>
          <w:i/>
          <w:noProof/>
          <w:sz w:val="18"/>
          <w:szCs w:val="18"/>
        </w:rPr>
        <w:t>Manajemen Pendidikan Indonesia</w:t>
      </w:r>
      <w:r w:rsidRPr="00715D43">
        <w:rPr>
          <w:rFonts w:asciiTheme="majorBidi" w:hAnsiTheme="majorBidi" w:cstheme="majorBidi"/>
          <w:noProof/>
          <w:sz w:val="18"/>
          <w:szCs w:val="18"/>
        </w:rPr>
        <w:t xml:space="preserve"> (Jakarta: Bumi Aksara, 1988)</w:t>
      </w:r>
      <w:r w:rsidR="00FE3179" w:rsidRPr="00715D43">
        <w:rPr>
          <w:rFonts w:asciiTheme="majorBidi" w:hAnsiTheme="majorBidi" w:cstheme="majorBidi"/>
          <w:noProof/>
          <w:sz w:val="18"/>
          <w:szCs w:val="18"/>
          <w:lang w:val="en-US"/>
        </w:rPr>
        <w:t>, 90</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22">
    <w:p w14:paraId="3FF5447F" w14:textId="00D92A8A"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Harold Koontz", "given" : "Cyril O\u2019Donnell dan Heinz Weihrich", "non-dropping-particle" : "", "parse-names" : false, "suffix" : "" } ], "id" : "ITEM-1", "issue" : "5", "issued" : { "date-parts" : [ [ "1996" ] ] }, "number-of-pages" : "1-4", "publisher" : "Erlangga", "publisher-place" : "Jakarta", "title" : "Manajemen Jilid I Edisi Kedelapan", "type" : "book", "volume" : "20" }, "uris" : [ "http://www.mendeley.com/documents/?uuid=5351cb49-93a6-457e-800c-00d561cbb58e" ] } ], "mendeley" : { "formattedCitation" : "Cyril O\u2019Donnell dan Heinz Weihrich Harold Koontz, &lt;i&gt;Manajemen Jilid I Edisi Kedelapan&lt;/i&gt; (Jakarta: Erlangga, 1996), &lt;span style=\"font-variant:small-caps;\"&gt;xx&lt;/span&gt;.", "manualFormatting" : "Cyril O\u2019Donnell dan Heinz Weihrich Harold Koontz, Manajemen Jilid I Edisi Kedelapan (Jakarta: Erlangga, 1996), 11.", "plainTextFormattedCitation" : "Cyril O\u2019Donnell dan Heinz Weihrich Harold Koontz, Manajemen Jilid I Edisi Kedelapan (Jakarta: Erlangga, 1996), xx.", "previouslyFormattedCitation" : "Cyril O\u2019Donnell dan Heinz Weihrich Harold Koontz, &lt;i&gt;Manajemen Jilid I Edisi Kedelapan&lt;/i&gt; (Jakarta: Erlangga, 1996), &lt;span style=\"font-variant:small-caps;\"&gt;xx&lt;/span&gt;."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Cyril O’Donnell dan Heinz Weihrich Harold Koontz, </w:t>
      </w:r>
      <w:r w:rsidRPr="00715D43">
        <w:rPr>
          <w:rFonts w:asciiTheme="majorBidi" w:hAnsiTheme="majorBidi" w:cstheme="majorBidi"/>
          <w:i/>
          <w:noProof/>
          <w:sz w:val="18"/>
          <w:szCs w:val="18"/>
        </w:rPr>
        <w:t>Manajemen Jilid I Edisi Kedelapan</w:t>
      </w:r>
      <w:r w:rsidRPr="00715D43">
        <w:rPr>
          <w:rFonts w:asciiTheme="majorBidi" w:hAnsiTheme="majorBidi" w:cstheme="majorBidi"/>
          <w:noProof/>
          <w:sz w:val="18"/>
          <w:szCs w:val="18"/>
        </w:rPr>
        <w:t xml:space="preserve"> (Jakarta: Erlangga, 1996), </w:t>
      </w:r>
      <w:r w:rsidR="00FE3179" w:rsidRPr="00715D43">
        <w:rPr>
          <w:rFonts w:asciiTheme="majorBidi" w:hAnsiTheme="majorBidi" w:cstheme="majorBidi"/>
          <w:smallCaps/>
          <w:noProof/>
          <w:sz w:val="18"/>
          <w:szCs w:val="18"/>
          <w:lang w:val="en-US"/>
        </w:rPr>
        <w:t>11</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23">
    <w:p w14:paraId="1509A1F6" w14:textId="3FA56C6C"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AD38CA" w:rsidRPr="00715D43">
        <w:rPr>
          <w:rFonts w:asciiTheme="majorBidi" w:hAnsiTheme="majorBidi" w:cstheme="majorBidi"/>
          <w:sz w:val="18"/>
          <w:szCs w:val="18"/>
        </w:rPr>
        <w:instrText>ADDIN CSL_CITATION { "citationItems" : [ { "id" : "ITEM-1", "itemData" : { "author" : [ { "dropping-particle" : "", "family" : "Sarros", "given" : "James C", "non-dropping-particle" : "", "parse-names" : false, "suffix" : "" }, { "dropping-particle" : "", "family" : "Santora", "given" : "Joseph C", "non-dropping-particle" : "", "parse-names" : false, "suffix" : "" } ], "container-title" : "Leadership &amp; Organization Development Journal", "id" : "ITEM-1", "issue" : "5", "issued" : { "date-parts" : [ [ "2001" ] ] }, "page" : "243-7739", "title" : "Leaders and values : A cross-cultural study", "type" : "article-journal", "volume" : "22" }, "uris" : [ "http://www.mendeley.com/documents/?uuid=f72d6372-c768-4a6d-a163-db30fc42fb87" ] } ], "mendeley" : { "formattedCitation" : "James C Sarros and Joseph C Santora, \u2018Leaders and Values\u202f: A Cross-Cultural Study\u2019, &lt;i&gt;Leadership &amp; Organization Development Journal&lt;/i&gt;, 22.5 (2001), 243\u20137739.", "plainTextFormattedCitation" : "James C Sarros and Joseph C Santora, \u2018Leaders and Values\u202f: A Cross-Cultural Study\u2019, Leadership &amp; Organization Development Journal, 22.5 (2001), 243\u20137739.", "previouslyFormattedCitation" : "James C Sarros and Joseph C Santora, \u2018Leaders and Values\u202f: A Cross-Cultural Study\u2019, &lt;i&gt;Leadership &amp; Organization Development Journal&lt;/i&gt;, 22.5 (2001), 243\u20137739."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James C Sarros and Joseph C Santora, </w:t>
      </w:r>
      <w:r w:rsidRPr="00CC155A">
        <w:rPr>
          <w:rFonts w:asciiTheme="majorBidi" w:hAnsiTheme="majorBidi" w:cstheme="majorBidi"/>
          <w:i/>
          <w:iCs/>
          <w:noProof/>
          <w:sz w:val="18"/>
          <w:szCs w:val="18"/>
        </w:rPr>
        <w:t xml:space="preserve">‘Leaders and Values : A Cross-Cultural Study’, Leadership &amp; Organization Development </w:t>
      </w:r>
      <w:r w:rsidRPr="00CC155A">
        <w:rPr>
          <w:rFonts w:asciiTheme="majorBidi" w:hAnsiTheme="majorBidi" w:cstheme="majorBidi"/>
          <w:noProof/>
          <w:sz w:val="18"/>
          <w:szCs w:val="18"/>
        </w:rPr>
        <w:t>Journal, 22.5 (2001), 243–7739.</w:t>
      </w:r>
      <w:r w:rsidRPr="00715D43">
        <w:rPr>
          <w:rFonts w:asciiTheme="majorBidi" w:hAnsiTheme="majorBidi" w:cstheme="majorBidi"/>
          <w:sz w:val="18"/>
          <w:szCs w:val="18"/>
        </w:rPr>
        <w:fldChar w:fldCharType="end"/>
      </w:r>
    </w:p>
  </w:footnote>
  <w:footnote w:id="24">
    <w:p w14:paraId="08B84A36" w14:textId="299F7C8A"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Syafaruddin", "given" : "", "non-dropping-particle" : "", "parse-names" : false, "suffix" : "" } ], "id" : "ITEM-1", "issued" : { "date-parts" : [ [ "2005" ] ] }, "number-of-pages" : "1994-1996", "publisher" : "Ciputat Press", "publisher-place" : "Jakarta", "title" : "Manajemen Lembaga Pendidikan Islam", "type" : "book" }, "uris" : [ "http://www.mendeley.com/documents/?uuid=433cc547-2e5a-4dd1-a321-ece72acab09f" ] } ], "mendeley" : { "formattedCitation" : "Syafaruddin, &lt;i&gt;Manajemen Lembaga Pendidikan Islam&lt;/i&gt; (Jakarta: Ciputat Press, 2005).", "manualFormatting" : "Syafaruddin, Manajemen Lembaga Pendidikan Islam (Jakarta: Ciputat Press, 2005), 34.", "plainTextFormattedCitation" : "Syafaruddin, Manajemen Lembaga Pendidikan Islam (Jakarta: Ciputat Press, 2005).", "previouslyFormattedCitation" : "Syafaruddin, &lt;i&gt;Manajemen Lembaga Pendidikan Islam&lt;/i&gt; (Jakarta: Ciputat Press, 2005)."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Syafaruddin, </w:t>
      </w:r>
      <w:r w:rsidRPr="00715D43">
        <w:rPr>
          <w:rFonts w:asciiTheme="majorBidi" w:hAnsiTheme="majorBidi" w:cstheme="majorBidi"/>
          <w:i/>
          <w:noProof/>
          <w:sz w:val="18"/>
          <w:szCs w:val="18"/>
        </w:rPr>
        <w:t>Manajemen Lembaga Pendidikan Islam</w:t>
      </w:r>
      <w:r w:rsidRPr="00715D43">
        <w:rPr>
          <w:rFonts w:asciiTheme="majorBidi" w:hAnsiTheme="majorBidi" w:cstheme="majorBidi"/>
          <w:noProof/>
          <w:sz w:val="18"/>
          <w:szCs w:val="18"/>
        </w:rPr>
        <w:t xml:space="preserve"> (Jakarta: Ciputat Press, 2005)</w:t>
      </w:r>
      <w:r w:rsidR="00FE3179" w:rsidRPr="00715D43">
        <w:rPr>
          <w:rFonts w:asciiTheme="majorBidi" w:hAnsiTheme="majorBidi" w:cstheme="majorBidi"/>
          <w:noProof/>
          <w:sz w:val="18"/>
          <w:szCs w:val="18"/>
          <w:lang w:val="en-US"/>
        </w:rPr>
        <w:t>, 34</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25">
    <w:p w14:paraId="2094644F" w14:textId="7EAB239A" w:rsidR="0007497B" w:rsidRPr="00715D43" w:rsidRDefault="0007497B" w:rsidP="00D23CDF">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AD38CA" w:rsidRPr="00715D43">
        <w:rPr>
          <w:rFonts w:asciiTheme="majorBidi" w:hAnsiTheme="majorBidi" w:cstheme="majorBidi"/>
          <w:sz w:val="18"/>
          <w:szCs w:val="18"/>
        </w:rPr>
        <w:instrText>ADDIN CSL_CITATION { "citationItems" : [ { "id" : "ITEM-1", "itemData" : { "DOI" : "10.1177/1741143220918255", "author" : [ { "dropping-particle" : "", "family" : "Cheng", "given" : "Eric C K", "non-dropping-particle" : "", "parse-names" : false, "suffix" : "" } ], "container-title" : "Educational Management Administration &amp; Leadership", "id" : "ITEM-1", "issue" : "17", "issued" : { "date-parts" : [ [ "2020" ] ] }, "page" : "1-17", "title" : "Knowledge Management for Improving School Strategic Planning", "type" : "article-journal", "volume" : "1" }, "uris" : [ "http://www.mendeley.com/documents/?uuid=5ddbe865-f235-450a-801a-d449a0138e5b" ] } ], "mendeley" : { "formattedCitation" : "Eric C K Cheng, \u2018Knowledge Management for Improving School Strategic Planning\u2019, &lt;i&gt;Educational Management Administration &amp; Leadership&lt;/i&gt;, 1.17 (2020), 1\u201317 &lt;https://doi.org/10.1177/1741143220918255&gt;.", "plainTextFormattedCitation" : "Eric C K Cheng, \u2018Knowledge Management for Improving School Strategic Planning\u2019, Educational Management Administration &amp; Leadership, 1.17 (2020), 1\u201317 .", "previouslyFormattedCitation" : "Eric C K Cheng, \u2018Knowledge Management for Improving School Strategic Planning\u2019, &lt;i&gt;Educational Management Administration &amp; Leadership&lt;/i&gt;, 1.17 (2020), 1\u201317 &lt;https://doi.org/10.1177/1741143220918255&gt;." }, "properties" : {  }, "schema" : "https://github.com/citation-style-language/schema/raw/master/csl-citation.json" }</w:instrText>
      </w:r>
      <w:r w:rsidRPr="00715D43">
        <w:rPr>
          <w:rFonts w:asciiTheme="majorBidi" w:hAnsiTheme="majorBidi" w:cstheme="majorBidi"/>
          <w:sz w:val="18"/>
          <w:szCs w:val="18"/>
        </w:rPr>
        <w:fldChar w:fldCharType="separate"/>
      </w:r>
      <w:r w:rsidR="00C1023A" w:rsidRPr="00C1023A">
        <w:rPr>
          <w:rFonts w:asciiTheme="majorBidi" w:hAnsiTheme="majorBidi" w:cstheme="majorBidi"/>
          <w:noProof/>
          <w:sz w:val="18"/>
          <w:szCs w:val="18"/>
        </w:rPr>
        <w:t xml:space="preserve">Eric C K Cheng, ‘Knowledge Management for Improving School Strategic Planning’, </w:t>
      </w:r>
      <w:r w:rsidR="00C1023A" w:rsidRPr="00C1023A">
        <w:rPr>
          <w:rFonts w:asciiTheme="majorBidi" w:hAnsiTheme="majorBidi" w:cstheme="majorBidi"/>
          <w:i/>
          <w:noProof/>
          <w:sz w:val="18"/>
          <w:szCs w:val="18"/>
        </w:rPr>
        <w:t>Educational Management Administration &amp; Leadership</w:t>
      </w:r>
      <w:r w:rsidR="00C1023A" w:rsidRPr="00C1023A">
        <w:rPr>
          <w:rFonts w:asciiTheme="majorBidi" w:hAnsiTheme="majorBidi" w:cstheme="majorBidi"/>
          <w:noProof/>
          <w:sz w:val="18"/>
          <w:szCs w:val="18"/>
        </w:rPr>
        <w:t xml:space="preserve">, 1.17 (2020), 1–17 </w:t>
      </w:r>
      <w:r w:rsidRPr="00715D43">
        <w:rPr>
          <w:rFonts w:asciiTheme="majorBidi" w:hAnsiTheme="majorBidi" w:cstheme="majorBidi"/>
          <w:sz w:val="18"/>
          <w:szCs w:val="18"/>
        </w:rPr>
        <w:fldChar w:fldCharType="end"/>
      </w:r>
    </w:p>
  </w:footnote>
  <w:footnote w:id="26">
    <w:p w14:paraId="3814081E" w14:textId="36A1BC5F"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Santoso", "given" : "Edi", "non-dropping-particle" : "", "parse-names" : false, "suffix" : "" } ], "container-title" : "Jurnal Nuansa STAIN Pemekasan", "id" : "ITEM-1", "issue" : "02", "issued" : { "date-parts" : [ [ "2014" ] ] }, "title" : "Spritualisasi Pendidikan Agama Islam", "type" : "article-journal", "volume" : "11" }, "uris" : [ "http://www.mendeley.com/documents/?uuid=e5751cf6-4962-4ac6-8d0d-4e01c7047599" ] } ], "mendeley" : { "formattedCitation" : "Edi Santoso, \u2018Spritualisasi Pendidikan Agama Islam\u2019, &lt;i&gt;Jurnal Nuansa STAIN Pemekasan&lt;/i&gt;, 11.2 (2014).", "manualFormatting" : "Edi Santoso, \u2018Spritualisasi Pendidikan Agama Islam\u2019, Jurnal Nuansa STAIN Pemekasan, 11.2 (2014), 66.", "plainTextFormattedCitation" : "Edi Santoso, \u2018Spritualisasi Pendidikan Agama Islam\u2019, Jurnal Nuansa STAIN Pemekasan, 11.2 (2014).", "previouslyFormattedCitation" : "Edi Santoso, \u2018Spritualisasi Pendidikan Agama Islam\u2019, &lt;i&gt;Jurnal Nuansa STAIN Pemekasan&lt;/i&gt;, 11.2 (2014)."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Edi Santoso, ‘Spritualisasi Pendidikan Agama Islam’, </w:t>
      </w:r>
      <w:r w:rsidRPr="00715D43">
        <w:rPr>
          <w:rFonts w:asciiTheme="majorBidi" w:hAnsiTheme="majorBidi" w:cstheme="majorBidi"/>
          <w:i/>
          <w:noProof/>
          <w:sz w:val="18"/>
          <w:szCs w:val="18"/>
        </w:rPr>
        <w:t>Jurnal Nuansa STAIN Pemekasan</w:t>
      </w:r>
      <w:r w:rsidRPr="00715D43">
        <w:rPr>
          <w:rFonts w:asciiTheme="majorBidi" w:hAnsiTheme="majorBidi" w:cstheme="majorBidi"/>
          <w:noProof/>
          <w:sz w:val="18"/>
          <w:szCs w:val="18"/>
        </w:rPr>
        <w:t>, 11.2 (2014)</w:t>
      </w:r>
      <w:r w:rsidR="00FE3179" w:rsidRPr="00715D43">
        <w:rPr>
          <w:rFonts w:asciiTheme="majorBidi" w:hAnsiTheme="majorBidi" w:cstheme="majorBidi"/>
          <w:noProof/>
          <w:sz w:val="18"/>
          <w:szCs w:val="18"/>
          <w:lang w:val="en-US"/>
        </w:rPr>
        <w:t>, 66</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27">
    <w:p w14:paraId="1848B170" w14:textId="1E13C96A"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Dakir", "given" : "Ahmad Fauzi", "non-dropping-particle" : "", "parse-names" : false, "suffix" : "" } ], "id" : "ITEM-1", "issued" : { "date-parts" : [ [ "2020" ] ] }, "number-of-pages" : "1-247", "publisher" : "Pustaka Pelajar", "publisher-place" : "Jogjakarta", "title" : "Manajemen Mutu Pendidikan Islam Terpadu", "type" : "book" }, "uris" : [ "http://www.mendeley.com/documents/?uuid=6c113541-201b-4aee-8848-5267c83a493f" ] } ], "mendeley" : { "formattedCitation" : "Ahmad Fauzi Dakir, &lt;i&gt;Manajemen Mutu Pendidikan Islam Terpadu&lt;/i&gt; (Jogjakarta: Pustaka Pelajar, 2020).", "manualFormatting" : "Ahmad Fauzi dan Dakir, Manajemen Mutu Pendidikan Islam Terpadu (Jogjakarta: Pustaka Pelajar, 2020), 67.", "plainTextFormattedCitation" : "Ahmad Fauzi Dakir, Manajemen Mutu Pendidikan Islam Terpadu (Jogjakarta: Pustaka Pelajar, 2020).", "previouslyFormattedCitation" : "Ahmad Fauzi Dakir, &lt;i&gt;Manajemen Mutu Pendidikan Islam Terpadu&lt;/i&gt; (Jogjakarta: Pustaka Pelajar, 2020)."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Ahmad Fauzi </w:t>
      </w:r>
      <w:r w:rsidR="00CC155A">
        <w:rPr>
          <w:rFonts w:asciiTheme="majorBidi" w:hAnsiTheme="majorBidi" w:cstheme="majorBidi"/>
          <w:noProof/>
          <w:sz w:val="18"/>
          <w:szCs w:val="18"/>
          <w:lang w:val="en-US"/>
        </w:rPr>
        <w:t xml:space="preserve">dan </w:t>
      </w:r>
      <w:r w:rsidRPr="00715D43">
        <w:rPr>
          <w:rFonts w:asciiTheme="majorBidi" w:hAnsiTheme="majorBidi" w:cstheme="majorBidi"/>
          <w:noProof/>
          <w:sz w:val="18"/>
          <w:szCs w:val="18"/>
        </w:rPr>
        <w:t xml:space="preserve">Dakir, </w:t>
      </w:r>
      <w:r w:rsidRPr="00715D43">
        <w:rPr>
          <w:rFonts w:asciiTheme="majorBidi" w:hAnsiTheme="majorBidi" w:cstheme="majorBidi"/>
          <w:i/>
          <w:noProof/>
          <w:sz w:val="18"/>
          <w:szCs w:val="18"/>
        </w:rPr>
        <w:t>Manajemen Mutu Pendidikan Islam Terpadu</w:t>
      </w:r>
      <w:r w:rsidRPr="00715D43">
        <w:rPr>
          <w:rFonts w:asciiTheme="majorBidi" w:hAnsiTheme="majorBidi" w:cstheme="majorBidi"/>
          <w:noProof/>
          <w:sz w:val="18"/>
          <w:szCs w:val="18"/>
        </w:rPr>
        <w:t xml:space="preserve"> (Jogjakarta: Pustaka Pelajar, 2020)</w:t>
      </w:r>
      <w:r w:rsidR="00FE3179" w:rsidRPr="00715D43">
        <w:rPr>
          <w:rFonts w:asciiTheme="majorBidi" w:hAnsiTheme="majorBidi" w:cstheme="majorBidi"/>
          <w:noProof/>
          <w:sz w:val="18"/>
          <w:szCs w:val="18"/>
          <w:lang w:val="en-US"/>
        </w:rPr>
        <w:t>, 67</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28">
    <w:p w14:paraId="37AC9D8B" w14:textId="10084BA4"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Qomar", "given" : "Mujamil", "non-dropping-particle" : "", "parse-names" : false, "suffix" : "" } ], "id" : "ITEM-1", "issued" : { "date-parts" : [ [ "2016" ] ] }, "number-of-pages" : "1-300", "publisher" : "Penerbit Erlangga", "publisher-place" : "Jakarta", "title" : "Dimensi Manajemen Pendidikan Islam", "type" : "book" }, "uris" : [ "http://www.mendeley.com/documents/?uuid=cb41804a-ff10-4e00-9a59-5b27993b27fe" ] } ], "mendeley" : { "formattedCitation" : "Mujamil Qomar, &lt;i&gt;Dimensi Manajemen Pendidikan Islam&lt;/i&gt; (Jakarta: Penerbit Erlangga, 2016).", "manualFormatting" : "Mujamil Qomar, Dimensi Manajemen Pendidikan Islam (Jakarta: Penerbit Erlangga, 2016), 44.", "plainTextFormattedCitation" : "Mujamil Qomar, Dimensi Manajemen Pendidikan Islam (Jakarta: Penerbit Erlangga, 2016).", "previouslyFormattedCitation" : "Mujamil Qomar, &lt;i&gt;Dimensi Manajemen Pendidikan Islam&lt;/i&gt; (Jakarta: Penerbit Erlangga, 2016)."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Mujamil Qomar, </w:t>
      </w:r>
      <w:r w:rsidRPr="00715D43">
        <w:rPr>
          <w:rFonts w:asciiTheme="majorBidi" w:hAnsiTheme="majorBidi" w:cstheme="majorBidi"/>
          <w:i/>
          <w:noProof/>
          <w:sz w:val="18"/>
          <w:szCs w:val="18"/>
        </w:rPr>
        <w:t>Dimensi Manajemen Pendidikan Islam</w:t>
      </w:r>
      <w:r w:rsidRPr="00715D43">
        <w:rPr>
          <w:rFonts w:asciiTheme="majorBidi" w:hAnsiTheme="majorBidi" w:cstheme="majorBidi"/>
          <w:noProof/>
          <w:sz w:val="18"/>
          <w:szCs w:val="18"/>
        </w:rPr>
        <w:t xml:space="preserve"> (Jakarta: Penerbit Erlangga, 2016)</w:t>
      </w:r>
      <w:r w:rsidR="00FE3179" w:rsidRPr="00715D43">
        <w:rPr>
          <w:rFonts w:asciiTheme="majorBidi" w:hAnsiTheme="majorBidi" w:cstheme="majorBidi"/>
          <w:noProof/>
          <w:sz w:val="18"/>
          <w:szCs w:val="18"/>
          <w:lang w:val="en-US"/>
        </w:rPr>
        <w:t>, 44</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29">
    <w:p w14:paraId="1EDABA4D" w14:textId="77777777" w:rsidR="00217B60" w:rsidRPr="00217B60" w:rsidRDefault="00217B60" w:rsidP="00217B60">
      <w:pPr>
        <w:pStyle w:val="FootnoteText"/>
        <w:spacing w:before="0"/>
        <w:ind w:left="0" w:firstLine="567"/>
        <w:rPr>
          <w:rFonts w:asciiTheme="majorBidi" w:hAnsiTheme="majorBidi" w:cstheme="majorBidi"/>
          <w:sz w:val="18"/>
          <w:szCs w:val="18"/>
        </w:rPr>
      </w:pPr>
      <w:r w:rsidRPr="00217B60">
        <w:rPr>
          <w:rStyle w:val="FootnoteReference"/>
          <w:rFonts w:asciiTheme="majorBidi" w:eastAsiaTheme="majorEastAsia" w:hAnsiTheme="majorBidi" w:cstheme="majorBidi"/>
          <w:sz w:val="18"/>
          <w:szCs w:val="18"/>
        </w:rPr>
        <w:footnoteRef/>
      </w:r>
      <w:r w:rsidRPr="00217B60">
        <w:rPr>
          <w:rFonts w:asciiTheme="majorBidi" w:hAnsiTheme="majorBidi" w:cstheme="majorBidi"/>
          <w:sz w:val="18"/>
          <w:szCs w:val="18"/>
        </w:rPr>
        <w:t xml:space="preserve"> </w:t>
      </w:r>
      <w:r w:rsidRPr="00217B60">
        <w:rPr>
          <w:rFonts w:asciiTheme="majorBidi" w:hAnsiTheme="majorBidi" w:cstheme="majorBidi"/>
          <w:sz w:val="18"/>
          <w:szCs w:val="18"/>
        </w:rPr>
        <w:fldChar w:fldCharType="begin" w:fldLock="1"/>
      </w:r>
      <w:r w:rsidRPr="00217B60">
        <w:rPr>
          <w:rFonts w:asciiTheme="majorBidi" w:hAnsiTheme="majorBidi" w:cstheme="majorBidi"/>
          <w:sz w:val="18"/>
          <w:szCs w:val="18"/>
        </w:rPr>
        <w:instrText>ADDIN CSL_CITATION { "citationItems" : [ { "id" : "ITEM-1", "itemData" : { "author" : [ { "dropping-particle" : "", "family" : "Hoover, Edwin A.", "given" : "Colette Lombard", "non-dropping-particle" : "", "parse-names" : false, "suffix" : "" } ], "id" : "ITEM-1", "issued" : { "date-parts" : [ [ "2010" ] ] }, "publisher" : "PT. Raja Gravindo Persada", "publisher-place" : "Jakarta", "title" : "Getting Along in Family Business The Relationship Intelligence Handbook, edisi bahasa Indonesia,", "type" : "book" }, "uris" : [ "http://www.mendeley.com/documents/?uuid=44e29d87-7110-4a54-9ba8-a2a3b29ca569" ] } ], "mendeley" : { "formattedCitation" : "Colette Lombard Hoover, Edwin A., &lt;i&gt;Getting Along in Family Business The Relationship Intelligence Handbook, Edisi Bahasa Indonesia,&lt;/i&gt; (Jakarta: PT. Raja Gravindo Persada, 2010).", "manualFormatting" : "Colette Lombard Hoover, Edwin A., Getting Along in Family Business The Relationship Intelligence Handbook, Edisi Bahasa Indonesia, (Jakarta: PT. Raja Gravindo Persada, 2010), 75.", "plainTextFormattedCitation" : "Colette Lombard Hoover, Edwin A., Getting Along in Family Business The Relationship Intelligence Handbook, Edisi Bahasa Indonesia, (Jakarta: PT. Raja Gravindo Persada, 2010).", "previouslyFormattedCitation" : "Colette Lombard Hoover, Edwin A., &lt;i&gt;Getting Along in Family Business The Relationship Intelligence Handbook, Edisi Bahasa Indonesia,&lt;/i&gt; (Jakarta: PT. Raja Gravindo Persada, 2010)." }, "properties" : {  }, "schema" : "https://github.com/citation-style-language/schema/raw/master/csl-citation.json" }</w:instrText>
      </w:r>
      <w:r w:rsidRPr="00217B60">
        <w:rPr>
          <w:rFonts w:asciiTheme="majorBidi" w:hAnsiTheme="majorBidi" w:cstheme="majorBidi"/>
          <w:sz w:val="18"/>
          <w:szCs w:val="18"/>
        </w:rPr>
        <w:fldChar w:fldCharType="separate"/>
      </w:r>
      <w:r w:rsidRPr="00217B60">
        <w:rPr>
          <w:rFonts w:asciiTheme="majorBidi" w:hAnsiTheme="majorBidi" w:cstheme="majorBidi"/>
          <w:noProof/>
          <w:sz w:val="18"/>
          <w:szCs w:val="18"/>
        </w:rPr>
        <w:t xml:space="preserve">Colette Lombard Hoover, Edwin A., </w:t>
      </w:r>
      <w:r w:rsidRPr="00217B60">
        <w:rPr>
          <w:rFonts w:asciiTheme="majorBidi" w:hAnsiTheme="majorBidi" w:cstheme="majorBidi"/>
          <w:i/>
          <w:noProof/>
          <w:sz w:val="18"/>
          <w:szCs w:val="18"/>
        </w:rPr>
        <w:t>Getting Along in Family Business The Relationship Intelligence Handbook, Edisi Bahasa Indonesia,</w:t>
      </w:r>
      <w:r w:rsidRPr="00217B60">
        <w:rPr>
          <w:rFonts w:asciiTheme="majorBidi" w:hAnsiTheme="majorBidi" w:cstheme="majorBidi"/>
          <w:noProof/>
          <w:sz w:val="18"/>
          <w:szCs w:val="18"/>
        </w:rPr>
        <w:t xml:space="preserve"> (Jakarta: PT. Raja Gravindo Persada, 2010), 75.</w:t>
      </w:r>
      <w:r w:rsidRPr="00217B60">
        <w:rPr>
          <w:rFonts w:asciiTheme="majorBidi" w:hAnsiTheme="majorBidi" w:cstheme="majorBidi"/>
          <w:sz w:val="18"/>
          <w:szCs w:val="18"/>
        </w:rPr>
        <w:fldChar w:fldCharType="end"/>
      </w:r>
    </w:p>
  </w:footnote>
  <w:footnote w:id="30">
    <w:p w14:paraId="76F15530" w14:textId="77777777" w:rsidR="00217B60" w:rsidRDefault="00217B60" w:rsidP="00217B60">
      <w:pPr>
        <w:pStyle w:val="FootnoteText"/>
        <w:spacing w:before="0"/>
        <w:ind w:left="0" w:firstLine="567"/>
      </w:pPr>
      <w:r w:rsidRPr="00217B60">
        <w:rPr>
          <w:rStyle w:val="FootnoteReference"/>
          <w:rFonts w:asciiTheme="majorBidi" w:eastAsiaTheme="majorEastAsia" w:hAnsiTheme="majorBidi" w:cstheme="majorBidi"/>
          <w:sz w:val="18"/>
          <w:szCs w:val="18"/>
        </w:rPr>
        <w:footnoteRef/>
      </w:r>
      <w:r w:rsidRPr="00217B60">
        <w:rPr>
          <w:rFonts w:asciiTheme="majorBidi" w:hAnsiTheme="majorBidi" w:cstheme="majorBidi"/>
          <w:sz w:val="18"/>
          <w:szCs w:val="18"/>
        </w:rPr>
        <w:t xml:space="preserve"> </w:t>
      </w:r>
      <w:r w:rsidRPr="00217B60">
        <w:rPr>
          <w:rFonts w:asciiTheme="majorBidi" w:hAnsiTheme="majorBidi" w:cstheme="majorBidi"/>
          <w:sz w:val="18"/>
          <w:szCs w:val="18"/>
        </w:rPr>
        <w:fldChar w:fldCharType="begin" w:fldLock="1"/>
      </w:r>
      <w:r w:rsidRPr="00217B60">
        <w:rPr>
          <w:rFonts w:asciiTheme="majorBidi" w:hAnsiTheme="majorBidi" w:cstheme="majorBidi"/>
          <w:sz w:val="18"/>
          <w:szCs w:val="18"/>
        </w:rPr>
        <w:instrText>ADDIN CSL_CITATION { "citationItems" : [ { "id" : "ITEM-1", "itemData" : { "author" : [ { "dropping-particle" : "", "family" : "Giddings", "given" : "Andrew", "non-dropping-particle" : "", "parse-names" : false, "suffix" : "" } ], "id" : "ITEM-1", "issued" : { "date-parts" : [ [ "2020" ] ] }, "publisher" : "Sacred Canopy", "title" : "Elements of Sociological Theori of Religion", "type" : "book" }, "uris" : [ "http://www.mendeley.com/documents/?uuid=184d6c31-54a5-454d-92ca-1aedefeb05ac" ] } ], "mendeley" : { "formattedCitation" : "Andrew Giddings, &lt;i&gt;Elements of Sociological Theori of Religion&lt;/i&gt; (Sacred Canopy, 2020).", "manualFormatting" : "Andrew Giddings, Elements of Sociological Theori of Religion (Sacred Canopy, 2020), 42.", "plainTextFormattedCitation" : "Andrew Giddings, Elements of Sociological Theori of Religion (Sacred Canopy, 2020).", "previouslyFormattedCitation" : "Andrew Giddings, &lt;i&gt;Elements of Sociological Theori of Religion&lt;/i&gt; (Sacred Canopy, 2020)." }, "properties" : {  }, "schema" : "https://github.com/citation-style-language/schema/raw/master/csl-citation.json" }</w:instrText>
      </w:r>
      <w:r w:rsidRPr="00217B60">
        <w:rPr>
          <w:rFonts w:asciiTheme="majorBidi" w:hAnsiTheme="majorBidi" w:cstheme="majorBidi"/>
          <w:sz w:val="18"/>
          <w:szCs w:val="18"/>
        </w:rPr>
        <w:fldChar w:fldCharType="separate"/>
      </w:r>
      <w:r w:rsidRPr="00217B60">
        <w:rPr>
          <w:rFonts w:asciiTheme="majorBidi" w:hAnsiTheme="majorBidi" w:cstheme="majorBidi"/>
          <w:noProof/>
          <w:sz w:val="18"/>
          <w:szCs w:val="18"/>
        </w:rPr>
        <w:t xml:space="preserve">Andrew Giddings, </w:t>
      </w:r>
      <w:r w:rsidRPr="00217B60">
        <w:rPr>
          <w:rFonts w:asciiTheme="majorBidi" w:hAnsiTheme="majorBidi" w:cstheme="majorBidi"/>
          <w:i/>
          <w:noProof/>
          <w:sz w:val="18"/>
          <w:szCs w:val="18"/>
        </w:rPr>
        <w:t>Elements of Sociological Theori of Religion</w:t>
      </w:r>
      <w:r w:rsidRPr="00217B60">
        <w:rPr>
          <w:rFonts w:asciiTheme="majorBidi" w:hAnsiTheme="majorBidi" w:cstheme="majorBidi"/>
          <w:noProof/>
          <w:sz w:val="18"/>
          <w:szCs w:val="18"/>
        </w:rPr>
        <w:t xml:space="preserve"> (Sacred Canopy, 2020), 42.</w:t>
      </w:r>
      <w:r w:rsidRPr="00217B60">
        <w:rPr>
          <w:rFonts w:asciiTheme="majorBidi" w:hAnsiTheme="majorBidi" w:cstheme="majorBidi"/>
          <w:sz w:val="18"/>
          <w:szCs w:val="18"/>
        </w:rPr>
        <w:fldChar w:fldCharType="end"/>
      </w:r>
    </w:p>
  </w:footnote>
  <w:footnote w:id="31">
    <w:p w14:paraId="1C0AB5B0" w14:textId="4A2EE3F1"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Abdul majid", "given" : "Dian Andayani", "non-dropping-particle" : "", "parse-names" : false, "suffix" : "" } ], "id" : "ITEM-1", "issued" : { "date-parts" : [ [ "2010" ] ] }, "publisher" : "Insan Cita Utama", "publisher-place" : "Bandung", "title" : "Pedidikan Karakter dalam Perspektif Islam", "type" : "book" }, "uris" : [ "http://www.mendeley.com/documents/?uuid=e7887d7d-9a1d-458a-a28e-11caae0d8d13" ] } ], "mendeley" : { "formattedCitation" : "Dian Andayani Abdul majid, &lt;i&gt;Pedidikan Karakter Dalam Perspektif Islam&lt;/i&gt; (Bandung: Insan Cita Utama, 2010).", "manualFormatting" : "Dian Andayani Abdul Majid, Pedidikan Karakter Dalam Perspektif Islam (Bandung: Insan Cita Utama, 2010), 95.", "plainTextFormattedCitation" : "Dian Andayani Abdul majid, Pedidikan Karakter Dalam Perspektif Islam (Bandung: Insan Cita Utama, 2010).", "previouslyFormattedCitation" : "Dian Andayani Abdul majid, &lt;i&gt;Pedidikan Karakter Dalam Perspektif Islam&lt;/i&gt; (Bandung: Insan Cita Utama, 2010)." }, "properties" : {  }, "schema" : "https://github.com/citation-style-language/schema/raw/master/csl-citation.json" }</w:instrText>
      </w:r>
      <w:r w:rsidRPr="00715D43">
        <w:rPr>
          <w:rFonts w:asciiTheme="majorBidi" w:hAnsiTheme="majorBidi" w:cstheme="majorBidi"/>
          <w:sz w:val="18"/>
          <w:szCs w:val="18"/>
        </w:rPr>
        <w:fldChar w:fldCharType="separate"/>
      </w:r>
      <w:r w:rsidR="00CC155A">
        <w:rPr>
          <w:rFonts w:asciiTheme="majorBidi" w:hAnsiTheme="majorBidi" w:cstheme="majorBidi"/>
          <w:noProof/>
          <w:sz w:val="18"/>
          <w:szCs w:val="18"/>
        </w:rPr>
        <w:t xml:space="preserve">Dian Andayani Abdul </w:t>
      </w:r>
      <w:r w:rsidR="00CC155A">
        <w:rPr>
          <w:rFonts w:asciiTheme="majorBidi" w:hAnsiTheme="majorBidi" w:cstheme="majorBidi"/>
          <w:noProof/>
          <w:sz w:val="18"/>
          <w:szCs w:val="18"/>
          <w:lang w:val="en-US"/>
        </w:rPr>
        <w:t>M</w:t>
      </w:r>
      <w:r w:rsidRPr="00715D43">
        <w:rPr>
          <w:rFonts w:asciiTheme="majorBidi" w:hAnsiTheme="majorBidi" w:cstheme="majorBidi"/>
          <w:noProof/>
          <w:sz w:val="18"/>
          <w:szCs w:val="18"/>
        </w:rPr>
        <w:t xml:space="preserve">ajid, </w:t>
      </w:r>
      <w:r w:rsidRPr="00715D43">
        <w:rPr>
          <w:rFonts w:asciiTheme="majorBidi" w:hAnsiTheme="majorBidi" w:cstheme="majorBidi"/>
          <w:i/>
          <w:noProof/>
          <w:sz w:val="18"/>
          <w:szCs w:val="18"/>
        </w:rPr>
        <w:t>Pedidikan Karakter Dalam Perspektif Islam</w:t>
      </w:r>
      <w:r w:rsidRPr="00715D43">
        <w:rPr>
          <w:rFonts w:asciiTheme="majorBidi" w:hAnsiTheme="majorBidi" w:cstheme="majorBidi"/>
          <w:noProof/>
          <w:sz w:val="18"/>
          <w:szCs w:val="18"/>
        </w:rPr>
        <w:t xml:space="preserve"> (Bandung: Insan Cita Utama, 2010)</w:t>
      </w:r>
      <w:r w:rsidR="00FE3179" w:rsidRPr="00715D43">
        <w:rPr>
          <w:rFonts w:asciiTheme="majorBidi" w:hAnsiTheme="majorBidi" w:cstheme="majorBidi"/>
          <w:noProof/>
          <w:sz w:val="18"/>
          <w:szCs w:val="18"/>
          <w:lang w:val="en-US"/>
        </w:rPr>
        <w:t>, 95</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32">
    <w:p w14:paraId="0911AEB3" w14:textId="200C1EA8"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Ayatrohaedi", "given" : "", "non-dropping-particle" : "", "parse-names" : false, "suffix" : "" } ], "id" : "ITEM-1", "issued" : { "date-parts" : [ [ "1986" ] ] }, "publisher" : "Pustaka Pelajar", "publisher-place" : "Jakarta", "title" : "Kepribadian Budaya Bangsa (Local Genius)", "type" : "book" }, "uris" : [ "http://www.mendeley.com/documents/?uuid=2aa5b43a-2c1b-4b4d-b75e-ba05b4c0a0a5" ] } ], "mendeley" : { "formattedCitation" : "Ayatrohaedi, &lt;i&gt;Kepribadian Budaya Bangsa (Local Genius)&lt;/i&gt; (Jakarta: Pustaka Pelajar, 1986).", "manualFormatting" : "Ayatrohaedi, Kepribadian Budaya Bangsa (Local Genius) (Jakarta: Pustaka Pelajar, 1986), 63.", "plainTextFormattedCitation" : "Ayatrohaedi, Kepribadian Budaya Bangsa (Local Genius) (Jakarta: Pustaka Pelajar, 1986).", "previouslyFormattedCitation" : "Ayatrohaedi, &lt;i&gt;Kepribadian Budaya Bangsa (Local Genius)&lt;/i&gt; (Jakarta: Pustaka Pelajar, 1986)."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Ayatrohaedi, </w:t>
      </w:r>
      <w:r w:rsidRPr="00715D43">
        <w:rPr>
          <w:rFonts w:asciiTheme="majorBidi" w:hAnsiTheme="majorBidi" w:cstheme="majorBidi"/>
          <w:i/>
          <w:noProof/>
          <w:sz w:val="18"/>
          <w:szCs w:val="18"/>
        </w:rPr>
        <w:t>Kepribadian Budaya Bangsa (Local Genius)</w:t>
      </w:r>
      <w:r w:rsidRPr="00715D43">
        <w:rPr>
          <w:rFonts w:asciiTheme="majorBidi" w:hAnsiTheme="majorBidi" w:cstheme="majorBidi"/>
          <w:noProof/>
          <w:sz w:val="18"/>
          <w:szCs w:val="18"/>
        </w:rPr>
        <w:t xml:space="preserve"> (Jakarta: Pustaka Pelajar, 1986)</w:t>
      </w:r>
      <w:r w:rsidR="00FE3179" w:rsidRPr="00715D43">
        <w:rPr>
          <w:rFonts w:asciiTheme="majorBidi" w:hAnsiTheme="majorBidi" w:cstheme="majorBidi"/>
          <w:noProof/>
          <w:sz w:val="18"/>
          <w:szCs w:val="18"/>
          <w:lang w:val="en-US"/>
        </w:rPr>
        <w:t>, 63</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33">
    <w:p w14:paraId="4CB5E62D" w14:textId="2F448CD1"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ISBN" : "1402908229", "author" : [ { "dropping-particle" : "", "family" : "Keraf", "given" : "Gorys", "non-dropping-particle" : "", "parse-names" : false, "suffix" : "" } ], "id" : "ITEM-1", "issue" : "2007", "issued" : { "date-parts" : [ [ "2016" ] ] }, "number-of-pages" : "2010-2011", "publisher" : "PT Gramedia Pustaka Utama", "publisher-place" : "Jakarta", "title" : "Argumentasi dan Narasi", "type" : "book" }, "uris" : [ "http://www.mendeley.com/documents/?uuid=570776b4-fd5a-4445-9d20-b44d34a05bab" ] } ], "mendeley" : { "formattedCitation" : "Gorys Keraf, &lt;i&gt;Argumentasi Dan Narasi&lt;/i&gt; (Jakarta: PT Gramedia Pustaka Utama, 2016).", "manualFormatting" : "Gorys Keraf, Argumentasi Dan Narasi (Jakarta: PT Gramedia Pustaka Utama, 2016), 23.", "plainTextFormattedCitation" : "Gorys Keraf, Argumentasi Dan Narasi (Jakarta: PT Gramedia Pustaka Utama, 2016).", "previouslyFormattedCitation" : "Gorys Keraf, &lt;i&gt;Argumentasi Dan Narasi&lt;/i&gt; (Jakarta: PT Gramedia Pustaka Utama, 2016)."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Gorys Keraf, </w:t>
      </w:r>
      <w:r w:rsidRPr="00715D43">
        <w:rPr>
          <w:rFonts w:asciiTheme="majorBidi" w:hAnsiTheme="majorBidi" w:cstheme="majorBidi"/>
          <w:i/>
          <w:noProof/>
          <w:sz w:val="18"/>
          <w:szCs w:val="18"/>
        </w:rPr>
        <w:t>Argumentasi Dan Narasi</w:t>
      </w:r>
      <w:r w:rsidRPr="00715D43">
        <w:rPr>
          <w:rFonts w:asciiTheme="majorBidi" w:hAnsiTheme="majorBidi" w:cstheme="majorBidi"/>
          <w:noProof/>
          <w:sz w:val="18"/>
          <w:szCs w:val="18"/>
        </w:rPr>
        <w:t xml:space="preserve"> (Jakarta: PT Gramedia Pustaka Utama, 2016)</w:t>
      </w:r>
      <w:r w:rsidR="00FE3179" w:rsidRPr="00715D43">
        <w:rPr>
          <w:rFonts w:asciiTheme="majorBidi" w:hAnsiTheme="majorBidi" w:cstheme="majorBidi"/>
          <w:noProof/>
          <w:sz w:val="18"/>
          <w:szCs w:val="18"/>
          <w:lang w:val="en-US"/>
        </w:rPr>
        <w:t>, 23</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34">
    <w:p w14:paraId="243E10C1" w14:textId="3692409C" w:rsidR="0007497B" w:rsidRPr="00715D43" w:rsidRDefault="0007497B" w:rsidP="00217B60">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C1023A">
        <w:rPr>
          <w:rFonts w:asciiTheme="majorBidi" w:hAnsiTheme="majorBidi" w:cstheme="majorBidi"/>
          <w:sz w:val="18"/>
          <w:szCs w:val="18"/>
        </w:rPr>
        <w:instrText>ADDIN CSL_CITATION { "citationItems" : [ { "id" : "ITEM-1", "itemData" : { "ISBN" : "9786024537524", "author" : [ { "dropping-particle" : "", "family" : "Ikhsan", "given" : "Supriyanto Muh.", "non-dropping-particle" : "", "parse-names" : false, "suffix" : "" }, { "dropping-particle" : "", "family" : "Gunawan", "given" : "Ismail Suardi Wekke Fahmi", "non-dropping-particle" : "", "parse-names" : false, "suffix" : "" } ], "id" : "ITEM-1", "issued" : { "date-parts" : [ [ "2018" ] ] }, "publisher" : "Deepublish, Grup Penerbitan CV Budi Utama", "publisher-place" : "Yogyakarta", "title" : "Islam and Local Wisdom: Religious Expression In Southeast Asia", "type" : "book" }, "uris" : [ "http://www.mendeley.com/documents/?uuid=b07fbd13-f926-4994-a0d9-b098ef277662" ] } ], "mendeley" : { "formattedCitation" : "Supriyanto Muh. Ikhsan and Ismail Suardi Wekke Fahmi Gunawan, &lt;i&gt;Islam and Local Wisdom: Religious Expression In Southeast Asia&lt;/i&gt; (Yogyakarta: Deepublish, Grup Penerbitan CV Budi Utama, 2018).", "manualFormatting" : "Supriyanto Muh. Ikhsan and Ismail Suardi Wekke Fahmi Gunawan, Islam and Local Wisdom: Religious Expression In Southeast Asia (Yogyakarta: Deepublish, Grup Penerbitan CV Budi Utama, 2018), 8.", "plainTextFormattedCitation" : "Supriyanto Muh. Ikhsan and Ismail Suardi Wekke Fahmi Gunawan, Islam and Local Wisdom: Religious Expression In Southeast Asia (Yogyakarta: Deepublish, Grup Penerbitan CV Budi Utama, 2018).", "previouslyFormattedCitation" : "Supriyanto Muh. Ikhsan and Ismail Suardi Wekke Fahmi Gunawan, &lt;i&gt;Islam and Local Wisdom: Religious Expression In Southeast Asia&lt;/i&gt; (Yogyakarta: Deepublish, Grup Penerbitan CV Budi Utama, 2018)." }, "properties" : {  }, "schema" : "https://github.com/citation-style-language/schema/raw/master/csl-citation.json" }</w:instrText>
      </w:r>
      <w:r w:rsidRPr="00715D43">
        <w:rPr>
          <w:rFonts w:asciiTheme="majorBidi" w:hAnsiTheme="majorBidi" w:cstheme="majorBidi"/>
          <w:sz w:val="18"/>
          <w:szCs w:val="18"/>
        </w:rPr>
        <w:fldChar w:fldCharType="separate"/>
      </w:r>
      <w:r w:rsidR="00217B60" w:rsidRPr="00217B60">
        <w:rPr>
          <w:rFonts w:asciiTheme="majorBidi" w:hAnsiTheme="majorBidi" w:cstheme="majorBidi"/>
          <w:noProof/>
          <w:sz w:val="18"/>
          <w:szCs w:val="18"/>
        </w:rPr>
        <w:t xml:space="preserve">Supriyanto Muh. Ikhsan and Ismail Suardi Wekke Fahmi Gunawan, </w:t>
      </w:r>
      <w:r w:rsidR="00217B60" w:rsidRPr="00217B60">
        <w:rPr>
          <w:rFonts w:asciiTheme="majorBidi" w:hAnsiTheme="majorBidi" w:cstheme="majorBidi"/>
          <w:i/>
          <w:noProof/>
          <w:sz w:val="18"/>
          <w:szCs w:val="18"/>
        </w:rPr>
        <w:t>Islam and Local Wisdom: Religious Expression In Southeast Asia</w:t>
      </w:r>
      <w:r w:rsidR="00217B60" w:rsidRPr="00217B60">
        <w:rPr>
          <w:rFonts w:asciiTheme="majorBidi" w:hAnsiTheme="majorBidi" w:cstheme="majorBidi"/>
          <w:noProof/>
          <w:sz w:val="18"/>
          <w:szCs w:val="18"/>
        </w:rPr>
        <w:t xml:space="preserve"> (Yogyakarta: Deepublish, Grup Penerbitan CV Budi Utama, 2018)</w:t>
      </w:r>
      <w:r w:rsidR="00C1023A">
        <w:rPr>
          <w:rFonts w:asciiTheme="majorBidi" w:hAnsiTheme="majorBidi" w:cstheme="majorBidi"/>
          <w:noProof/>
          <w:sz w:val="18"/>
          <w:szCs w:val="18"/>
          <w:lang w:val="en-US"/>
        </w:rPr>
        <w:t>, 8</w:t>
      </w:r>
      <w:r w:rsidR="00217B60" w:rsidRPr="00217B60">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35">
    <w:p w14:paraId="4E832E61" w14:textId="20EFA3AE" w:rsidR="0007497B" w:rsidRPr="00715D43" w:rsidRDefault="0007497B" w:rsidP="00217B60">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C1023A">
        <w:rPr>
          <w:rFonts w:asciiTheme="majorBidi" w:hAnsiTheme="majorBidi" w:cstheme="majorBidi"/>
          <w:sz w:val="18"/>
          <w:szCs w:val="18"/>
        </w:rPr>
        <w:instrText>ADDIN CSL_CITATION { "citationItems" : [ { "id" : "ITEM-1", "itemData" : { "author" : [ { "dropping-particle" : "", "family" : "Abdullah", "given" : "M. Amin", "non-dropping-particle" : "", "parse-names" : false, "suffix" : "" } ], "id" : "ITEM-1", "issued" : { "date-parts" : [ [ "2012" ] ] }, "number-of-pages" : "1-434", "publisher" : "Pustaka Pelajar", "publisher-place" : "Jogjakarta", "title" : "Islamic Studies di Perguruan Tinggi Pendekatan Interaktif Interkonektif", "type" : "book" }, "uris" : [ "http://www.mendeley.com/documents/?uuid=f46728a6-bb1b-419c-a488-cb71d3181bb2" ] } ], "mendeley" : { "formattedCitation" : "M. Amin Abdullah, &lt;i&gt;Islamic Studies Di Perguruan Tinggi Pendekatan Interaktif Interkonektif&lt;/i&gt; (Jogjakarta: Pustaka Pelajar, 2012).", "plainTextFormattedCitation" : "M. Amin Abdullah, Islamic Studies Di Perguruan Tinggi Pendekatan Interaktif Interkonektif (Jogjakarta: Pustaka Pelajar, 2012).", "previouslyFormattedCitation" : "M. Amin Abdullah, &lt;i&gt;Islamic Studies Di Perguruan Tinggi Pendekatan Interaktif Interkonektif&lt;/i&gt; (Jogjakarta: Pustaka Pelajar, 2012)." }, "properties" : {  }, "schema" : "https://github.com/citation-style-language/schema/raw/master/csl-citation.json" }</w:instrText>
      </w:r>
      <w:r w:rsidRPr="00715D43">
        <w:rPr>
          <w:rFonts w:asciiTheme="majorBidi" w:hAnsiTheme="majorBidi" w:cstheme="majorBidi"/>
          <w:sz w:val="18"/>
          <w:szCs w:val="18"/>
        </w:rPr>
        <w:fldChar w:fldCharType="separate"/>
      </w:r>
      <w:r w:rsidR="00217B60" w:rsidRPr="00217B60">
        <w:rPr>
          <w:rFonts w:asciiTheme="majorBidi" w:hAnsiTheme="majorBidi" w:cstheme="majorBidi"/>
          <w:noProof/>
          <w:sz w:val="18"/>
          <w:szCs w:val="18"/>
        </w:rPr>
        <w:t xml:space="preserve">M. Amin Abdullah, </w:t>
      </w:r>
      <w:r w:rsidR="00217B60" w:rsidRPr="00217B60">
        <w:rPr>
          <w:rFonts w:asciiTheme="majorBidi" w:hAnsiTheme="majorBidi" w:cstheme="majorBidi"/>
          <w:i/>
          <w:noProof/>
          <w:sz w:val="18"/>
          <w:szCs w:val="18"/>
        </w:rPr>
        <w:t>Islamic Studies Di Perguruan Tinggi Pendekatan Interaktif Interkonektif</w:t>
      </w:r>
      <w:r w:rsidR="00217B60" w:rsidRPr="00217B60">
        <w:rPr>
          <w:rFonts w:asciiTheme="majorBidi" w:hAnsiTheme="majorBidi" w:cstheme="majorBidi"/>
          <w:noProof/>
          <w:sz w:val="18"/>
          <w:szCs w:val="18"/>
        </w:rPr>
        <w:t xml:space="preserve"> (Jogjakarta: Pustaka Pelajar, 2012)</w:t>
      </w:r>
      <w:r w:rsidR="003D1479">
        <w:rPr>
          <w:rFonts w:asciiTheme="majorBidi" w:hAnsiTheme="majorBidi" w:cstheme="majorBidi"/>
          <w:noProof/>
          <w:sz w:val="18"/>
          <w:szCs w:val="18"/>
          <w:lang w:val="en-US"/>
        </w:rPr>
        <w:t>, 107</w:t>
      </w:r>
      <w:r w:rsidR="00217B60" w:rsidRPr="00217B60">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36">
    <w:p w14:paraId="256E4548" w14:textId="689CCC06"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Azra", "given" : "Azyumardi", "non-dropping-particle" : "", "parse-names" : false, "suffix" : "" } ], "id" : "ITEM-1", "issued" : { "date-parts" : [ [ "1998" ] ] }, "publisher" : "Logos Wacana Ilmu", "publisher-place" : "Jakarta", "title" : "Esei-esei Intelektual Muslim dan Pendidikan Islam", "type" : "book" }, "uris" : [ "http://www.mendeley.com/documents/?uuid=af07a76e-3e9d-4cd1-bf8e-1463faae104a" ] } ], "mendeley" : { "formattedCitation" : "Azyumardi Azra, &lt;i&gt;Esei-Esei Intelektual Muslim Dan Pendidikan Islam&lt;/i&gt; (Jakarta: Logos Wacana Ilmu, 1998).", "manualFormatting" : "Azyumardi Azra, Esei-Esei Intelektual Muslim Dan Pendidikan Islam (Jakarta: Logos Wacana Ilmu, 1998), 39.", "plainTextFormattedCitation" : "Azyumardi Azra, Esei-Esei Intelektual Muslim Dan Pendidikan Islam (Jakarta: Logos Wacana Ilmu, 1998).", "previouslyFormattedCitation" : "Azyumardi Azra, &lt;i&gt;Esei-Esei Intelektual Muslim Dan Pendidikan Islam&lt;/i&gt; (Jakarta: Logos Wacana Ilmu, 1998)."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Azyumardi Azra, </w:t>
      </w:r>
      <w:r w:rsidRPr="00715D43">
        <w:rPr>
          <w:rFonts w:asciiTheme="majorBidi" w:hAnsiTheme="majorBidi" w:cstheme="majorBidi"/>
          <w:i/>
          <w:noProof/>
          <w:sz w:val="18"/>
          <w:szCs w:val="18"/>
        </w:rPr>
        <w:t>Esei-Esei Intelektual Muslim Dan Pendidikan Islam</w:t>
      </w:r>
      <w:r w:rsidRPr="00715D43">
        <w:rPr>
          <w:rFonts w:asciiTheme="majorBidi" w:hAnsiTheme="majorBidi" w:cstheme="majorBidi"/>
          <w:noProof/>
          <w:sz w:val="18"/>
          <w:szCs w:val="18"/>
        </w:rPr>
        <w:t xml:space="preserve"> (Jakarta: Logos Wacana Ilmu, 1998)</w:t>
      </w:r>
      <w:r w:rsidR="00FE3179" w:rsidRPr="00715D43">
        <w:rPr>
          <w:rFonts w:asciiTheme="majorBidi" w:hAnsiTheme="majorBidi" w:cstheme="majorBidi"/>
          <w:noProof/>
          <w:sz w:val="18"/>
          <w:szCs w:val="18"/>
          <w:lang w:val="en-US"/>
        </w:rPr>
        <w:t>, 39</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37">
    <w:p w14:paraId="224F022A" w14:textId="74A499C4"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Mulyana", "given" : "Rohmat", "non-dropping-particle" : "", "parse-names" : false, "suffix" : "" } ], "id" : "ITEM-1", "issued" : { "date-parts" : [ [ "2004" ] ] }, "publisher" : "CV. Alfabeta", "publisher-place" : "Bandung", "title" : "Mengartikulasi Pendidikan Nilai", "type" : "book" }, "uris" : [ "http://www.mendeley.com/documents/?uuid=2a955b7b-0d22-4e91-adde-cffc4f2df46d" ] } ], "mendeley" : { "formattedCitation" : "Rohmat Mulyana, &lt;i&gt;Mengartikulasi Pendidikan Nilai&lt;/i&gt; (Bandung: CV. Alfabeta, 2004).", "manualFormatting" : "Rohmat Mulyana, Mengartikulasi Pendidikan Nilai (Bandung: CV. Alfabeta, 2004), 67.", "plainTextFormattedCitation" : "Rohmat Mulyana, Mengartikulasi Pendidikan Nilai (Bandung: CV. Alfabeta, 2004).", "previouslyFormattedCitation" : "Rohmat Mulyana, &lt;i&gt;Mengartikulasi Pendidikan Nilai&lt;/i&gt; (Bandung: CV. Alfabeta, 2004)."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Rohmat Mulyana, </w:t>
      </w:r>
      <w:r w:rsidRPr="00715D43">
        <w:rPr>
          <w:rFonts w:asciiTheme="majorBidi" w:hAnsiTheme="majorBidi" w:cstheme="majorBidi"/>
          <w:i/>
          <w:noProof/>
          <w:sz w:val="18"/>
          <w:szCs w:val="18"/>
        </w:rPr>
        <w:t>Mengartikulasi Pendidikan Nilai</w:t>
      </w:r>
      <w:r w:rsidRPr="00715D43">
        <w:rPr>
          <w:rFonts w:asciiTheme="majorBidi" w:hAnsiTheme="majorBidi" w:cstheme="majorBidi"/>
          <w:noProof/>
          <w:sz w:val="18"/>
          <w:szCs w:val="18"/>
        </w:rPr>
        <w:t xml:space="preserve"> (Bandung: CV. Alfabeta, 2004)</w:t>
      </w:r>
      <w:r w:rsidR="00FE3179" w:rsidRPr="00715D43">
        <w:rPr>
          <w:rFonts w:asciiTheme="majorBidi" w:hAnsiTheme="majorBidi" w:cstheme="majorBidi"/>
          <w:noProof/>
          <w:sz w:val="18"/>
          <w:szCs w:val="18"/>
          <w:lang w:val="en-US"/>
        </w:rPr>
        <w:t>, 67</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38">
    <w:p w14:paraId="2EA376DD" w14:textId="43030293"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AD38CA" w:rsidRPr="00715D43">
        <w:rPr>
          <w:rFonts w:asciiTheme="majorBidi" w:hAnsiTheme="majorBidi" w:cstheme="majorBidi"/>
          <w:sz w:val="18"/>
          <w:szCs w:val="18"/>
        </w:rPr>
        <w:instrText>ADDIN CSL_CITATION { "citationItems" : [ { "id" : "ITEM-1", "itemData" : { "author" : [ { "dropping-particle" : "", "family" : "Diem", "given" : "Anson Ferdiant", "non-dropping-particle" : "", "parse-names" : false, "suffix" : "" } ], "container-title" : "Berkala Teknik, U", "id" : "ITEM-1", "issue" : "4", "issued" : { "date-parts" : [ [ "2012" ] ] }, "page" : "299 - 305", "title" : "Wisdom of the locality (sebuah kajian: kearifan lokal dalam arsitektur tradisional Palembang)", "type" : "article-journal", "volume" : "2" }, "uris" : [ "http://www.mendeley.com/documents/?uuid=82fb2cba-cf13-471d-866f-6de64c78664b" ] } ], "mendeley" : { "formattedCitation" : "Anson Ferdiant Diem, \u2018Wisdom of the Locality (Sebuah Kajian: Kearifan Lokal Dalam Arsitektur Tradisional Palembang)\u2019, &lt;i&gt;Berkala Teknik, U&lt;/i&gt;, 2.4 (2012), 299\u2013305.", "plainTextFormattedCitation" : "Anson Ferdiant Diem, \u2018Wisdom of the Locality (Sebuah Kajian: Kearifan Lokal Dalam Arsitektur Tradisional Palembang)\u2019, Berkala Teknik, U, 2.4 (2012), 299\u2013305.", "previouslyFormattedCitation" : "Anson Ferdiant Diem, \u2018Wisdom of the Locality (Sebuah Kajian: Kearifan Lokal Dalam Arsitektur Tradisional Palembang)\u2019, &lt;i&gt;Berkala Teknik, U&lt;/i&gt;, 2.4 (2012), 299\u2013305." }, "properties" : {  }, "schema" : "https://github.com/citation-style-language/schema/raw/master/csl-citation.json" }</w:instrText>
      </w:r>
      <w:r w:rsidRPr="00715D43">
        <w:rPr>
          <w:rFonts w:asciiTheme="majorBidi" w:hAnsiTheme="majorBidi" w:cstheme="majorBidi"/>
          <w:sz w:val="18"/>
          <w:szCs w:val="18"/>
        </w:rPr>
        <w:fldChar w:fldCharType="separate"/>
      </w:r>
      <w:r w:rsidR="00EF718D">
        <w:rPr>
          <w:rFonts w:asciiTheme="majorBidi" w:hAnsiTheme="majorBidi" w:cstheme="majorBidi"/>
          <w:noProof/>
          <w:sz w:val="18"/>
          <w:szCs w:val="18"/>
        </w:rPr>
        <w:t>Anson Ferdiant Diem,</w:t>
      </w:r>
      <w:r w:rsidR="00EF718D">
        <w:rPr>
          <w:rFonts w:asciiTheme="majorBidi" w:hAnsiTheme="majorBidi" w:cstheme="majorBidi"/>
          <w:noProof/>
          <w:sz w:val="18"/>
          <w:szCs w:val="18"/>
          <w:lang w:val="en-US"/>
        </w:rPr>
        <w:t xml:space="preserve"> </w:t>
      </w:r>
      <w:r w:rsidRPr="00DF7791">
        <w:rPr>
          <w:rFonts w:asciiTheme="majorBidi" w:hAnsiTheme="majorBidi" w:cstheme="majorBidi"/>
          <w:i/>
          <w:iCs/>
          <w:noProof/>
          <w:sz w:val="18"/>
          <w:szCs w:val="18"/>
        </w:rPr>
        <w:t>‘Wisdom of the Locality (Sebuah Kajian: Kearifan Lokal Dalam Arsitektur Tradisional Palembang)’,</w:t>
      </w:r>
      <w:r w:rsidRPr="00715D43">
        <w:rPr>
          <w:rFonts w:asciiTheme="majorBidi" w:hAnsiTheme="majorBidi" w:cstheme="majorBidi"/>
          <w:noProof/>
          <w:sz w:val="18"/>
          <w:szCs w:val="18"/>
        </w:rPr>
        <w:t xml:space="preserve"> </w:t>
      </w:r>
      <w:r w:rsidRPr="00DF7791">
        <w:rPr>
          <w:rFonts w:asciiTheme="majorBidi" w:hAnsiTheme="majorBidi" w:cstheme="majorBidi"/>
          <w:iCs/>
          <w:noProof/>
          <w:sz w:val="18"/>
          <w:szCs w:val="18"/>
        </w:rPr>
        <w:t>Berkala Teknik, U, 2.4 (2012), 299–305.</w:t>
      </w:r>
      <w:r w:rsidRPr="00715D43">
        <w:rPr>
          <w:rFonts w:asciiTheme="majorBidi" w:hAnsiTheme="majorBidi" w:cstheme="majorBidi"/>
          <w:sz w:val="18"/>
          <w:szCs w:val="18"/>
        </w:rPr>
        <w:fldChar w:fldCharType="end"/>
      </w:r>
    </w:p>
  </w:footnote>
  <w:footnote w:id="39">
    <w:p w14:paraId="0B69D236" w14:textId="6AF9DE2B" w:rsidR="0007497B" w:rsidRPr="00715D43" w:rsidRDefault="0007497B" w:rsidP="00FE3179">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Dakir, Fauzi", "given" : "Ahmad", "non-dropping-particle" : "", "parse-names" : false, "suffix" : "" }, { "dropping-particle" : "", "family" : "Anwar", "given" : "Khairil", "non-dropping-particle" : "", "parse-names" : false, "suffix" : "" } ], "container-title" : "International Journal of Innovation, Creativity and Change", "id" : "ITEM-1", "issue" : "3", "issued" : { "date-parts" : [ [ "2020" ] ] }, "page" : "1603-1620", "title" : "Pesantren Quality Management ; Government Intervention in the Policy of the Pesantren Law in Indonesia", "type" : "article-journal", "volume" : "14" }, "uris" : [ "http://www.mendeley.com/documents/?uuid=ef4ccdb9-d16f-4da7-a22d-2ab0dc294fac" ] } ], "mendeley" : { "formattedCitation" : "Ahmad Dakir, Fauzi and Khairil Anwar, \u2018Pesantren Quality Management\u202f; Government Intervention in the Policy of the Pesantren Law in Indonesia\u2019, &lt;i&gt;International Journal of Innovation, Creativity and Change&lt;/i&gt;, 14.3 (2020), 1603\u201320 &lt;https://www.google.com/url?sa=t&amp;rct=j&amp;q=&amp;esrc=s&amp;source=web&amp;cd=&amp;cad=rja&amp;uact=8&amp;ved=2ahUKEwiEte31heTrAhWMbisKHS0XDsoQFjABegQIAhAB&amp;url=https%3A%2F%2Fwww.ijicc.net%2Fimages%2FVol_14%2FIss_3%2F14396_Dakir_2020_E_R.pdf&amp;usg=AOvVaw2mimeNV7pqZhIKeVUH6VxH&gt;.", "manualFormatting" : "Ahmad Dakir, Fauzi and Khairil Anwar, \u2018Pesantren Quality Management\u202f; Government Intervention in the Policy of the Pesantren Law in Indonesia\u2019, International Journal of Innovation, Creativity and Change, 14.3 (2020), 1603\u201320 ", "plainTextFormattedCitation" : "Ahmad Dakir, Fauzi and Khairil Anwar, \u2018Pesantren Quality Management\u202f; Government Intervention in the Policy of the Pesantren Law in Indonesia\u2019, International Journal of Innovation, Creativity and Change, 14.3 (2020), 1603\u201320 .", "previouslyFormattedCitation" : "Ahmad Dakir, Fauzi and Khairil Anwar, \u2018Pesantren Quality Management\u202f; Government Intervention in the Policy of the Pesantren Law in Indonesia\u2019, &lt;i&gt;International Journal of Innovation, Creativity and Change&lt;/i&gt;, 14.3 (2020), 1603\u201320 &lt;https://www.google.com/url?sa=t&amp;rct=j&amp;q=&amp;esrc=s&amp;source=web&amp;cd=&amp;cad=rja&amp;uact=8&amp;ved=2ahUKEwiEte31heTrAhWMbisKHS0XDsoQFjABegQIAhAB&amp;url=https%3A%2F%2Fwww.ijicc.net%2Fimages%2FVol_14%2FIss_3%2F14396_Dakir_2020_E_R.pdf&amp;usg=AOvVaw2mimeNV7pqZhIKeVUH6VxH&gt;." }, "properties" : {  }, "schema" : "https://github.com/citation-style-language/schema/raw/master/csl-citation.json" }</w:instrText>
      </w:r>
      <w:r w:rsidRPr="00715D43">
        <w:rPr>
          <w:rFonts w:asciiTheme="majorBidi" w:hAnsiTheme="majorBidi" w:cstheme="majorBidi"/>
          <w:sz w:val="18"/>
          <w:szCs w:val="18"/>
        </w:rPr>
        <w:fldChar w:fldCharType="separate"/>
      </w:r>
      <w:r w:rsidR="00AD38CA" w:rsidRPr="00715D43">
        <w:rPr>
          <w:rFonts w:asciiTheme="majorBidi" w:hAnsiTheme="majorBidi" w:cstheme="majorBidi"/>
          <w:noProof/>
          <w:sz w:val="18"/>
          <w:szCs w:val="18"/>
        </w:rPr>
        <w:t xml:space="preserve">Ahmad </w:t>
      </w:r>
      <w:r w:rsidR="00EF718D">
        <w:rPr>
          <w:rFonts w:asciiTheme="majorBidi" w:hAnsiTheme="majorBidi" w:cstheme="majorBidi"/>
          <w:noProof/>
          <w:sz w:val="18"/>
          <w:szCs w:val="18"/>
        </w:rPr>
        <w:t>Dakir, Fauzi and Khairil Anwar,</w:t>
      </w:r>
      <w:r w:rsidR="00EF718D">
        <w:rPr>
          <w:rFonts w:asciiTheme="majorBidi" w:hAnsiTheme="majorBidi" w:cstheme="majorBidi"/>
          <w:noProof/>
          <w:sz w:val="18"/>
          <w:szCs w:val="18"/>
          <w:lang w:val="en-US"/>
        </w:rPr>
        <w:t xml:space="preserve"> </w:t>
      </w:r>
      <w:r w:rsidR="00AD38CA" w:rsidRPr="00DF7791">
        <w:rPr>
          <w:rFonts w:asciiTheme="majorBidi" w:hAnsiTheme="majorBidi" w:cstheme="majorBidi"/>
          <w:i/>
          <w:iCs/>
          <w:noProof/>
          <w:sz w:val="18"/>
          <w:szCs w:val="18"/>
        </w:rPr>
        <w:t>‘Pesantren Quality Management ; Government Intervention in the Policy of the Pesantren Law in Indonesia’,</w:t>
      </w:r>
      <w:r w:rsidR="00AD38CA" w:rsidRPr="00715D43">
        <w:rPr>
          <w:rFonts w:asciiTheme="majorBidi" w:hAnsiTheme="majorBidi" w:cstheme="majorBidi"/>
          <w:noProof/>
          <w:sz w:val="18"/>
          <w:szCs w:val="18"/>
        </w:rPr>
        <w:t xml:space="preserve"> </w:t>
      </w:r>
      <w:r w:rsidR="00AD38CA" w:rsidRPr="00DF7791">
        <w:rPr>
          <w:rFonts w:asciiTheme="majorBidi" w:hAnsiTheme="majorBidi" w:cstheme="majorBidi"/>
          <w:iCs/>
          <w:noProof/>
          <w:sz w:val="18"/>
          <w:szCs w:val="18"/>
        </w:rPr>
        <w:t xml:space="preserve">International Journal of Innovation, Creativity and Change, 14.3 (2020), 1603–20 </w:t>
      </w:r>
      <w:r w:rsidRPr="00715D43">
        <w:rPr>
          <w:rFonts w:asciiTheme="majorBidi" w:hAnsiTheme="majorBidi" w:cstheme="majorBidi"/>
          <w:sz w:val="18"/>
          <w:szCs w:val="18"/>
        </w:rPr>
        <w:fldChar w:fldCharType="end"/>
      </w:r>
    </w:p>
  </w:footnote>
  <w:footnote w:id="40">
    <w:p w14:paraId="71AB4284" w14:textId="6F1C8313"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Frondizi", "given" : "Risieri", "non-dropping-particle" : "", "parse-names" : false, "suffix" : "" } ], "id" : "ITEM-1", "issued" : { "date-parts" : [ [ "1963" ] ] }, "publisher" : "Pustaka Pelajar", "publisher-place" : "Jogjakarta", "title" : "Filsafat Nilai, Terj Cuk Ananta Wjaya dengan Judul aslinya What is Value", "type" : "book" }, "uris" : [ "http://www.mendeley.com/documents/?uuid=049f8e3f-5910-4ecb-8b37-af464b0a51b2" ] } ], "mendeley" : { "formattedCitation" : "Risieri Frondizi, &lt;i&gt;Filsafat Nilai, Terj Cuk Ananta Wjaya Dengan Judul Aslinya What Is Value&lt;/i&gt; (Jogjakarta: Pustaka Pelajar, 1963).", "manualFormatting" : "Risieri Frondizi, Filsafat Nilai, Terj Cuk Ananta Wjaya Dengan Judul Aslinya What Is Value (Jogjakarta: Pustaka Pelajar, 1963), 77.", "plainTextFormattedCitation" : "Risieri Frondizi, Filsafat Nilai, Terj Cuk Ananta Wjaya Dengan Judul Aslinya What Is Value (Jogjakarta: Pustaka Pelajar, 1963).", "previouslyFormattedCitation" : "Risieri Frondizi, &lt;i&gt;Filsafat Nilai, Terj Cuk Ananta Wjaya Dengan Judul Aslinya What Is Value&lt;/i&gt; (Jogjakarta: Pustaka Pelajar, 1963)."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Risieri Frondizi, </w:t>
      </w:r>
      <w:r w:rsidRPr="00715D43">
        <w:rPr>
          <w:rFonts w:asciiTheme="majorBidi" w:hAnsiTheme="majorBidi" w:cstheme="majorBidi"/>
          <w:i/>
          <w:noProof/>
          <w:sz w:val="18"/>
          <w:szCs w:val="18"/>
        </w:rPr>
        <w:t>Filsafat Nilai, Terj Cuk Ananta Wjaya Dengan Judul Aslinya What Is Value</w:t>
      </w:r>
      <w:r w:rsidRPr="00715D43">
        <w:rPr>
          <w:rFonts w:asciiTheme="majorBidi" w:hAnsiTheme="majorBidi" w:cstheme="majorBidi"/>
          <w:noProof/>
          <w:sz w:val="18"/>
          <w:szCs w:val="18"/>
        </w:rPr>
        <w:t xml:space="preserve"> (Jogjakarta: Pustaka Pelajar, 1963)</w:t>
      </w:r>
      <w:r w:rsidR="003D242D" w:rsidRPr="00715D43">
        <w:rPr>
          <w:rFonts w:asciiTheme="majorBidi" w:hAnsiTheme="majorBidi" w:cstheme="majorBidi"/>
          <w:noProof/>
          <w:sz w:val="18"/>
          <w:szCs w:val="18"/>
          <w:lang w:val="en-US"/>
        </w:rPr>
        <w:t>, 77</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41">
    <w:p w14:paraId="419F0359" w14:textId="43002BFC"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Agustian", "given" : "Ary Ginanjar", "non-dropping-particle" : "", "parse-names" : false, "suffix" : "" } ], "id" : "ITEM-1", "issued" : { "date-parts" : [ [ "2009" ] ] }, "publisher" : "AGRA Publishing", "publisher-place" : "Jakarta", "title" : "ESQ: Emotional Spiritual Quotient", "type" : "book" }, "uris" : [ "http://www.mendeley.com/documents/?uuid=cf994f9a-bf37-432f-8824-fdbfff6855d0" ] } ], "mendeley" : { "formattedCitation" : "Ary Ginanjar Agustian, &lt;i&gt;ESQ: Emotional Spiritual Quotient&lt;/i&gt; (Jakarta: AGRA Publishing, 2009).", "manualFormatting" : "Ary Ginanjar Agustian, ESQ: Emotional Spiritual Quotient (Jakarta: AGRA Publishing, 2009), 93.", "plainTextFormattedCitation" : "Ary Ginanjar Agustian, ESQ: Emotional Spiritual Quotient (Jakarta: AGRA Publishing, 2009).", "previouslyFormattedCitation" : "Ary Ginanjar Agustian, &lt;i&gt;ESQ: Emotional Spiritual Quotient&lt;/i&gt; (Jakarta: AGRA Publishing, 2009)."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Ary Ginanjar Agustian, </w:t>
      </w:r>
      <w:r w:rsidRPr="00715D43">
        <w:rPr>
          <w:rFonts w:asciiTheme="majorBidi" w:hAnsiTheme="majorBidi" w:cstheme="majorBidi"/>
          <w:i/>
          <w:noProof/>
          <w:sz w:val="18"/>
          <w:szCs w:val="18"/>
        </w:rPr>
        <w:t>ESQ: Emotional Spiritual Quotient</w:t>
      </w:r>
      <w:r w:rsidRPr="00715D43">
        <w:rPr>
          <w:rFonts w:asciiTheme="majorBidi" w:hAnsiTheme="majorBidi" w:cstheme="majorBidi"/>
          <w:noProof/>
          <w:sz w:val="18"/>
          <w:szCs w:val="18"/>
        </w:rPr>
        <w:t xml:space="preserve"> (Jakarta: AGRA Publishing, 2009)</w:t>
      </w:r>
      <w:r w:rsidR="003D242D" w:rsidRPr="00715D43">
        <w:rPr>
          <w:rFonts w:asciiTheme="majorBidi" w:hAnsiTheme="majorBidi" w:cstheme="majorBidi"/>
          <w:noProof/>
          <w:sz w:val="18"/>
          <w:szCs w:val="18"/>
          <w:lang w:val="en-US"/>
        </w:rPr>
        <w:t>, 93</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42">
    <w:p w14:paraId="185B94AC" w14:textId="03C83B41"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Viktor Emil Frankl", "given" : "", "non-dropping-particle" : "", "parse-names" : false, "suffix" : "" } ], "id" : "ITEM-1", "issued" : { "date-parts" : [ [ "1969" ] ] }, "publisher" : "Plume book", "publisher-place" : "New York", "title" : "The Will to Meaning", "type" : "book" }, "uris" : [ "http://www.mendeley.com/documents/?uuid=a4e6f416-123d-46cd-b33e-7eee004df768" ] } ], "mendeley" : { "formattedCitation" : "Viktor Emil Frankl, &lt;i&gt;The Will to Meaning&lt;/i&gt; (New York: Plume book, 1969).", "manualFormatting" : "Viktor Emil Frankl, The Will to Meaning (New York: Plume book, 1969), 41.", "plainTextFormattedCitation" : "Viktor Emil Frankl, The Will to Meaning (New York: Plume book, 1969).", "previouslyFormattedCitation" : "Viktor Emil Frankl, &lt;i&gt;The Will to Meaning&lt;/i&gt; (New York: Plume book, 1969)."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Viktor Emil Frankl, </w:t>
      </w:r>
      <w:r w:rsidRPr="00715D43">
        <w:rPr>
          <w:rFonts w:asciiTheme="majorBidi" w:hAnsiTheme="majorBidi" w:cstheme="majorBidi"/>
          <w:i/>
          <w:noProof/>
          <w:sz w:val="18"/>
          <w:szCs w:val="18"/>
        </w:rPr>
        <w:t>The Will to Meaning</w:t>
      </w:r>
      <w:r w:rsidRPr="00715D43">
        <w:rPr>
          <w:rFonts w:asciiTheme="majorBidi" w:hAnsiTheme="majorBidi" w:cstheme="majorBidi"/>
          <w:noProof/>
          <w:sz w:val="18"/>
          <w:szCs w:val="18"/>
        </w:rPr>
        <w:t xml:space="preserve"> (New York: Plume book, 1969)</w:t>
      </w:r>
      <w:r w:rsidR="003D242D" w:rsidRPr="00715D43">
        <w:rPr>
          <w:rFonts w:asciiTheme="majorBidi" w:hAnsiTheme="majorBidi" w:cstheme="majorBidi"/>
          <w:noProof/>
          <w:sz w:val="18"/>
          <w:szCs w:val="18"/>
          <w:lang w:val="en-US"/>
        </w:rPr>
        <w:t>, 41</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43">
    <w:p w14:paraId="3411616B" w14:textId="3A60319F"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00D23CDF">
        <w:rPr>
          <w:rFonts w:asciiTheme="majorBidi" w:hAnsiTheme="majorBidi" w:cstheme="majorBidi"/>
          <w:sz w:val="18"/>
          <w:szCs w:val="18"/>
          <w:lang w:val="en-US"/>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Morrish", "given" : "Ivor", "non-dropping-particle" : "", "parse-names" : false, "suffix" : "" } ], "id" : "ITEM-1", "issued" : { "date-parts" : [ [ "1976" ] ] }, "publisher" : "University of Chicago Press", "publisher-place" : "London", "title" : "Aspects of Educational Change", "type" : "book" }, "uris" : [ "http://www.mendeley.com/documents/?uuid=9661783d-a7e1-4b87-8ef3-8879eb35aa86" ] } ], "mendeley" : { "formattedCitation" : "Ivor Morrish, &lt;i&gt;Aspects of Educational Change&lt;/i&gt; (London: University of Chicago Press, 1976).", "manualFormatting" : "Ivor Morrish, Aspects of Educational Change (London: University of Chicago Press, 1976), 72.", "plainTextFormattedCitation" : "Ivor Morrish, Aspects of Educational Change (London: University of Chicago Press, 1976).", "previouslyFormattedCitation" : "Ivor Morrish, &lt;i&gt;Aspects of Educational Change&lt;/i&gt; (London: University of Chicago Press, 1976)."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Ivor Morrish, </w:t>
      </w:r>
      <w:r w:rsidRPr="00715D43">
        <w:rPr>
          <w:rFonts w:asciiTheme="majorBidi" w:hAnsiTheme="majorBidi" w:cstheme="majorBidi"/>
          <w:i/>
          <w:noProof/>
          <w:sz w:val="18"/>
          <w:szCs w:val="18"/>
        </w:rPr>
        <w:t>Aspects of Educational Change</w:t>
      </w:r>
      <w:r w:rsidRPr="00715D43">
        <w:rPr>
          <w:rFonts w:asciiTheme="majorBidi" w:hAnsiTheme="majorBidi" w:cstheme="majorBidi"/>
          <w:noProof/>
          <w:sz w:val="18"/>
          <w:szCs w:val="18"/>
        </w:rPr>
        <w:t xml:space="preserve"> (London: University of Chicago Press, 1976)</w:t>
      </w:r>
      <w:r w:rsidR="003D242D" w:rsidRPr="00715D43">
        <w:rPr>
          <w:rFonts w:asciiTheme="majorBidi" w:hAnsiTheme="majorBidi" w:cstheme="majorBidi"/>
          <w:noProof/>
          <w:sz w:val="18"/>
          <w:szCs w:val="18"/>
          <w:lang w:val="en-US"/>
        </w:rPr>
        <w:t>, 72</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44">
    <w:p w14:paraId="465EF77D" w14:textId="7A59718F"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Madjid", "given" : "Nurcholish", "non-dropping-particle" : "", "parse-names" : false, "suffix" : "" } ], "id" : "ITEM-1", "issued" : { "date-parts" : [ [ "1985" ] ] }, "number-of-pages" : "1-150", "publisher" : "P3M", "publisher-place" : "Jakarta", "title" : "Merumuskan Kembali Tujuan Pendidikan Islam, dalam Dawam Rahardjo (ed), Pergulatan Dunia Pesantren: Membangun dari bawah", "type" : "book" }, "uris" : [ "http://www.mendeley.com/documents/?uuid=cb015efd-a06b-4c38-a317-de9946d20466" ] } ], "mendeley" : { "formattedCitation" : "Nurcholish Madjid, &lt;i&gt;Merumuskan Kembali Tujuan Pendidikan Islam, Dalam Dawam Rahardjo (Ed), Pergulatan Dunia Pesantren: Membangun Dari Bawah&lt;/i&gt; (Jakarta: P3M, 1985).", "manualFormatting" : "Nurcholish Madjid, Merumuskan Kembali Tujuan Pendidikan Islam, Dalam Dawam Rahardjo (Ed), Pergulatan Dunia Pesantren: Membangun Dari Bawah (Jakarta: P3M, 1985), 57.", "plainTextFormattedCitation" : "Nurcholish Madjid, Merumuskan Kembali Tujuan Pendidikan Islam, Dalam Dawam Rahardjo (Ed), Pergulatan Dunia Pesantren: Membangun Dari Bawah (Jakarta: P3M, 1985).", "previouslyFormattedCitation" : "Nurcholish Madjid, &lt;i&gt;Merumuskan Kembali Tujuan Pendidikan Islam, Dalam Dawam Rahardjo (Ed), Pergulatan Dunia Pesantren: Membangun Dari Bawah&lt;/i&gt; (Jakarta: P3M, 1985)."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Nurcholish Madjid, </w:t>
      </w:r>
      <w:r w:rsidRPr="00715D43">
        <w:rPr>
          <w:rFonts w:asciiTheme="majorBidi" w:hAnsiTheme="majorBidi" w:cstheme="majorBidi"/>
          <w:i/>
          <w:noProof/>
          <w:sz w:val="18"/>
          <w:szCs w:val="18"/>
        </w:rPr>
        <w:t>Merumuskan Kembali Tujuan Pendidikan Islam, Dalam Dawam Rahardjo (Ed), Pergulatan Dunia Pesantren: Membangun Dari Bawah</w:t>
      </w:r>
      <w:r w:rsidRPr="00715D43">
        <w:rPr>
          <w:rFonts w:asciiTheme="majorBidi" w:hAnsiTheme="majorBidi" w:cstheme="majorBidi"/>
          <w:noProof/>
          <w:sz w:val="18"/>
          <w:szCs w:val="18"/>
        </w:rPr>
        <w:t xml:space="preserve"> (Jakarta: P3M, 1985)</w:t>
      </w:r>
      <w:r w:rsidR="003D242D" w:rsidRPr="00715D43">
        <w:rPr>
          <w:rFonts w:asciiTheme="majorBidi" w:hAnsiTheme="majorBidi" w:cstheme="majorBidi"/>
          <w:noProof/>
          <w:sz w:val="18"/>
          <w:szCs w:val="18"/>
          <w:lang w:val="en-US"/>
        </w:rPr>
        <w:t>, 57</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45">
    <w:p w14:paraId="3898A236" w14:textId="03DCBA03"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C1023A">
        <w:rPr>
          <w:rFonts w:asciiTheme="majorBidi" w:hAnsiTheme="majorBidi" w:cstheme="majorBidi"/>
          <w:sz w:val="18"/>
          <w:szCs w:val="18"/>
        </w:rPr>
        <w:instrText>ADDIN CSL_CITATION { "citationItems" : [ { "id" : "ITEM-1", "itemData" : { "author" : [ { "dropping-particle" : "", "family" : "Giddings", "given" : "Andrew", "non-dropping-particle" : "", "parse-names" : false, "suffix" : "" } ], "id" : "ITEM-1", "issued" : { "date-parts" : [ [ "2020" ] ] }, "publisher" : "Sacred Canopy", "title" : "Elements of Sociological Theori of Religion", "type" : "book" }, "uris" : [ "http://www.mendeley.com/documents/?uuid=184d6c31-54a5-454d-92ca-1aedefeb05ac" ] } ], "mendeley" : { "formattedCitation" : "Giddings.", "manualFormatting" : "Andrew Giddings, Elements of Sociological Theori of Religion (Sacred Canopy, 2020), 32.", "plainTextFormattedCitation" : "Giddings.", "previouslyFormattedCitation" : "Andrew Giddings, &lt;i&gt;Elements of Sociological Theori of Religion&lt;/i&gt; (Sacred Canopy, 2020)."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Andrew Giddings, </w:t>
      </w:r>
      <w:r w:rsidRPr="00715D43">
        <w:rPr>
          <w:rFonts w:asciiTheme="majorBidi" w:hAnsiTheme="majorBidi" w:cstheme="majorBidi"/>
          <w:i/>
          <w:noProof/>
          <w:sz w:val="18"/>
          <w:szCs w:val="18"/>
        </w:rPr>
        <w:t>Elements of Sociological Theori of Religion</w:t>
      </w:r>
      <w:r w:rsidRPr="00715D43">
        <w:rPr>
          <w:rFonts w:asciiTheme="majorBidi" w:hAnsiTheme="majorBidi" w:cstheme="majorBidi"/>
          <w:noProof/>
          <w:sz w:val="18"/>
          <w:szCs w:val="18"/>
        </w:rPr>
        <w:t xml:space="preserve"> (Sacred Canopy, 2020)</w:t>
      </w:r>
      <w:r w:rsidR="003D242D" w:rsidRPr="00715D43">
        <w:rPr>
          <w:rFonts w:asciiTheme="majorBidi" w:hAnsiTheme="majorBidi" w:cstheme="majorBidi"/>
          <w:noProof/>
          <w:sz w:val="18"/>
          <w:szCs w:val="18"/>
          <w:lang w:val="en-US"/>
        </w:rPr>
        <w:t>, 32</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46">
    <w:p w14:paraId="7F578FA9" w14:textId="0B08F748"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Hadiq", "given" : "", "non-dropping-particle" : "", "parse-names" : false, "suffix" : "" } ], "id" : "ITEM-1", "issued" : { "date-parts" : [ [ "2009" ] ] }, "number-of-pages" : "1-200", "publisher" : "Sukses Offset", "publisher-place" : "Jogjakarta", "title" : "Islam dan Budaya Lokal,", "type" : "book" }, "uris" : [ "http://www.mendeley.com/documents/?uuid=077f49c3-997f-496f-b058-a583341a5c5d" ] } ], "mendeley" : { "formattedCitation" : "Hadiq, &lt;i&gt;Islam Dan Budaya Lokal,&lt;/i&gt; (Jogjakarta: Sukses Offset, 2009).", "manualFormatting" : "Hadiq, Islam Dan Budaya Lokal, (Jogjakarta: Sukses Offset, 2009), 34.", "plainTextFormattedCitation" : "Hadiq, Islam Dan Budaya Lokal, (Jogjakarta: Sukses Offset, 2009).", "previouslyFormattedCitation" : "Hadiq, &lt;i&gt;Islam Dan Budaya Lokal,&lt;/i&gt; (Jogjakarta: Sukses Offset, 2009)."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Hadiq, </w:t>
      </w:r>
      <w:r w:rsidRPr="00715D43">
        <w:rPr>
          <w:rFonts w:asciiTheme="majorBidi" w:hAnsiTheme="majorBidi" w:cstheme="majorBidi"/>
          <w:i/>
          <w:noProof/>
          <w:sz w:val="18"/>
          <w:szCs w:val="18"/>
        </w:rPr>
        <w:t>Islam Dan Budaya Lokal,</w:t>
      </w:r>
      <w:r w:rsidRPr="00715D43">
        <w:rPr>
          <w:rFonts w:asciiTheme="majorBidi" w:hAnsiTheme="majorBidi" w:cstheme="majorBidi"/>
          <w:noProof/>
          <w:sz w:val="18"/>
          <w:szCs w:val="18"/>
        </w:rPr>
        <w:t xml:space="preserve"> (Jogjakarta: Sukses Offset, 2009)</w:t>
      </w:r>
      <w:r w:rsidR="003D242D" w:rsidRPr="00715D43">
        <w:rPr>
          <w:rFonts w:asciiTheme="majorBidi" w:hAnsiTheme="majorBidi" w:cstheme="majorBidi"/>
          <w:noProof/>
          <w:sz w:val="18"/>
          <w:szCs w:val="18"/>
          <w:lang w:val="en-US"/>
        </w:rPr>
        <w:t>, 34</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47">
    <w:p w14:paraId="39B1725B" w14:textId="5EBD3170" w:rsidR="0007497B" w:rsidRPr="00715D43" w:rsidRDefault="0007497B" w:rsidP="00D95385">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DOI" : "10.1016/j.leaqua.2011.07.004", "ISBN" : "1548051810", "ISSN" : "10489843", "author" : [ { "dropping-particle" : "", "family" : "Zhu", "given" : "Weichun", "non-dropping-particle" : "", "parse-names" : false, "suffix" : "" }, { "dropping-particle" : "", "family" : "Avolio", "given" : "Bruce J.", "non-dropping-particle" : "", "parse-names" : false, "suffix" : "" }, { "dropping-particle" : "", "family" : "Riggio", "given" : "Ronald E.", "non-dropping-particle" : "", "parse-names" : false, "suffix" : "" }, { "dropping-particle" : "", "family" : "Sosik", "given" : "John J.", "non-dropping-particle" : "", "parse-names" : false, "suffix" : "" } ], "container-title" : "Leadership Quarterly", "id" : "ITEM-1", "issue" : "5", "issued" : { "date-parts" : [ [ "2011" ] ] }, "page" : "801-817", "publisher" : "Elsevier Inc.", "title" : "The effect of authentic transformational leadership on follower and group ethics", "type" : "article-journal", "volume" : "22" }, "uris" : [ "http://www.mendeley.com/documents/?uuid=e9fbb01a-ff2c-40cb-bd61-2edb7793844f" ] } ], "mendeley" : { "formattedCitation" : "Weichun Zhu and others, \u2018The Effect of Authentic Transformational Leadership on Follower and Group Ethics\u2019, &lt;i&gt;Leadership Quarterly&lt;/i&gt;, 22.5 (2011), 801\u201317 &lt;https://doi.org/10.1016/j.leaqua.2011.07.004&gt;.", "manualFormatting" : "Weichun Zhu and Others, \u2018The Effect of Authentic Transformational Leadership on Follower and Group Ethics\u2019, Leadership Quarterly, 22.5 (2011), 801.", "plainTextFormattedCitation" : "Weichun Zhu and others, \u2018The Effect of Authentic Transformational Leadership on Follower and Group Ethics\u2019, Leadership Quarterly, 22.5 (2011), 801\u201317 .", "previouslyFormattedCitation" : "Weichun Zhu and others, \u2018The Effect of Authentic Transformational Leadership on Follower and Group Ethics\u2019, &lt;i&gt;Leadership Quarterly&lt;/i&gt;, 22.5 (2011), 801\u201317 &lt;https://doi.org/10.1016/j.leaqua.2011.07.004&gt;." }, "properties" : {  }, "schema" : "https://github.com/citation-style-language/schema/raw/master/csl-citation.json" }</w:instrText>
      </w:r>
      <w:r w:rsidRPr="00715D43">
        <w:rPr>
          <w:rFonts w:asciiTheme="majorBidi" w:hAnsiTheme="majorBidi" w:cstheme="majorBidi"/>
          <w:sz w:val="18"/>
          <w:szCs w:val="18"/>
        </w:rPr>
        <w:fldChar w:fldCharType="separate"/>
      </w:r>
      <w:r w:rsidR="00AD38CA" w:rsidRPr="00715D43">
        <w:rPr>
          <w:rFonts w:asciiTheme="majorBidi" w:hAnsiTheme="majorBidi" w:cstheme="majorBidi"/>
          <w:noProof/>
          <w:sz w:val="18"/>
          <w:szCs w:val="18"/>
        </w:rPr>
        <w:t xml:space="preserve">Weichun Zhu and </w:t>
      </w:r>
      <w:r w:rsidR="00D95385">
        <w:rPr>
          <w:rFonts w:asciiTheme="majorBidi" w:hAnsiTheme="majorBidi" w:cstheme="majorBidi"/>
          <w:noProof/>
          <w:sz w:val="18"/>
          <w:szCs w:val="18"/>
          <w:lang w:val="en-US"/>
        </w:rPr>
        <w:t>O</w:t>
      </w:r>
      <w:r w:rsidR="00AD38CA" w:rsidRPr="00715D43">
        <w:rPr>
          <w:rFonts w:asciiTheme="majorBidi" w:hAnsiTheme="majorBidi" w:cstheme="majorBidi"/>
          <w:noProof/>
          <w:sz w:val="18"/>
          <w:szCs w:val="18"/>
        </w:rPr>
        <w:t xml:space="preserve">thers, </w:t>
      </w:r>
      <w:r w:rsidR="00AD38CA" w:rsidRPr="00D95385">
        <w:rPr>
          <w:rFonts w:asciiTheme="majorBidi" w:hAnsiTheme="majorBidi" w:cstheme="majorBidi"/>
          <w:i/>
          <w:iCs/>
          <w:noProof/>
          <w:sz w:val="18"/>
          <w:szCs w:val="18"/>
        </w:rPr>
        <w:t>‘The Effect of Authentic Transformational Leadership on Follower and Group Ethics’,</w:t>
      </w:r>
      <w:r w:rsidR="00AD38CA" w:rsidRPr="00715D43">
        <w:rPr>
          <w:rFonts w:asciiTheme="majorBidi" w:hAnsiTheme="majorBidi" w:cstheme="majorBidi"/>
          <w:noProof/>
          <w:sz w:val="18"/>
          <w:szCs w:val="18"/>
        </w:rPr>
        <w:t xml:space="preserve"> </w:t>
      </w:r>
      <w:r w:rsidR="00AD38CA" w:rsidRPr="00D95385">
        <w:rPr>
          <w:rFonts w:asciiTheme="majorBidi" w:hAnsiTheme="majorBidi" w:cstheme="majorBidi"/>
          <w:iCs/>
          <w:noProof/>
          <w:sz w:val="18"/>
          <w:szCs w:val="18"/>
        </w:rPr>
        <w:t>Leadershi</w:t>
      </w:r>
      <w:r w:rsidR="00A03F84">
        <w:rPr>
          <w:rFonts w:asciiTheme="majorBidi" w:hAnsiTheme="majorBidi" w:cstheme="majorBidi"/>
          <w:iCs/>
          <w:noProof/>
          <w:sz w:val="18"/>
          <w:szCs w:val="18"/>
        </w:rPr>
        <w:t>p Quarterly, 22.5 (2011), 801</w:t>
      </w:r>
      <w:r w:rsidR="00AD38CA" w:rsidRPr="00D95385">
        <w:rPr>
          <w:rFonts w:asciiTheme="majorBidi" w:hAnsiTheme="majorBidi" w:cstheme="majorBidi"/>
          <w:iCs/>
          <w:noProof/>
          <w:sz w:val="18"/>
          <w:szCs w:val="18"/>
        </w:rPr>
        <w:t>.</w:t>
      </w:r>
      <w:r w:rsidRPr="00715D43">
        <w:rPr>
          <w:rFonts w:asciiTheme="majorBidi" w:hAnsiTheme="majorBidi" w:cstheme="majorBidi"/>
          <w:sz w:val="18"/>
          <w:szCs w:val="18"/>
        </w:rPr>
        <w:fldChar w:fldCharType="end"/>
      </w:r>
    </w:p>
  </w:footnote>
  <w:footnote w:id="48">
    <w:p w14:paraId="6A1C5131" w14:textId="12628526"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AD38CA" w:rsidRPr="00715D43">
        <w:rPr>
          <w:rFonts w:asciiTheme="majorBidi" w:hAnsiTheme="majorBidi" w:cstheme="majorBidi"/>
          <w:sz w:val="18"/>
          <w:szCs w:val="18"/>
        </w:rPr>
        <w:instrText>ADDIN CSL_CITATION { "citationItems" : [ { "id" : "ITEM-1", "itemData" : { "author" : [ { "dropping-particle" : "", "family" : "Nurlaela", "given" : "Andi", "non-dropping-particle" : "", "parse-names" : false, "suffix" : "" } ], "container-title" : "At-Turas: Jurnal Studi Keislaman, Universitas Nurul Jadid Probolinggo", "id" : "ITEM-1", "issue" : "2", "issued" : { "date-parts" : [ [ "2018" ] ] }, "page" : "1-20", "title" : "Manakar Nalar Pendidikan Pesantren Berbasis Kearifan Lokal", "type" : "article-journal", "volume" : "V" }, "uris" : [ "http://www.mendeley.com/documents/?uuid=4dc2cd7f-5820-4dae-8c6b-f4c9e540c2a8" ] } ], "mendeley" : { "formattedCitation" : "Andi Nurlaela, \u2018Manakar Nalar Pendidikan Pesantren Berbasis Kearifan Lokal\u2019, &lt;i&gt;At-Turas: Jurnal Studi Keislaman, Universitas Nurul Jadid Probolinggo&lt;/i&gt;, V.2 (2018), 1\u201320.", "plainTextFormattedCitation" : "Andi Nurlaela, \u2018Manakar Nalar Pendidikan Pesantren Berbasis Kearifan Lokal\u2019, At-Turas: Jurnal Studi Keislaman, Universitas Nurul Jadid Probolinggo, V.2 (2018), 1\u201320.", "previouslyFormattedCitation" : "Andi Nurlaela, \u2018Manakar Nalar Pendidikan Pesantren Berbasis Kearifan Lokal\u2019, &lt;i&gt;At-Turas: Jurnal Studi Keislaman, Universitas Nurul Jadid Probolinggo&lt;/i&gt;, V.2 (2018), 1\u201320."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Andi Nurlaela, </w:t>
      </w:r>
      <w:r w:rsidRPr="00D95385">
        <w:rPr>
          <w:rFonts w:asciiTheme="majorBidi" w:hAnsiTheme="majorBidi" w:cstheme="majorBidi"/>
          <w:i/>
          <w:iCs/>
          <w:noProof/>
          <w:sz w:val="18"/>
          <w:szCs w:val="18"/>
        </w:rPr>
        <w:t>‘Manakar Nalar Pendidikan Pesantren Berbasis Kearifan Lokal’,</w:t>
      </w:r>
      <w:r w:rsidRPr="00D95385">
        <w:rPr>
          <w:rFonts w:asciiTheme="majorBidi" w:hAnsiTheme="majorBidi" w:cstheme="majorBidi"/>
          <w:noProof/>
          <w:sz w:val="18"/>
          <w:szCs w:val="18"/>
        </w:rPr>
        <w:t xml:space="preserve"> At-Turas: Jurnal Studi Keislaman, Universitas Nurul Jadid Probolinggo, V.2 (2018), 1–20.</w:t>
      </w:r>
      <w:r w:rsidRPr="00715D43">
        <w:rPr>
          <w:rFonts w:asciiTheme="majorBidi" w:hAnsiTheme="majorBidi" w:cstheme="majorBidi"/>
          <w:sz w:val="18"/>
          <w:szCs w:val="18"/>
        </w:rPr>
        <w:fldChar w:fldCharType="end"/>
      </w:r>
    </w:p>
  </w:footnote>
  <w:footnote w:id="49">
    <w:p w14:paraId="6D7971DD" w14:textId="3B354EC7" w:rsidR="0007497B" w:rsidRPr="00715D43" w:rsidRDefault="0007497B" w:rsidP="003D242D">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Rustam", "given" : "R", "non-dropping-particle" : "", "parse-names" : false, "suffix" : "" }, { "dropping-particle" : "", "family" : "Ichsan", "given" : "A S", "non-dropping-particle" : "", "parse-names" : false, "suffix" : "" } ], "container-title" : "IQRO: Journal of Islamic Education, IAIN Palopo", "id" : "ITEM-1", "issued" : { "date-parts" : [ [ "2020" ] ] }, "page" : "1-14", "title" : "Pendidikan Islam Berbasis Kearifan Lokal", "type" : "article-journal", "volume" : "3" }, "uris" : [ "http://www.mendeley.com/documents/?uuid=a793c3c9-a8a7-4172-8955-3fe2e94a5d32" ] } ], "mendeley" : { "formattedCitation" : "R Rustam and A S Ichsan, \u2018Pendidikan Islam Berbasis Kearifan Lokal\u2019, &lt;i&gt;IQRO: Journal of Islamic Education, IAIN Palopo&lt;/i&gt;, 3 (2020), 1\u201314 &lt;http://ejournal.iainpalopo.ac.id/index.php/iqro/article/view/1366&gt;.", "manualFormatting" : "R Rustam and A S Ichsan, \u2018Pendidikan Islam Berbasis Kearifan Lokal\u2019, IQRO: Journal of Islamic Education, IAIN Palopo, 3 (2020), 1\u201314 ", "plainTextFormattedCitation" : "R Rustam and A S Ichsan, \u2018Pendidikan Islam Berbasis Kearifan Lokal\u2019, IQRO: Journal of Islamic Education, IAIN Palopo, 3 (2020), 1\u201314 .", "previouslyFormattedCitation" : "R Rustam and A S Ichsan, \u2018Pendidikan Islam Berbasis Kearifan Lokal\u2019, &lt;i&gt;IQRO: Journal of Islamic Education, IAIN Palopo&lt;/i&gt;, 3 (2020), 1\u201314 &lt;http://ejournal.iainpalopo.ac.id/index.php/iqro/article/view/1366&gt;." }, "properties" : {  }, "schema" : "https://github.com/citation-style-language/schema/raw/master/csl-citation.json" }</w:instrText>
      </w:r>
      <w:r w:rsidRPr="00715D43">
        <w:rPr>
          <w:rFonts w:asciiTheme="majorBidi" w:hAnsiTheme="majorBidi" w:cstheme="majorBidi"/>
          <w:sz w:val="18"/>
          <w:szCs w:val="18"/>
        </w:rPr>
        <w:fldChar w:fldCharType="separate"/>
      </w:r>
      <w:r w:rsidR="00AD38CA" w:rsidRPr="00715D43">
        <w:rPr>
          <w:rFonts w:asciiTheme="majorBidi" w:hAnsiTheme="majorBidi" w:cstheme="majorBidi"/>
          <w:noProof/>
          <w:sz w:val="18"/>
          <w:szCs w:val="18"/>
        </w:rPr>
        <w:t xml:space="preserve">R Rustam and A S Ichsan, </w:t>
      </w:r>
      <w:r w:rsidR="00AD38CA" w:rsidRPr="00D95385">
        <w:rPr>
          <w:rFonts w:asciiTheme="majorBidi" w:hAnsiTheme="majorBidi" w:cstheme="majorBidi"/>
          <w:i/>
          <w:iCs/>
          <w:noProof/>
          <w:sz w:val="18"/>
          <w:szCs w:val="18"/>
        </w:rPr>
        <w:t>‘Pendidikan Islam Berbasis Kearifan Lokal’,</w:t>
      </w:r>
      <w:r w:rsidR="00AD38CA" w:rsidRPr="00715D43">
        <w:rPr>
          <w:rFonts w:asciiTheme="majorBidi" w:hAnsiTheme="majorBidi" w:cstheme="majorBidi"/>
          <w:noProof/>
          <w:sz w:val="18"/>
          <w:szCs w:val="18"/>
        </w:rPr>
        <w:t xml:space="preserve"> </w:t>
      </w:r>
      <w:r w:rsidR="00AD38CA" w:rsidRPr="00D95385">
        <w:rPr>
          <w:rFonts w:asciiTheme="majorBidi" w:hAnsiTheme="majorBidi" w:cstheme="majorBidi"/>
          <w:iCs/>
          <w:noProof/>
          <w:sz w:val="18"/>
          <w:szCs w:val="18"/>
        </w:rPr>
        <w:t xml:space="preserve">IQRO: Journal of Islamic Education, IAIN Palopo, 3 (2020), 1–14 </w:t>
      </w:r>
      <w:r w:rsidRPr="00715D43">
        <w:rPr>
          <w:rFonts w:asciiTheme="majorBidi" w:hAnsiTheme="majorBidi" w:cstheme="majorBidi"/>
          <w:sz w:val="18"/>
          <w:szCs w:val="18"/>
        </w:rPr>
        <w:fldChar w:fldCharType="end"/>
      </w:r>
    </w:p>
  </w:footnote>
  <w:footnote w:id="50">
    <w:p w14:paraId="58386F74" w14:textId="062C1B48"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C1023A">
        <w:rPr>
          <w:rFonts w:asciiTheme="majorBidi" w:hAnsiTheme="majorBidi" w:cstheme="majorBidi"/>
          <w:sz w:val="18"/>
          <w:szCs w:val="18"/>
        </w:rPr>
        <w:instrText>ADDIN CSL_CITATION { "citationItems" : [ { "id" : "ITEM-1", "itemData" : { "author" : [ { "dropping-particle" : "", "family" : "Hoover, Edwin A.", "given" : "Colette Lombard", "non-dropping-particle" : "", "parse-names" : false, "suffix" : "" } ], "id" : "ITEM-1", "issued" : { "date-parts" : [ [ "2010" ] ] }, "publisher" : "PT. Raja Gravindo Persada", "publisher-place" : "Jakarta", "title" : "Getting Along in Family Business The Relationship Intelligence Handbook, edisi bahasa Indonesia,", "type" : "book" }, "uris" : [ "http://www.mendeley.com/documents/?uuid=44e29d87-7110-4a54-9ba8-a2a3b29ca569" ] } ], "mendeley" : { "formattedCitation" : "Hoover, Edwin A.", "manualFormatting" : "Colette Lombard Hoover, Edwin A., Getting Along in Family Business The Relationship Intelligence Handbook, Edisi Bahasa Indonesia, (Jakarta: PT. Raja Gravindo Persada, 2010), 55.", "plainTextFormattedCitation" : "Hoover, Edwin A.", "previouslyFormattedCitation" : "Colette Lombard Hoover, Edwin A., &lt;i&gt;Getting Along in Family Business The Relationship Intelligence Handbook, Edisi Bahasa Indonesia,&lt;/i&gt; (Jakarta: PT. Raja Gravindo Persada, 2010)."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Colette Lombard Hoover, Edwin A., </w:t>
      </w:r>
      <w:r w:rsidRPr="00715D43">
        <w:rPr>
          <w:rFonts w:asciiTheme="majorBidi" w:hAnsiTheme="majorBidi" w:cstheme="majorBidi"/>
          <w:i/>
          <w:noProof/>
          <w:sz w:val="18"/>
          <w:szCs w:val="18"/>
        </w:rPr>
        <w:t>Getting Along in Family Business The Relationship Intelligence Handbook, Edisi Bahasa Indonesia,</w:t>
      </w:r>
      <w:r w:rsidRPr="00715D43">
        <w:rPr>
          <w:rFonts w:asciiTheme="majorBidi" w:hAnsiTheme="majorBidi" w:cstheme="majorBidi"/>
          <w:noProof/>
          <w:sz w:val="18"/>
          <w:szCs w:val="18"/>
        </w:rPr>
        <w:t xml:space="preserve"> (Jakarta: PT. Raja Gravindo Persada, 2010)</w:t>
      </w:r>
      <w:r w:rsidR="003D242D" w:rsidRPr="00715D43">
        <w:rPr>
          <w:rFonts w:asciiTheme="majorBidi" w:hAnsiTheme="majorBidi" w:cstheme="majorBidi"/>
          <w:noProof/>
          <w:sz w:val="18"/>
          <w:szCs w:val="18"/>
          <w:lang w:val="en-US"/>
        </w:rPr>
        <w:t>, 55</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51">
    <w:p w14:paraId="265CF53E" w14:textId="45230A72"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Ludeman", "given" : "Gay Hendricks dan Kate", "non-dropping-particle" : "", "parse-names" : false, "suffix" : "" } ], "id" : "ITEM-1", "issued" : { "date-parts" : [ [ "1996" ] ] }, "number-of-pages" : "1996", "publisher" : "Bantam Books", "publisher-place" : "New York", "title" : "The Corporate Mystic: A Guidebook for Visionarities with Their Feet on the Ground", "type" : "book" }, "uris" : [ "http://www.mendeley.com/documents/?uuid=120a7c20-d2ed-4412-a897-27c00b28af88" ] } ], "mendeley" : { "formattedCitation" : "Gay Hendricks dan Kate Ludeman, &lt;i&gt;The Corporate Mystic: A Guidebook for Visionarities with Their Feet on the Ground&lt;/i&gt; (New York: Bantam Books, 1996).", "manualFormatting" : "Gay Hendricks dan Kate Ludeman, The Corporate Mystic: A Guidebook for Visionarities with Their Feet on the Ground (New York: Bantam Books, 1996), 104.", "plainTextFormattedCitation" : "Gay Hendricks dan Kate Ludeman, The Corporate Mystic: A Guidebook for Visionarities with Their Feet on the Ground (New York: Bantam Books, 1996).", "previouslyFormattedCitation" : "Gay Hendricks dan Kate Ludeman, &lt;i&gt;The Corporate Mystic: A Guidebook for Visionarities with Their Feet on the Ground&lt;/i&gt; (New York: Bantam Books, 1996)."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Gay Hendricks dan Kate Ludeman, </w:t>
      </w:r>
      <w:r w:rsidRPr="00715D43">
        <w:rPr>
          <w:rFonts w:asciiTheme="majorBidi" w:hAnsiTheme="majorBidi" w:cstheme="majorBidi"/>
          <w:i/>
          <w:noProof/>
          <w:sz w:val="18"/>
          <w:szCs w:val="18"/>
        </w:rPr>
        <w:t>The Corporate Mystic: A Guidebook for Visionarities with Their Feet on the Ground</w:t>
      </w:r>
      <w:r w:rsidRPr="00715D43">
        <w:rPr>
          <w:rFonts w:asciiTheme="majorBidi" w:hAnsiTheme="majorBidi" w:cstheme="majorBidi"/>
          <w:noProof/>
          <w:sz w:val="18"/>
          <w:szCs w:val="18"/>
        </w:rPr>
        <w:t xml:space="preserve"> (New York: Bantam Books, 1996)</w:t>
      </w:r>
      <w:r w:rsidR="003D242D" w:rsidRPr="00715D43">
        <w:rPr>
          <w:rFonts w:asciiTheme="majorBidi" w:hAnsiTheme="majorBidi" w:cstheme="majorBidi"/>
          <w:noProof/>
          <w:sz w:val="18"/>
          <w:szCs w:val="18"/>
          <w:lang w:val="en-US"/>
        </w:rPr>
        <w:t>, 104</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52">
    <w:p w14:paraId="539C4ED9" w14:textId="2003D997"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AD38CA" w:rsidRPr="00715D43">
        <w:rPr>
          <w:rFonts w:asciiTheme="majorBidi" w:hAnsiTheme="majorBidi" w:cstheme="majorBidi"/>
          <w:sz w:val="18"/>
          <w:szCs w:val="18"/>
        </w:rPr>
        <w:instrText>ADDIN CSL_CITATION { "citationItems" : [ { "id" : "ITEM-1", "itemData" : { "author" : [ { "dropping-particle" : "", "family" : "Duna Izfanna dan Nik Ahmad Hisyam", "given" : "", "non-dropping-particle" : "", "parse-names" : false, "suffix" : "" } ], "container-title" : "Multicultural Education and Technologi Journal", "id" : "ITEM-1", "issue" : "2", "issued" : { "date-parts" : [ [ "2012" ] ] }, "page" : "77-86", "title" : "A Comprehensive Approach in Developing Akhlaq: A Case Study on the Implementation of Character Education at Pondok Pesantren Darunnajah", "type" : "article-journal", "volume" : "6" }, "uris" : [ "http://www.mendeley.com/documents/?uuid=b1241d8e-5b77-4868-bd1f-2f4da1c6cdac" ] } ], "mendeley" : { "formattedCitation" : "Duna Izfanna dan Nik Ahmad Hisyam, \u2018A Comprehensive Approach in Developing Akhlaq: A Case Study on the Implementation of Character Education at Pondok Pesantren Darunnajah\u2019, &lt;i&gt;Multicultural Education and Technologi Journal&lt;/i&gt;, 6.2 (2012), 77\u201386.", "plainTextFormattedCitation" : "Duna Izfanna dan Nik Ahmad Hisyam, \u2018A Comprehensive Approach in Developing Akhlaq: A Case Study on the Implementation of Character Education at Pondok Pesantren Darunnajah\u2019, Multicultural Education and Technologi Journal, 6.2 (2012), 77\u201386.", "previouslyFormattedCitation" : "Duna Izfanna dan Nik Ahmad Hisyam, \u2018A Comprehensive Approach in Developing Akhlaq: A Case Study on the Implementation of Character Education at Pondok Pesantren Darunnajah\u2019, &lt;i&gt;Multicultural Education and Technologi Journal&lt;/i&gt;, 6.2 (2012), 77\u201386."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Duna Izfanna dan Nik Ahmad Hisyam, </w:t>
      </w:r>
      <w:r w:rsidRPr="0012558D">
        <w:rPr>
          <w:rFonts w:asciiTheme="majorBidi" w:hAnsiTheme="majorBidi" w:cstheme="majorBidi"/>
          <w:i/>
          <w:iCs/>
          <w:noProof/>
          <w:sz w:val="18"/>
          <w:szCs w:val="18"/>
        </w:rPr>
        <w:t>‘A Comprehensive Approach in Developing Akhlaq: A Case Study on the Implementation of Character Education at Pondok Pesantren Darunnajah’</w:t>
      </w:r>
      <w:r w:rsidRPr="00715D43">
        <w:rPr>
          <w:rFonts w:asciiTheme="majorBidi" w:hAnsiTheme="majorBidi" w:cstheme="majorBidi"/>
          <w:noProof/>
          <w:sz w:val="18"/>
          <w:szCs w:val="18"/>
        </w:rPr>
        <w:t xml:space="preserve">, </w:t>
      </w:r>
      <w:r w:rsidRPr="0012558D">
        <w:rPr>
          <w:rFonts w:asciiTheme="majorBidi" w:hAnsiTheme="majorBidi" w:cstheme="majorBidi"/>
          <w:iCs/>
          <w:noProof/>
          <w:sz w:val="18"/>
          <w:szCs w:val="18"/>
        </w:rPr>
        <w:t>Multicultural Education and Technologi Journal, 6.2 (2012), 77–86.</w:t>
      </w:r>
      <w:r w:rsidRPr="00715D43">
        <w:rPr>
          <w:rFonts w:asciiTheme="majorBidi" w:hAnsiTheme="majorBidi" w:cstheme="majorBidi"/>
          <w:sz w:val="18"/>
          <w:szCs w:val="18"/>
        </w:rPr>
        <w:fldChar w:fldCharType="end"/>
      </w:r>
    </w:p>
  </w:footnote>
  <w:footnote w:id="53">
    <w:p w14:paraId="7A45A3D4" w14:textId="696B5E25"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Triatna", "given" : "Aang Komariah dan Cepi", "non-dropping-particle" : "", "parse-names" : false, "suffix" : "" } ], "id" : "ITEM-1", "issued" : { "date-parts" : [ [ "2006" ] ] }, "number-of-pages" : "2006", "publisher" : "Bumi Aksara", "publisher-place" : "Bandung", "title" : "Visionary Leadership", "type" : "book" }, "uris" : [ "http://www.mendeley.com/documents/?uuid=d1d9e02a-3545-4505-9837-d3156dce193f" ] } ], "mendeley" : { "formattedCitation" : "Aang Komariah dan Cepi Triatna, &lt;i&gt;Visionary Leadership&lt;/i&gt; (Bandung: Bumi Aksara, 2006).", "manualFormatting" : "Aang Komariah dan Cepi Triatna, Visionary Leadership (Bandung: Bumi Aksara, 2006), 50.", "plainTextFormattedCitation" : "Aang Komariah dan Cepi Triatna, Visionary Leadership (Bandung: Bumi Aksara, 2006).", "previouslyFormattedCitation" : "Aang Komariah dan Cepi Triatna, &lt;i&gt;Visionary Leadership&lt;/i&gt; (Bandung: Bumi Aksara, 2006)."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Aang Komariah dan Cepi Triatna, </w:t>
      </w:r>
      <w:r w:rsidRPr="00715D43">
        <w:rPr>
          <w:rFonts w:asciiTheme="majorBidi" w:hAnsiTheme="majorBidi" w:cstheme="majorBidi"/>
          <w:i/>
          <w:noProof/>
          <w:sz w:val="18"/>
          <w:szCs w:val="18"/>
        </w:rPr>
        <w:t>Visionary Leadership</w:t>
      </w:r>
      <w:r w:rsidRPr="00715D43">
        <w:rPr>
          <w:rFonts w:asciiTheme="majorBidi" w:hAnsiTheme="majorBidi" w:cstheme="majorBidi"/>
          <w:noProof/>
          <w:sz w:val="18"/>
          <w:szCs w:val="18"/>
        </w:rPr>
        <w:t xml:space="preserve"> (Bandung: Bumi Aksara, 2006)</w:t>
      </w:r>
      <w:r w:rsidR="003D242D" w:rsidRPr="00715D43">
        <w:rPr>
          <w:rFonts w:asciiTheme="majorBidi" w:hAnsiTheme="majorBidi" w:cstheme="majorBidi"/>
          <w:noProof/>
          <w:sz w:val="18"/>
          <w:szCs w:val="18"/>
          <w:lang w:val="en-US"/>
        </w:rPr>
        <w:t>, 50</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54">
    <w:p w14:paraId="44C08EAE" w14:textId="3DD77CCA"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AD38CA" w:rsidRPr="00715D43">
        <w:rPr>
          <w:rFonts w:asciiTheme="majorBidi" w:hAnsiTheme="majorBidi" w:cstheme="majorBidi"/>
          <w:sz w:val="18"/>
          <w:szCs w:val="18"/>
        </w:rPr>
        <w:instrText>ADDIN CSL_CITATION { "citationItems" : [ { "id" : "ITEM-1", "itemData" : { "ISSN" : "22011323", "abstract" : "This paper is to determine the influence between the role of informal leadership and the performance of school principals, specifically on the quality of culture in religious education institutions such as the Ma'arif Nahdlatul Ulama Sidoarjo Educational Institution (LP Ma'arif NU). Informal leadership refers to someone lacking a formal position, but who becomes an informal group leader, i.e. clerics or 'kiai'. The research questionnaire was put to the entire teacher population at LP Ma'arif NU. Proportional random sampling was used to question the three education levels in 18 districts. The study concluded that the role of informal leadership and principal performance together significantly influences the quality of culture in the Institution. The increased role of informal leadership, and the increased performance of principals will improve the quality of its culture. This research is important because it will benefit religious education institutions like LP Ma'arif NU throughout Indonesia, as well as units of Madrasah education or self-help schools. It will also help the self-cultivation of the Nahdliyin people, and for central and local government policies.", "author" : [ { "dropping-particle" : "", "family" : "Anam", "given" : "Fatkul", "non-dropping-particle" : "", "parse-names" : false, "suffix" : "" }, { "dropping-particle" : "", "family" : "Purnomo", "given" : "Agung", "non-dropping-particle" : "", "parse-names" : false, "suffix" : "" }, { "dropping-particle" : "", "family" : "Ismanto", "given" : "Hadi", "non-dropping-particle" : "", "parse-names" : false, "suffix" : "" }, { "dropping-particle" : "", "family" : "Rosyidah", "given" : "Elsa", "non-dropping-particle" : "", "parse-names" : false, "suffix" : "" } ], "container-title" : "International Journal of Innovation, Creativity and Change", "id" : "ITEM-1", "issue" : "11", "issued" : { "date-parts" : [ [ "2019" ] ] }, "page" : "115-127", "title" : "The effect of informal leadership roles and school head performances on the culture of quality in the Ma'arif education institute of Nahdlatul Ulama Sidoarjo", "type" : "article-journal", "volume" : "9" }, "uris" : [ "http://www.mendeley.com/documents/?uuid=5fbc6a2b-f365-46b6-b8bf-1060cd673bbf" ] } ], "mendeley" : { "formattedCitation" : "Fatkul Anam and others, \u2018The Effect of Informal Leadership Roles and School Head Performances on the Culture of Quality in the Ma\u2019arif Education Institute of Nahdlatul Ulama Sidoarjo\u2019, &lt;i&gt;International Journal of Innovation, Creativity and Change&lt;/i&gt;, 9.11 (2019), 115\u201327.", "plainTextFormattedCitation" : "Fatkul Anam and others, \u2018The Effect of Informal Leadership Roles and School Head Performances on the Culture of Quality in the Ma\u2019arif Education Institute of Nahdlatul Ulama Sidoarjo\u2019, International Journal of Innovation, Creativity and Change, 9.11 (2019), 115\u201327.", "previouslyFormattedCitation" : "Fatkul Anam and others, \u2018The Effect of Informal Leadership Roles and School Head Performances on the Culture of Quality in the Ma\u2019arif Education Institute of Nahdlatul Ulama Sidoarjo\u2019, &lt;i&gt;International Journal of Innovation, Creativity and Change&lt;/i&gt;, 9.11 (2019), 115\u201327."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Fatkul Anam and others, ‘</w:t>
      </w:r>
      <w:r w:rsidRPr="0012558D">
        <w:rPr>
          <w:rFonts w:asciiTheme="majorBidi" w:hAnsiTheme="majorBidi" w:cstheme="majorBidi"/>
          <w:i/>
          <w:iCs/>
          <w:noProof/>
          <w:sz w:val="18"/>
          <w:szCs w:val="18"/>
        </w:rPr>
        <w:t>The Effect of Informal Leadership Roles and School Head Performances on the Culture of Quality in the Ma’arif Education Institute of Nahdlatul Ulama Sidoarjo’</w:t>
      </w:r>
      <w:r w:rsidRPr="00715D43">
        <w:rPr>
          <w:rFonts w:asciiTheme="majorBidi" w:hAnsiTheme="majorBidi" w:cstheme="majorBidi"/>
          <w:noProof/>
          <w:sz w:val="18"/>
          <w:szCs w:val="18"/>
        </w:rPr>
        <w:t>,</w:t>
      </w:r>
      <w:r w:rsidRPr="0012558D">
        <w:rPr>
          <w:rFonts w:asciiTheme="majorBidi" w:hAnsiTheme="majorBidi" w:cstheme="majorBidi"/>
          <w:noProof/>
          <w:sz w:val="18"/>
          <w:szCs w:val="18"/>
        </w:rPr>
        <w:t xml:space="preserve"> International Journal of Innovation, Creativity and Change, 9.11 (2019), 115–27.</w:t>
      </w:r>
      <w:r w:rsidRPr="00715D43">
        <w:rPr>
          <w:rFonts w:asciiTheme="majorBidi" w:hAnsiTheme="majorBidi" w:cstheme="majorBidi"/>
          <w:sz w:val="18"/>
          <w:szCs w:val="18"/>
        </w:rPr>
        <w:fldChar w:fldCharType="end"/>
      </w:r>
    </w:p>
  </w:footnote>
  <w:footnote w:id="55">
    <w:p w14:paraId="27E23637" w14:textId="746CBA68" w:rsidR="0007497B" w:rsidRPr="00715D43" w:rsidRDefault="0007497B" w:rsidP="0007497B">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author" : [ { "dropping-particle" : "", "family" : "Malik Fadjar", "given" : "", "non-dropping-particle" : "", "parse-names" : false, "suffix" : "" } ], "id" : "ITEM-1", "issued" : { "date-parts" : [ [ "2005" ] ] }, "publisher" : "Mizan", "publisher-place" : "Bandung", "title" : "Madrasah dan Tantangan Modernitas", "type" : "book" }, "uris" : [ "http://www.mendeley.com/documents/?uuid=58fda35f-231e-46ea-a4d0-fcc3682d2aa3" ] } ], "mendeley" : { "formattedCitation" : "Malik Fadjar, &lt;i&gt;Madrasah Dan Tantangan Modernitas&lt;/i&gt; (Bandung: Mizan, 2005).", "manualFormatting" : "Malik Fadjar, Madrasah Dan Tantangan Modernitas (Bandung: Mizan, 2005), 76.", "plainTextFormattedCitation" : "Malik Fadjar, Madrasah Dan Tantangan Modernitas (Bandung: Mizan, 2005).", "previouslyFormattedCitation" : "Malik Fadjar, &lt;i&gt;Madrasah Dan Tantangan Modernitas&lt;/i&gt; (Bandung: Mizan, 2005)." }, "properties" : {  }, "schema" : "https://github.com/citation-style-language/schema/raw/master/csl-citation.json" }</w:instrText>
      </w:r>
      <w:r w:rsidRPr="00715D43">
        <w:rPr>
          <w:rFonts w:asciiTheme="majorBidi" w:hAnsiTheme="majorBidi" w:cstheme="majorBidi"/>
          <w:sz w:val="18"/>
          <w:szCs w:val="18"/>
        </w:rPr>
        <w:fldChar w:fldCharType="separate"/>
      </w:r>
      <w:r w:rsidRPr="00715D43">
        <w:rPr>
          <w:rFonts w:asciiTheme="majorBidi" w:hAnsiTheme="majorBidi" w:cstheme="majorBidi"/>
          <w:noProof/>
          <w:sz w:val="18"/>
          <w:szCs w:val="18"/>
        </w:rPr>
        <w:t xml:space="preserve">Malik Fadjar, </w:t>
      </w:r>
      <w:r w:rsidRPr="00715D43">
        <w:rPr>
          <w:rFonts w:asciiTheme="majorBidi" w:hAnsiTheme="majorBidi" w:cstheme="majorBidi"/>
          <w:i/>
          <w:noProof/>
          <w:sz w:val="18"/>
          <w:szCs w:val="18"/>
        </w:rPr>
        <w:t>Madrasah Dan Tantangan Modernitas</w:t>
      </w:r>
      <w:r w:rsidRPr="00715D43">
        <w:rPr>
          <w:rFonts w:asciiTheme="majorBidi" w:hAnsiTheme="majorBidi" w:cstheme="majorBidi"/>
          <w:noProof/>
          <w:sz w:val="18"/>
          <w:szCs w:val="18"/>
        </w:rPr>
        <w:t xml:space="preserve"> (Bandung: Mizan, 2005)</w:t>
      </w:r>
      <w:r w:rsidR="003D242D" w:rsidRPr="00715D43">
        <w:rPr>
          <w:rFonts w:asciiTheme="majorBidi" w:hAnsiTheme="majorBidi" w:cstheme="majorBidi"/>
          <w:noProof/>
          <w:sz w:val="18"/>
          <w:szCs w:val="18"/>
          <w:lang w:val="en-US"/>
        </w:rPr>
        <w:t>, 76</w:t>
      </w:r>
      <w:r w:rsidRPr="00715D43">
        <w:rPr>
          <w:rFonts w:asciiTheme="majorBidi" w:hAnsiTheme="majorBidi" w:cstheme="majorBidi"/>
          <w:noProof/>
          <w:sz w:val="18"/>
          <w:szCs w:val="18"/>
        </w:rPr>
        <w:t>.</w:t>
      </w:r>
      <w:r w:rsidRPr="00715D43">
        <w:rPr>
          <w:rFonts w:asciiTheme="majorBidi" w:hAnsiTheme="majorBidi" w:cstheme="majorBidi"/>
          <w:sz w:val="18"/>
          <w:szCs w:val="18"/>
        </w:rPr>
        <w:fldChar w:fldCharType="end"/>
      </w:r>
    </w:p>
  </w:footnote>
  <w:footnote w:id="56">
    <w:p w14:paraId="1265034B" w14:textId="219814E2" w:rsidR="0007497B" w:rsidRPr="00715D43" w:rsidRDefault="0007497B" w:rsidP="003D242D">
      <w:pPr>
        <w:pStyle w:val="FootnoteText"/>
        <w:spacing w:before="0"/>
        <w:ind w:left="0" w:firstLine="567"/>
        <w:rPr>
          <w:rFonts w:asciiTheme="majorBidi" w:hAnsiTheme="majorBidi" w:cstheme="majorBidi"/>
          <w:sz w:val="18"/>
          <w:szCs w:val="18"/>
          <w:lang w:val="en-US"/>
        </w:rPr>
      </w:pPr>
      <w:r w:rsidRPr="00715D43">
        <w:rPr>
          <w:rStyle w:val="FootnoteReference"/>
          <w:rFonts w:asciiTheme="majorBidi" w:hAnsiTheme="majorBidi" w:cstheme="majorBidi"/>
          <w:sz w:val="18"/>
          <w:szCs w:val="18"/>
        </w:rPr>
        <w:footnoteRef/>
      </w:r>
      <w:r w:rsidRPr="00715D43">
        <w:rPr>
          <w:rFonts w:asciiTheme="majorBidi" w:hAnsiTheme="majorBidi" w:cstheme="majorBidi"/>
          <w:sz w:val="18"/>
          <w:szCs w:val="18"/>
        </w:rPr>
        <w:t xml:space="preserve"> </w:t>
      </w:r>
      <w:r w:rsidRPr="00715D43">
        <w:rPr>
          <w:rFonts w:asciiTheme="majorBidi" w:hAnsiTheme="majorBidi" w:cstheme="majorBidi"/>
          <w:sz w:val="18"/>
          <w:szCs w:val="18"/>
        </w:rPr>
        <w:fldChar w:fldCharType="begin" w:fldLock="1"/>
      </w:r>
      <w:r w:rsidR="00217B60">
        <w:rPr>
          <w:rFonts w:asciiTheme="majorBidi" w:hAnsiTheme="majorBidi" w:cstheme="majorBidi"/>
          <w:sz w:val="18"/>
          <w:szCs w:val="18"/>
        </w:rPr>
        <w:instrText>ADDIN CSL_CITATION { "citationItems" : [ { "id" : "ITEM-1", "itemData" : { "ISSN" : "2541-7061", "author" : [ { "dropping-particle" : "", "family" : "Sauri", "given" : "Sofyan", "non-dropping-particle" : "", "parse-names" : false, "suffix" : "" }, { "dropping-particle" : "", "family" : "Budimansyah", "given" : "Dasim", "non-dropping-particle" : "", "parse-names" : false, "suffix" : "" } ], "container-title" : "Nizham Journal of Islamic Studies, IAIN Metro Lampung", "id" : "ITEM-1", "issue" : "2", "issued" : { "date-parts" : [ [ "2017" ] ] }, "page" : "21-50", "title" : "Nilai Kearifan Lokal Pesantren Dalam Upaya Pembinaan Karakter Santri", "type" : "article-journal", "volume" : "2" }, "uris" : [ "http://www.mendeley.com/documents/?uuid=f31870dd-0546-4f15-b354-c57fb2baa569" ] } ], "mendeley" : { "formattedCitation" : "Sofyan Sauri and Dasim Budimansyah, \u2018Nilai Kearifan Lokal Pesantren Dalam Upaya Pembinaan Karakter Santri\u2019, &lt;i&gt;Nizham Journal of Islamic Studies, IAIN Metro Lampung&lt;/i&gt;, 2.2 (2017), 21\u201350 &lt;http://e-journal.metrouniv.ac.id/index.php/nizham/article/view/859&gt;.", "manualFormatting" : "Sofyan Sauri and Dasim Budimansyah, \u2018Nilai Kearifan Lokal Pesantren Dalam Upaya Pembinaan Karakter Santri\u2019, Nizham Journal of Islamic Studies, IAIN Metro Lampung, 2.2 (2017), 21\u201350 ", "plainTextFormattedCitation" : "Sofyan Sauri and Dasim Budimansyah, \u2018Nilai Kearifan Lokal Pesantren Dalam Upaya Pembinaan Karakter Santri\u2019, Nizham Journal of Islamic Studies, IAIN Metro Lampung, 2.2 (2017), 21\u201350 .", "previouslyFormattedCitation" : "Sofyan Sauri and Dasim Budimansyah, \u2018Nilai Kearifan Lokal Pesantren Dalam Upaya Pembinaan Karakter Santri\u2019, &lt;i&gt;Nizham Journal of Islamic Studies, IAIN Metro Lampung&lt;/i&gt;, 2.2 (2017), 21\u201350 &lt;http://e-journal.metrouniv.ac.id/index.php/nizham/article/view/859&gt;." }, "properties" : {  }, "schema" : "https://github.com/citation-style-language/schema/raw/master/csl-citation.json" }</w:instrText>
      </w:r>
      <w:r w:rsidRPr="00715D43">
        <w:rPr>
          <w:rFonts w:asciiTheme="majorBidi" w:hAnsiTheme="majorBidi" w:cstheme="majorBidi"/>
          <w:sz w:val="18"/>
          <w:szCs w:val="18"/>
        </w:rPr>
        <w:fldChar w:fldCharType="separate"/>
      </w:r>
      <w:r w:rsidR="00AD38CA" w:rsidRPr="00715D43">
        <w:rPr>
          <w:rFonts w:asciiTheme="majorBidi" w:hAnsiTheme="majorBidi" w:cstheme="majorBidi"/>
          <w:noProof/>
          <w:sz w:val="18"/>
          <w:szCs w:val="18"/>
        </w:rPr>
        <w:t>Sofyan Sauri and Dasim Budimansyah,</w:t>
      </w:r>
      <w:r w:rsidR="00AD38CA" w:rsidRPr="0012558D">
        <w:rPr>
          <w:rFonts w:asciiTheme="majorBidi" w:hAnsiTheme="majorBidi" w:cstheme="majorBidi"/>
          <w:i/>
          <w:iCs/>
          <w:noProof/>
          <w:sz w:val="18"/>
          <w:szCs w:val="18"/>
        </w:rPr>
        <w:t xml:space="preserve"> ‘Nilai Kearifan Lokal Pesantren Dalam Upaya Pembinaan Karakter Santri’,</w:t>
      </w:r>
      <w:r w:rsidR="00AD38CA" w:rsidRPr="00715D43">
        <w:rPr>
          <w:rFonts w:asciiTheme="majorBidi" w:hAnsiTheme="majorBidi" w:cstheme="majorBidi"/>
          <w:noProof/>
          <w:sz w:val="18"/>
          <w:szCs w:val="18"/>
        </w:rPr>
        <w:t xml:space="preserve"> </w:t>
      </w:r>
      <w:r w:rsidR="00AD38CA" w:rsidRPr="0012558D">
        <w:rPr>
          <w:rFonts w:asciiTheme="majorBidi" w:hAnsiTheme="majorBidi" w:cstheme="majorBidi"/>
          <w:iCs/>
          <w:noProof/>
          <w:sz w:val="18"/>
          <w:szCs w:val="18"/>
        </w:rPr>
        <w:t xml:space="preserve">Nizham Journal of Islamic Studies, IAIN Metro Lampung, 2.2 (2017), 21–50 </w:t>
      </w:r>
      <w:r w:rsidRPr="00715D43">
        <w:rPr>
          <w:rFonts w:asciiTheme="majorBidi" w:hAnsiTheme="majorBidi" w:cstheme="majorBidi"/>
          <w:sz w:val="18"/>
          <w:szCs w:val="18"/>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17361912"/>
      <w:docPartObj>
        <w:docPartGallery w:val="Page Numbers (Top of Page)"/>
        <w:docPartUnique/>
      </w:docPartObj>
    </w:sdtPr>
    <w:sdtEndPr>
      <w:rPr>
        <w:noProof/>
      </w:rPr>
    </w:sdtEndPr>
    <w:sdtContent>
      <w:p w14:paraId="7D6C3722" w14:textId="77777777" w:rsidR="00273B15" w:rsidRPr="009A1638" w:rsidRDefault="00273B15" w:rsidP="00814F3A">
        <w:pPr>
          <w:pStyle w:val="Header"/>
          <w:jc w:val="right"/>
          <w:rPr>
            <w:rFonts w:asciiTheme="majorBidi" w:hAnsiTheme="majorBidi" w:cstheme="majorBidi"/>
            <w:sz w:val="24"/>
            <w:szCs w:val="24"/>
          </w:rPr>
        </w:pPr>
        <w:r w:rsidRPr="009A1638">
          <w:rPr>
            <w:rFonts w:asciiTheme="majorBidi" w:hAnsiTheme="majorBidi" w:cstheme="majorBidi"/>
            <w:sz w:val="24"/>
            <w:szCs w:val="24"/>
          </w:rPr>
          <w:fldChar w:fldCharType="begin"/>
        </w:r>
        <w:r w:rsidRPr="009A1638">
          <w:rPr>
            <w:rFonts w:asciiTheme="majorBidi" w:hAnsiTheme="majorBidi" w:cstheme="majorBidi"/>
            <w:sz w:val="24"/>
            <w:szCs w:val="24"/>
          </w:rPr>
          <w:instrText xml:space="preserve"> PAGE   \* MERGEFORMAT </w:instrText>
        </w:r>
        <w:r w:rsidRPr="009A1638">
          <w:rPr>
            <w:rFonts w:asciiTheme="majorBidi" w:hAnsiTheme="majorBidi" w:cstheme="majorBidi"/>
            <w:sz w:val="24"/>
            <w:szCs w:val="24"/>
          </w:rPr>
          <w:fldChar w:fldCharType="separate"/>
        </w:r>
        <w:r w:rsidR="00DC03C3">
          <w:rPr>
            <w:rFonts w:asciiTheme="majorBidi" w:hAnsiTheme="majorBidi" w:cstheme="majorBidi"/>
            <w:noProof/>
            <w:sz w:val="24"/>
            <w:szCs w:val="24"/>
          </w:rPr>
          <w:t>18</w:t>
        </w:r>
        <w:r w:rsidRPr="009A1638">
          <w:rPr>
            <w:rFonts w:asciiTheme="majorBidi" w:hAnsiTheme="majorBidi" w:cstheme="majorBidi"/>
            <w:noProof/>
            <w:sz w:val="24"/>
            <w:szCs w:val="24"/>
          </w:rPr>
          <w:fldChar w:fldCharType="end"/>
        </w:r>
      </w:p>
    </w:sdtContent>
  </w:sdt>
  <w:p w14:paraId="3B8C09D0" w14:textId="77777777" w:rsidR="00273B15" w:rsidRPr="009A1638" w:rsidRDefault="00273B15" w:rsidP="00814F3A">
    <w:pPr>
      <w:pStyle w:val="Header"/>
      <w:jc w:val="right"/>
      <w:rPr>
        <w:rFonts w:asciiTheme="majorBidi" w:hAnsiTheme="majorBidi" w:cstheme="majorBidi"/>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34E57"/>
    <w:multiLevelType w:val="hybridMultilevel"/>
    <w:tmpl w:val="DC564ECC"/>
    <w:lvl w:ilvl="0" w:tplc="5E1A6756">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04502F"/>
    <w:multiLevelType w:val="hybridMultilevel"/>
    <w:tmpl w:val="B09AB1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397920"/>
    <w:multiLevelType w:val="hybridMultilevel"/>
    <w:tmpl w:val="C116F1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0164A6"/>
    <w:multiLevelType w:val="hybridMultilevel"/>
    <w:tmpl w:val="A02427CE"/>
    <w:lvl w:ilvl="0" w:tplc="F7D2DBA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12963608"/>
    <w:multiLevelType w:val="hybridMultilevel"/>
    <w:tmpl w:val="BA5A9BB6"/>
    <w:lvl w:ilvl="0" w:tplc="6CCE72D6">
      <w:start w:val="1"/>
      <w:numFmt w:val="upperLetter"/>
      <w:lvlText w:val="%1."/>
      <w:lvlJc w:val="left"/>
      <w:pPr>
        <w:ind w:left="360" w:hanging="360"/>
      </w:pPr>
      <w:rPr>
        <w:rFonts w:ascii="Times New Roman" w:eastAsia="Times New Roman" w:hAnsi="Times New Roman" w:cs="Times New Roman" w:hint="default"/>
        <w:b/>
        <w:i w:val="0"/>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5">
    <w:nsid w:val="19B85BAB"/>
    <w:multiLevelType w:val="hybridMultilevel"/>
    <w:tmpl w:val="B15216B2"/>
    <w:lvl w:ilvl="0" w:tplc="08A62D6C">
      <w:start w:val="1"/>
      <w:numFmt w:val="decimal"/>
      <w:lvlText w:val="%1."/>
      <w:lvlJc w:val="left"/>
      <w:pPr>
        <w:ind w:left="720" w:hanging="360"/>
      </w:pPr>
      <w:rPr>
        <w:rFonts w:asciiTheme="majorBidi" w:eastAsia="Times New Roman"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E94D77"/>
    <w:multiLevelType w:val="hybridMultilevel"/>
    <w:tmpl w:val="322C43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2F33C7"/>
    <w:multiLevelType w:val="hybridMultilevel"/>
    <w:tmpl w:val="D2EA0B06"/>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2AC756E8"/>
    <w:multiLevelType w:val="hybridMultilevel"/>
    <w:tmpl w:val="9C725D86"/>
    <w:lvl w:ilvl="0" w:tplc="0388B7DC">
      <w:start w:val="1"/>
      <w:numFmt w:val="upperLetter"/>
      <w:lvlText w:val="%1."/>
      <w:lvlJc w:val="left"/>
      <w:pPr>
        <w:ind w:left="360" w:hanging="360"/>
      </w:pPr>
      <w:rPr>
        <w:rFonts w:hint="default"/>
        <w:b/>
        <w:bCs/>
        <w:lang w:val="en-US"/>
      </w:rPr>
    </w:lvl>
    <w:lvl w:ilvl="1" w:tplc="64FA4AFC">
      <w:start w:val="1"/>
      <w:numFmt w:val="decimal"/>
      <w:lvlText w:val="%2."/>
      <w:lvlJc w:val="left"/>
      <w:pPr>
        <w:ind w:left="8385" w:hanging="7305"/>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C5320B9"/>
    <w:multiLevelType w:val="hybridMultilevel"/>
    <w:tmpl w:val="A02427CE"/>
    <w:lvl w:ilvl="0" w:tplc="F7D2DBA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2E7D3044"/>
    <w:multiLevelType w:val="hybridMultilevel"/>
    <w:tmpl w:val="4D484D8A"/>
    <w:lvl w:ilvl="0" w:tplc="9FCE0D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F2C5A6F"/>
    <w:multiLevelType w:val="hybridMultilevel"/>
    <w:tmpl w:val="5566A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B0A3BA4"/>
    <w:multiLevelType w:val="hybridMultilevel"/>
    <w:tmpl w:val="C49641B6"/>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B5979B1"/>
    <w:multiLevelType w:val="hybridMultilevel"/>
    <w:tmpl w:val="827A05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236171"/>
    <w:multiLevelType w:val="hybridMultilevel"/>
    <w:tmpl w:val="C2C0BA04"/>
    <w:lvl w:ilvl="0" w:tplc="B884326C">
      <w:start w:val="1"/>
      <w:numFmt w:val="decimal"/>
      <w:lvlText w:val="%1."/>
      <w:lvlJc w:val="left"/>
      <w:pPr>
        <w:ind w:left="1146" w:hanging="360"/>
      </w:pPr>
      <w:rPr>
        <w:rFonts w:cs="Times New Roman" w:hint="default"/>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15">
    <w:nsid w:val="45FF0D04"/>
    <w:multiLevelType w:val="hybridMultilevel"/>
    <w:tmpl w:val="494445CA"/>
    <w:lvl w:ilvl="0" w:tplc="FBFA3D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49697FF1"/>
    <w:multiLevelType w:val="hybridMultilevel"/>
    <w:tmpl w:val="20EEB5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9C54C10"/>
    <w:multiLevelType w:val="hybridMultilevel"/>
    <w:tmpl w:val="434667D4"/>
    <w:lvl w:ilvl="0" w:tplc="DDA249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E1A0E80"/>
    <w:multiLevelType w:val="hybridMultilevel"/>
    <w:tmpl w:val="9C725D86"/>
    <w:lvl w:ilvl="0" w:tplc="0388B7DC">
      <w:start w:val="1"/>
      <w:numFmt w:val="upperLetter"/>
      <w:lvlText w:val="%1."/>
      <w:lvlJc w:val="left"/>
      <w:pPr>
        <w:ind w:left="360" w:hanging="360"/>
      </w:pPr>
      <w:rPr>
        <w:rFonts w:hint="default"/>
        <w:b/>
        <w:bCs/>
        <w:lang w:val="en-US"/>
      </w:rPr>
    </w:lvl>
    <w:lvl w:ilvl="1" w:tplc="64FA4AFC">
      <w:start w:val="1"/>
      <w:numFmt w:val="decimal"/>
      <w:lvlText w:val="%2."/>
      <w:lvlJc w:val="left"/>
      <w:pPr>
        <w:ind w:left="8385" w:hanging="7305"/>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E665611"/>
    <w:multiLevelType w:val="hybridMultilevel"/>
    <w:tmpl w:val="055C12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F054199"/>
    <w:multiLevelType w:val="hybridMultilevel"/>
    <w:tmpl w:val="6E6485B6"/>
    <w:lvl w:ilvl="0" w:tplc="790E9B32">
      <w:start w:val="1"/>
      <w:numFmt w:val="decimal"/>
      <w:lvlText w:val="%1."/>
      <w:lvlJc w:val="left"/>
      <w:pPr>
        <w:ind w:left="1363" w:hanging="360"/>
      </w:pPr>
      <w:rPr>
        <w:rFonts w:asciiTheme="majorBidi" w:eastAsia="Times New Roman" w:hAnsiTheme="majorBidi" w:cs="Times New Roman"/>
      </w:rPr>
    </w:lvl>
    <w:lvl w:ilvl="1" w:tplc="04210019" w:tentative="1">
      <w:start w:val="1"/>
      <w:numFmt w:val="lowerLetter"/>
      <w:lvlText w:val="%2."/>
      <w:lvlJc w:val="left"/>
      <w:pPr>
        <w:ind w:left="2083" w:hanging="360"/>
      </w:pPr>
      <w:rPr>
        <w:rFonts w:cs="Times New Roman"/>
      </w:rPr>
    </w:lvl>
    <w:lvl w:ilvl="2" w:tplc="0421001B" w:tentative="1">
      <w:start w:val="1"/>
      <w:numFmt w:val="lowerRoman"/>
      <w:lvlText w:val="%3."/>
      <w:lvlJc w:val="right"/>
      <w:pPr>
        <w:ind w:left="2803" w:hanging="180"/>
      </w:pPr>
      <w:rPr>
        <w:rFonts w:cs="Times New Roman"/>
      </w:rPr>
    </w:lvl>
    <w:lvl w:ilvl="3" w:tplc="0421000F" w:tentative="1">
      <w:start w:val="1"/>
      <w:numFmt w:val="decimal"/>
      <w:lvlText w:val="%4."/>
      <w:lvlJc w:val="left"/>
      <w:pPr>
        <w:ind w:left="3523" w:hanging="360"/>
      </w:pPr>
      <w:rPr>
        <w:rFonts w:cs="Times New Roman"/>
      </w:rPr>
    </w:lvl>
    <w:lvl w:ilvl="4" w:tplc="04210019" w:tentative="1">
      <w:start w:val="1"/>
      <w:numFmt w:val="lowerLetter"/>
      <w:lvlText w:val="%5."/>
      <w:lvlJc w:val="left"/>
      <w:pPr>
        <w:ind w:left="4243" w:hanging="360"/>
      </w:pPr>
      <w:rPr>
        <w:rFonts w:cs="Times New Roman"/>
      </w:rPr>
    </w:lvl>
    <w:lvl w:ilvl="5" w:tplc="0421001B" w:tentative="1">
      <w:start w:val="1"/>
      <w:numFmt w:val="lowerRoman"/>
      <w:lvlText w:val="%6."/>
      <w:lvlJc w:val="right"/>
      <w:pPr>
        <w:ind w:left="4963" w:hanging="180"/>
      </w:pPr>
      <w:rPr>
        <w:rFonts w:cs="Times New Roman"/>
      </w:rPr>
    </w:lvl>
    <w:lvl w:ilvl="6" w:tplc="0421000F" w:tentative="1">
      <w:start w:val="1"/>
      <w:numFmt w:val="decimal"/>
      <w:lvlText w:val="%7."/>
      <w:lvlJc w:val="left"/>
      <w:pPr>
        <w:ind w:left="5683" w:hanging="360"/>
      </w:pPr>
      <w:rPr>
        <w:rFonts w:cs="Times New Roman"/>
      </w:rPr>
    </w:lvl>
    <w:lvl w:ilvl="7" w:tplc="04210019" w:tentative="1">
      <w:start w:val="1"/>
      <w:numFmt w:val="lowerLetter"/>
      <w:lvlText w:val="%8."/>
      <w:lvlJc w:val="left"/>
      <w:pPr>
        <w:ind w:left="6403" w:hanging="360"/>
      </w:pPr>
      <w:rPr>
        <w:rFonts w:cs="Times New Roman"/>
      </w:rPr>
    </w:lvl>
    <w:lvl w:ilvl="8" w:tplc="0421001B" w:tentative="1">
      <w:start w:val="1"/>
      <w:numFmt w:val="lowerRoman"/>
      <w:lvlText w:val="%9."/>
      <w:lvlJc w:val="right"/>
      <w:pPr>
        <w:ind w:left="7123" w:hanging="180"/>
      </w:pPr>
      <w:rPr>
        <w:rFonts w:cs="Times New Roman"/>
      </w:rPr>
    </w:lvl>
  </w:abstractNum>
  <w:abstractNum w:abstractNumId="21">
    <w:nsid w:val="5CF8719F"/>
    <w:multiLevelType w:val="hybridMultilevel"/>
    <w:tmpl w:val="AB7C5F52"/>
    <w:lvl w:ilvl="0" w:tplc="5226FCDC">
      <w:start w:val="1"/>
      <w:numFmt w:val="decimal"/>
      <w:lvlText w:val="%1."/>
      <w:lvlJc w:val="left"/>
      <w:pPr>
        <w:ind w:left="720" w:hanging="360"/>
      </w:pPr>
      <w:rPr>
        <w:rFonts w:asciiTheme="majorBidi" w:eastAsia="Times New Roman" w:hAnsiTheme="majorBidi" w:cstheme="majorBidi"/>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D4C6557"/>
    <w:multiLevelType w:val="hybridMultilevel"/>
    <w:tmpl w:val="61FA46D0"/>
    <w:lvl w:ilvl="0" w:tplc="79148ADC">
      <w:start w:val="1"/>
      <w:numFmt w:val="decimal"/>
      <w:lvlText w:val="%1."/>
      <w:lvlJc w:val="left"/>
      <w:pPr>
        <w:ind w:left="1800" w:hanging="360"/>
      </w:pPr>
      <w:rPr>
        <w:rFonts w:cs="Times New Roman" w:hint="default"/>
      </w:rPr>
    </w:lvl>
    <w:lvl w:ilvl="1" w:tplc="C5665718">
      <w:start w:val="1"/>
      <w:numFmt w:val="lowerLetter"/>
      <w:lvlText w:val="%2."/>
      <w:lvlJc w:val="left"/>
      <w:pPr>
        <w:ind w:left="2520" w:hanging="360"/>
      </w:pPr>
      <w:rPr>
        <w:rFonts w:cs="Times New Roman"/>
        <w:b w:val="0"/>
        <w:bCs w:val="0"/>
      </w:rPr>
    </w:lvl>
    <w:lvl w:ilvl="2" w:tplc="16588F4C">
      <w:start w:val="1"/>
      <w:numFmt w:val="upperRoman"/>
      <w:lvlText w:val="%3."/>
      <w:lvlJc w:val="left"/>
      <w:pPr>
        <w:ind w:left="3780" w:hanging="720"/>
      </w:pPr>
      <w:rPr>
        <w:rFonts w:hint="default"/>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23">
    <w:nsid w:val="685B465F"/>
    <w:multiLevelType w:val="hybridMultilevel"/>
    <w:tmpl w:val="AB322E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E840303"/>
    <w:multiLevelType w:val="hybridMultilevel"/>
    <w:tmpl w:val="636203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1C32323"/>
    <w:multiLevelType w:val="hybridMultilevel"/>
    <w:tmpl w:val="6B146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25D2E8C"/>
    <w:multiLevelType w:val="hybridMultilevel"/>
    <w:tmpl w:val="A02427CE"/>
    <w:lvl w:ilvl="0" w:tplc="F7D2DBA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nsid w:val="72614DD2"/>
    <w:multiLevelType w:val="hybridMultilevel"/>
    <w:tmpl w:val="35C881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1628A9"/>
    <w:multiLevelType w:val="hybridMultilevel"/>
    <w:tmpl w:val="05CCD572"/>
    <w:lvl w:ilvl="0" w:tplc="259EA818">
      <w:start w:val="1"/>
      <w:numFmt w:val="decimal"/>
      <w:lvlText w:val="%1."/>
      <w:lvlJc w:val="left"/>
      <w:pPr>
        <w:ind w:left="1800" w:hanging="360"/>
      </w:pPr>
      <w:rPr>
        <w:rFonts w:cs="Times New Roman" w:hint="default"/>
        <w:b w:val="0"/>
        <w:bCs w:val="0"/>
        <w:i w:val="0"/>
        <w:iCs w:val="0"/>
      </w:rPr>
    </w:lvl>
    <w:lvl w:ilvl="1" w:tplc="C5665718">
      <w:start w:val="1"/>
      <w:numFmt w:val="lowerLetter"/>
      <w:lvlText w:val="%2."/>
      <w:lvlJc w:val="left"/>
      <w:pPr>
        <w:ind w:left="2520" w:hanging="360"/>
      </w:pPr>
      <w:rPr>
        <w:rFonts w:cs="Times New Roman"/>
        <w:b w:val="0"/>
        <w:bCs w:val="0"/>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num w:numId="1">
    <w:abstractNumId w:val="14"/>
  </w:num>
  <w:num w:numId="2">
    <w:abstractNumId w:val="19"/>
  </w:num>
  <w:num w:numId="3">
    <w:abstractNumId w:val="24"/>
  </w:num>
  <w:num w:numId="4">
    <w:abstractNumId w:val="7"/>
  </w:num>
  <w:num w:numId="5">
    <w:abstractNumId w:val="0"/>
  </w:num>
  <w:num w:numId="6">
    <w:abstractNumId w:val="26"/>
  </w:num>
  <w:num w:numId="7">
    <w:abstractNumId w:val="1"/>
  </w:num>
  <w:num w:numId="8">
    <w:abstractNumId w:val="13"/>
  </w:num>
  <w:num w:numId="9">
    <w:abstractNumId w:val="10"/>
  </w:num>
  <w:num w:numId="10">
    <w:abstractNumId w:val="17"/>
  </w:num>
  <w:num w:numId="11">
    <w:abstractNumId w:val="15"/>
  </w:num>
  <w:num w:numId="12">
    <w:abstractNumId w:val="6"/>
  </w:num>
  <w:num w:numId="13">
    <w:abstractNumId w:val="11"/>
  </w:num>
  <w:num w:numId="14">
    <w:abstractNumId w:val="25"/>
  </w:num>
  <w:num w:numId="15">
    <w:abstractNumId w:val="18"/>
  </w:num>
  <w:num w:numId="16">
    <w:abstractNumId w:val="21"/>
  </w:num>
  <w:num w:numId="17">
    <w:abstractNumId w:val="5"/>
  </w:num>
  <w:num w:numId="18">
    <w:abstractNumId w:val="23"/>
  </w:num>
  <w:num w:numId="19">
    <w:abstractNumId w:val="9"/>
  </w:num>
  <w:num w:numId="20">
    <w:abstractNumId w:val="3"/>
  </w:num>
  <w:num w:numId="21">
    <w:abstractNumId w:val="8"/>
  </w:num>
  <w:num w:numId="22">
    <w:abstractNumId w:val="27"/>
  </w:num>
  <w:num w:numId="23">
    <w:abstractNumId w:val="4"/>
  </w:num>
  <w:num w:numId="24">
    <w:abstractNumId w:val="22"/>
  </w:num>
  <w:num w:numId="25">
    <w:abstractNumId w:val="20"/>
  </w:num>
  <w:num w:numId="26">
    <w:abstractNumId w:val="28"/>
  </w:num>
  <w:num w:numId="27">
    <w:abstractNumId w:val="2"/>
  </w:num>
  <w:num w:numId="28">
    <w:abstractNumId w:val="16"/>
  </w:num>
  <w:num w:numId="29">
    <w:abstractNumId w:val="1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bookFoldPrinting/>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70B9"/>
    <w:rsid w:val="00000986"/>
    <w:rsid w:val="00000B48"/>
    <w:rsid w:val="000013AC"/>
    <w:rsid w:val="00001CCA"/>
    <w:rsid w:val="0000208B"/>
    <w:rsid w:val="00002FBB"/>
    <w:rsid w:val="000032D5"/>
    <w:rsid w:val="00003554"/>
    <w:rsid w:val="00004C31"/>
    <w:rsid w:val="000064D4"/>
    <w:rsid w:val="00006592"/>
    <w:rsid w:val="000067CF"/>
    <w:rsid w:val="00007D35"/>
    <w:rsid w:val="00010E01"/>
    <w:rsid w:val="0001169B"/>
    <w:rsid w:val="00012307"/>
    <w:rsid w:val="00012B4C"/>
    <w:rsid w:val="00012E18"/>
    <w:rsid w:val="00013816"/>
    <w:rsid w:val="00014069"/>
    <w:rsid w:val="00014249"/>
    <w:rsid w:val="0001483D"/>
    <w:rsid w:val="0001488A"/>
    <w:rsid w:val="0001522A"/>
    <w:rsid w:val="000155E3"/>
    <w:rsid w:val="00015E39"/>
    <w:rsid w:val="000161E4"/>
    <w:rsid w:val="00017554"/>
    <w:rsid w:val="00017864"/>
    <w:rsid w:val="00020273"/>
    <w:rsid w:val="00020353"/>
    <w:rsid w:val="00020B8C"/>
    <w:rsid w:val="00020BCC"/>
    <w:rsid w:val="0002115B"/>
    <w:rsid w:val="00021395"/>
    <w:rsid w:val="00023975"/>
    <w:rsid w:val="00023BC1"/>
    <w:rsid w:val="00023BD8"/>
    <w:rsid w:val="00024049"/>
    <w:rsid w:val="0002459D"/>
    <w:rsid w:val="00024671"/>
    <w:rsid w:val="000246F4"/>
    <w:rsid w:val="000249A0"/>
    <w:rsid w:val="00024B29"/>
    <w:rsid w:val="0002558D"/>
    <w:rsid w:val="00025EEF"/>
    <w:rsid w:val="000265A5"/>
    <w:rsid w:val="000268A2"/>
    <w:rsid w:val="000268FC"/>
    <w:rsid w:val="0003063D"/>
    <w:rsid w:val="00030CFB"/>
    <w:rsid w:val="00030D6C"/>
    <w:rsid w:val="00031E2B"/>
    <w:rsid w:val="00031E70"/>
    <w:rsid w:val="0003279F"/>
    <w:rsid w:val="00033138"/>
    <w:rsid w:val="0003332C"/>
    <w:rsid w:val="0003420D"/>
    <w:rsid w:val="00034555"/>
    <w:rsid w:val="00036AC2"/>
    <w:rsid w:val="00037185"/>
    <w:rsid w:val="00040E8E"/>
    <w:rsid w:val="000414F8"/>
    <w:rsid w:val="00041B84"/>
    <w:rsid w:val="00041FD4"/>
    <w:rsid w:val="00042295"/>
    <w:rsid w:val="000428A9"/>
    <w:rsid w:val="000430E0"/>
    <w:rsid w:val="0004395D"/>
    <w:rsid w:val="00043B38"/>
    <w:rsid w:val="00044128"/>
    <w:rsid w:val="000443E5"/>
    <w:rsid w:val="0004509F"/>
    <w:rsid w:val="000450F9"/>
    <w:rsid w:val="00045A06"/>
    <w:rsid w:val="00045E9F"/>
    <w:rsid w:val="00045F3C"/>
    <w:rsid w:val="00046287"/>
    <w:rsid w:val="00046BC5"/>
    <w:rsid w:val="00046E63"/>
    <w:rsid w:val="00046EC7"/>
    <w:rsid w:val="000472F5"/>
    <w:rsid w:val="00047B7B"/>
    <w:rsid w:val="00050350"/>
    <w:rsid w:val="00050ECA"/>
    <w:rsid w:val="0005197F"/>
    <w:rsid w:val="00051B35"/>
    <w:rsid w:val="0005230F"/>
    <w:rsid w:val="00052BDD"/>
    <w:rsid w:val="00052E30"/>
    <w:rsid w:val="000552BF"/>
    <w:rsid w:val="00055F87"/>
    <w:rsid w:val="00056C14"/>
    <w:rsid w:val="0005716B"/>
    <w:rsid w:val="000573CC"/>
    <w:rsid w:val="0005786C"/>
    <w:rsid w:val="00060939"/>
    <w:rsid w:val="00061089"/>
    <w:rsid w:val="0006122F"/>
    <w:rsid w:val="000614F9"/>
    <w:rsid w:val="000625E7"/>
    <w:rsid w:val="0006285D"/>
    <w:rsid w:val="00062DE3"/>
    <w:rsid w:val="0006331A"/>
    <w:rsid w:val="00063F05"/>
    <w:rsid w:val="00066855"/>
    <w:rsid w:val="000669F5"/>
    <w:rsid w:val="000700FE"/>
    <w:rsid w:val="0007095F"/>
    <w:rsid w:val="00071541"/>
    <w:rsid w:val="00071E14"/>
    <w:rsid w:val="00072552"/>
    <w:rsid w:val="00072725"/>
    <w:rsid w:val="00074416"/>
    <w:rsid w:val="00074474"/>
    <w:rsid w:val="0007497B"/>
    <w:rsid w:val="000749D8"/>
    <w:rsid w:val="000758A4"/>
    <w:rsid w:val="000759F6"/>
    <w:rsid w:val="0007635B"/>
    <w:rsid w:val="0007668C"/>
    <w:rsid w:val="00076CC4"/>
    <w:rsid w:val="00077433"/>
    <w:rsid w:val="000774D2"/>
    <w:rsid w:val="00080F2B"/>
    <w:rsid w:val="0008165E"/>
    <w:rsid w:val="000821A0"/>
    <w:rsid w:val="00082214"/>
    <w:rsid w:val="00082AEF"/>
    <w:rsid w:val="000832B3"/>
    <w:rsid w:val="00083B26"/>
    <w:rsid w:val="0008411D"/>
    <w:rsid w:val="00085823"/>
    <w:rsid w:val="00086051"/>
    <w:rsid w:val="000860E2"/>
    <w:rsid w:val="000878D1"/>
    <w:rsid w:val="00090C30"/>
    <w:rsid w:val="00090DBF"/>
    <w:rsid w:val="000932E8"/>
    <w:rsid w:val="0009373E"/>
    <w:rsid w:val="00093864"/>
    <w:rsid w:val="00093C34"/>
    <w:rsid w:val="00093FE4"/>
    <w:rsid w:val="00094E98"/>
    <w:rsid w:val="00096761"/>
    <w:rsid w:val="00097419"/>
    <w:rsid w:val="000A0D4D"/>
    <w:rsid w:val="000A2CD8"/>
    <w:rsid w:val="000A3987"/>
    <w:rsid w:val="000A7BF5"/>
    <w:rsid w:val="000A7C9B"/>
    <w:rsid w:val="000B0870"/>
    <w:rsid w:val="000B0F41"/>
    <w:rsid w:val="000B15B6"/>
    <w:rsid w:val="000B162C"/>
    <w:rsid w:val="000B1D2E"/>
    <w:rsid w:val="000B28AD"/>
    <w:rsid w:val="000B350C"/>
    <w:rsid w:val="000B3C52"/>
    <w:rsid w:val="000B3DDB"/>
    <w:rsid w:val="000B3FB2"/>
    <w:rsid w:val="000B44BB"/>
    <w:rsid w:val="000B4BF6"/>
    <w:rsid w:val="000B52A3"/>
    <w:rsid w:val="000B5ED7"/>
    <w:rsid w:val="000B62A5"/>
    <w:rsid w:val="000B729B"/>
    <w:rsid w:val="000B7A3C"/>
    <w:rsid w:val="000C0507"/>
    <w:rsid w:val="000C0B63"/>
    <w:rsid w:val="000C1672"/>
    <w:rsid w:val="000C1999"/>
    <w:rsid w:val="000C270C"/>
    <w:rsid w:val="000C4589"/>
    <w:rsid w:val="000C46A6"/>
    <w:rsid w:val="000C60CB"/>
    <w:rsid w:val="000C658A"/>
    <w:rsid w:val="000C6F4C"/>
    <w:rsid w:val="000C77EE"/>
    <w:rsid w:val="000C799E"/>
    <w:rsid w:val="000C7F6F"/>
    <w:rsid w:val="000D00CC"/>
    <w:rsid w:val="000D0B2F"/>
    <w:rsid w:val="000D0CD0"/>
    <w:rsid w:val="000D1ABE"/>
    <w:rsid w:val="000D207E"/>
    <w:rsid w:val="000D25F7"/>
    <w:rsid w:val="000D2E25"/>
    <w:rsid w:val="000D2E26"/>
    <w:rsid w:val="000D3390"/>
    <w:rsid w:val="000D3486"/>
    <w:rsid w:val="000D3488"/>
    <w:rsid w:val="000D4155"/>
    <w:rsid w:val="000D4720"/>
    <w:rsid w:val="000D61F2"/>
    <w:rsid w:val="000D7575"/>
    <w:rsid w:val="000E0344"/>
    <w:rsid w:val="000E08BC"/>
    <w:rsid w:val="000E0A30"/>
    <w:rsid w:val="000E0E3D"/>
    <w:rsid w:val="000E1133"/>
    <w:rsid w:val="000E1222"/>
    <w:rsid w:val="000E12F9"/>
    <w:rsid w:val="000E19A3"/>
    <w:rsid w:val="000E2453"/>
    <w:rsid w:val="000E2CD9"/>
    <w:rsid w:val="000E2F0B"/>
    <w:rsid w:val="000E3E2A"/>
    <w:rsid w:val="000E6B00"/>
    <w:rsid w:val="000E6FFE"/>
    <w:rsid w:val="000F02F8"/>
    <w:rsid w:val="000F2CDD"/>
    <w:rsid w:val="000F2D5F"/>
    <w:rsid w:val="000F3080"/>
    <w:rsid w:val="000F35C0"/>
    <w:rsid w:val="000F6639"/>
    <w:rsid w:val="000F753D"/>
    <w:rsid w:val="000F7D38"/>
    <w:rsid w:val="00100733"/>
    <w:rsid w:val="001011C6"/>
    <w:rsid w:val="001013BA"/>
    <w:rsid w:val="0010162C"/>
    <w:rsid w:val="00102135"/>
    <w:rsid w:val="00102336"/>
    <w:rsid w:val="0010350C"/>
    <w:rsid w:val="0010402F"/>
    <w:rsid w:val="00104471"/>
    <w:rsid w:val="00105086"/>
    <w:rsid w:val="0010508D"/>
    <w:rsid w:val="00105C80"/>
    <w:rsid w:val="00105FF0"/>
    <w:rsid w:val="00106188"/>
    <w:rsid w:val="0010622D"/>
    <w:rsid w:val="00106553"/>
    <w:rsid w:val="00111971"/>
    <w:rsid w:val="00113267"/>
    <w:rsid w:val="001141B5"/>
    <w:rsid w:val="001146FF"/>
    <w:rsid w:val="00115BC5"/>
    <w:rsid w:val="00116D58"/>
    <w:rsid w:val="00117936"/>
    <w:rsid w:val="00121AA6"/>
    <w:rsid w:val="00122EBD"/>
    <w:rsid w:val="00122F47"/>
    <w:rsid w:val="00123050"/>
    <w:rsid w:val="001230B9"/>
    <w:rsid w:val="00123E56"/>
    <w:rsid w:val="00123F06"/>
    <w:rsid w:val="00124B2F"/>
    <w:rsid w:val="00124B95"/>
    <w:rsid w:val="00124FA6"/>
    <w:rsid w:val="0012558D"/>
    <w:rsid w:val="00125618"/>
    <w:rsid w:val="0012595D"/>
    <w:rsid w:val="00125ACB"/>
    <w:rsid w:val="00126022"/>
    <w:rsid w:val="001267AC"/>
    <w:rsid w:val="0012777F"/>
    <w:rsid w:val="00132627"/>
    <w:rsid w:val="0013269D"/>
    <w:rsid w:val="001326C5"/>
    <w:rsid w:val="001328F6"/>
    <w:rsid w:val="00133314"/>
    <w:rsid w:val="001333F1"/>
    <w:rsid w:val="001341AE"/>
    <w:rsid w:val="001359D2"/>
    <w:rsid w:val="00135C67"/>
    <w:rsid w:val="00135F32"/>
    <w:rsid w:val="00140CC8"/>
    <w:rsid w:val="0014152D"/>
    <w:rsid w:val="0014268A"/>
    <w:rsid w:val="0014293A"/>
    <w:rsid w:val="00142B08"/>
    <w:rsid w:val="00143014"/>
    <w:rsid w:val="001430AB"/>
    <w:rsid w:val="00143493"/>
    <w:rsid w:val="001434B7"/>
    <w:rsid w:val="00143512"/>
    <w:rsid w:val="00144AC7"/>
    <w:rsid w:val="00144C0C"/>
    <w:rsid w:val="001453EB"/>
    <w:rsid w:val="0014709C"/>
    <w:rsid w:val="001502C7"/>
    <w:rsid w:val="00150DFC"/>
    <w:rsid w:val="0015120A"/>
    <w:rsid w:val="0015170E"/>
    <w:rsid w:val="00151C5F"/>
    <w:rsid w:val="00151F48"/>
    <w:rsid w:val="0015439F"/>
    <w:rsid w:val="0015492E"/>
    <w:rsid w:val="00154973"/>
    <w:rsid w:val="0015578D"/>
    <w:rsid w:val="00155889"/>
    <w:rsid w:val="001566A6"/>
    <w:rsid w:val="0015724D"/>
    <w:rsid w:val="0015735C"/>
    <w:rsid w:val="001577E4"/>
    <w:rsid w:val="00160A73"/>
    <w:rsid w:val="0016109A"/>
    <w:rsid w:val="00161429"/>
    <w:rsid w:val="0016346E"/>
    <w:rsid w:val="00163C29"/>
    <w:rsid w:val="00163D76"/>
    <w:rsid w:val="00164814"/>
    <w:rsid w:val="00164AB2"/>
    <w:rsid w:val="00165136"/>
    <w:rsid w:val="00165EC3"/>
    <w:rsid w:val="00167430"/>
    <w:rsid w:val="001677C3"/>
    <w:rsid w:val="00167AD9"/>
    <w:rsid w:val="00167D27"/>
    <w:rsid w:val="00167E07"/>
    <w:rsid w:val="001726DB"/>
    <w:rsid w:val="001738BA"/>
    <w:rsid w:val="00173E76"/>
    <w:rsid w:val="00174075"/>
    <w:rsid w:val="001740E0"/>
    <w:rsid w:val="001760FC"/>
    <w:rsid w:val="001768DE"/>
    <w:rsid w:val="00176D3F"/>
    <w:rsid w:val="001772EE"/>
    <w:rsid w:val="00177DA9"/>
    <w:rsid w:val="00181379"/>
    <w:rsid w:val="001813BA"/>
    <w:rsid w:val="00181751"/>
    <w:rsid w:val="00182061"/>
    <w:rsid w:val="00182CD3"/>
    <w:rsid w:val="001834B1"/>
    <w:rsid w:val="00184679"/>
    <w:rsid w:val="001867CA"/>
    <w:rsid w:val="00186D6B"/>
    <w:rsid w:val="001876A2"/>
    <w:rsid w:val="00190787"/>
    <w:rsid w:val="00190C84"/>
    <w:rsid w:val="001918FF"/>
    <w:rsid w:val="001924D8"/>
    <w:rsid w:val="00193B1D"/>
    <w:rsid w:val="00194762"/>
    <w:rsid w:val="001949C0"/>
    <w:rsid w:val="001953B2"/>
    <w:rsid w:val="00195473"/>
    <w:rsid w:val="0019552C"/>
    <w:rsid w:val="00195AFC"/>
    <w:rsid w:val="00195C5A"/>
    <w:rsid w:val="001966E6"/>
    <w:rsid w:val="00196E0B"/>
    <w:rsid w:val="0019750B"/>
    <w:rsid w:val="001977E8"/>
    <w:rsid w:val="001A03F0"/>
    <w:rsid w:val="001A0F27"/>
    <w:rsid w:val="001A18AF"/>
    <w:rsid w:val="001A1F8D"/>
    <w:rsid w:val="001A2E71"/>
    <w:rsid w:val="001A5135"/>
    <w:rsid w:val="001A54C7"/>
    <w:rsid w:val="001A5B3D"/>
    <w:rsid w:val="001A5D8C"/>
    <w:rsid w:val="001A63A7"/>
    <w:rsid w:val="001A6A49"/>
    <w:rsid w:val="001A6EC2"/>
    <w:rsid w:val="001A7694"/>
    <w:rsid w:val="001A7C7C"/>
    <w:rsid w:val="001B06E7"/>
    <w:rsid w:val="001B0D64"/>
    <w:rsid w:val="001B1321"/>
    <w:rsid w:val="001B1425"/>
    <w:rsid w:val="001B25B0"/>
    <w:rsid w:val="001B2625"/>
    <w:rsid w:val="001B2F20"/>
    <w:rsid w:val="001B3E3B"/>
    <w:rsid w:val="001B4A6F"/>
    <w:rsid w:val="001B5715"/>
    <w:rsid w:val="001B5BB8"/>
    <w:rsid w:val="001B5D51"/>
    <w:rsid w:val="001B66A2"/>
    <w:rsid w:val="001B7078"/>
    <w:rsid w:val="001B7275"/>
    <w:rsid w:val="001B7471"/>
    <w:rsid w:val="001B7DAC"/>
    <w:rsid w:val="001C1374"/>
    <w:rsid w:val="001C3537"/>
    <w:rsid w:val="001C3AF7"/>
    <w:rsid w:val="001C40C0"/>
    <w:rsid w:val="001C454A"/>
    <w:rsid w:val="001C4658"/>
    <w:rsid w:val="001C5B30"/>
    <w:rsid w:val="001C5B6A"/>
    <w:rsid w:val="001C6264"/>
    <w:rsid w:val="001C6938"/>
    <w:rsid w:val="001C6CFE"/>
    <w:rsid w:val="001C7212"/>
    <w:rsid w:val="001C7607"/>
    <w:rsid w:val="001D07D8"/>
    <w:rsid w:val="001D1231"/>
    <w:rsid w:val="001D1D19"/>
    <w:rsid w:val="001D22A0"/>
    <w:rsid w:val="001D2644"/>
    <w:rsid w:val="001D3ACD"/>
    <w:rsid w:val="001D42FD"/>
    <w:rsid w:val="001D74CA"/>
    <w:rsid w:val="001E0467"/>
    <w:rsid w:val="001E053D"/>
    <w:rsid w:val="001E137A"/>
    <w:rsid w:val="001E13FB"/>
    <w:rsid w:val="001E1E9C"/>
    <w:rsid w:val="001E3D65"/>
    <w:rsid w:val="001E5175"/>
    <w:rsid w:val="001E5C36"/>
    <w:rsid w:val="001E5EA8"/>
    <w:rsid w:val="001E6592"/>
    <w:rsid w:val="001E7860"/>
    <w:rsid w:val="001E787A"/>
    <w:rsid w:val="001E7F7D"/>
    <w:rsid w:val="001F0406"/>
    <w:rsid w:val="001F0EA3"/>
    <w:rsid w:val="001F15FE"/>
    <w:rsid w:val="001F2AC0"/>
    <w:rsid w:val="001F2CF9"/>
    <w:rsid w:val="001F2E18"/>
    <w:rsid w:val="001F2FFC"/>
    <w:rsid w:val="001F3610"/>
    <w:rsid w:val="001F41AC"/>
    <w:rsid w:val="001F43C0"/>
    <w:rsid w:val="001F51A7"/>
    <w:rsid w:val="001F5236"/>
    <w:rsid w:val="001F5BA7"/>
    <w:rsid w:val="001F63EC"/>
    <w:rsid w:val="001F6590"/>
    <w:rsid w:val="001F6701"/>
    <w:rsid w:val="001F7330"/>
    <w:rsid w:val="001F7F6C"/>
    <w:rsid w:val="00200D8F"/>
    <w:rsid w:val="002011B5"/>
    <w:rsid w:val="00203587"/>
    <w:rsid w:val="00204097"/>
    <w:rsid w:val="0020455F"/>
    <w:rsid w:val="00205C5D"/>
    <w:rsid w:val="00207138"/>
    <w:rsid w:val="00210000"/>
    <w:rsid w:val="0021146E"/>
    <w:rsid w:val="002119F7"/>
    <w:rsid w:val="00213926"/>
    <w:rsid w:val="0021417E"/>
    <w:rsid w:val="00215629"/>
    <w:rsid w:val="00217662"/>
    <w:rsid w:val="00217B60"/>
    <w:rsid w:val="0022089E"/>
    <w:rsid w:val="0022193D"/>
    <w:rsid w:val="00222463"/>
    <w:rsid w:val="002228D8"/>
    <w:rsid w:val="00222BBA"/>
    <w:rsid w:val="00222C92"/>
    <w:rsid w:val="00223132"/>
    <w:rsid w:val="002253FF"/>
    <w:rsid w:val="002255E2"/>
    <w:rsid w:val="002258B1"/>
    <w:rsid w:val="002272C5"/>
    <w:rsid w:val="0023015A"/>
    <w:rsid w:val="00230FD0"/>
    <w:rsid w:val="002317D6"/>
    <w:rsid w:val="00231D56"/>
    <w:rsid w:val="0023281F"/>
    <w:rsid w:val="00232AF9"/>
    <w:rsid w:val="00232B97"/>
    <w:rsid w:val="002330C7"/>
    <w:rsid w:val="00233E65"/>
    <w:rsid w:val="00234288"/>
    <w:rsid w:val="0023475A"/>
    <w:rsid w:val="002348C6"/>
    <w:rsid w:val="00234B53"/>
    <w:rsid w:val="00235860"/>
    <w:rsid w:val="002359CF"/>
    <w:rsid w:val="00235A9B"/>
    <w:rsid w:val="00235B66"/>
    <w:rsid w:val="0023635F"/>
    <w:rsid w:val="00237A57"/>
    <w:rsid w:val="00240046"/>
    <w:rsid w:val="00240837"/>
    <w:rsid w:val="002414AC"/>
    <w:rsid w:val="002418E5"/>
    <w:rsid w:val="00241942"/>
    <w:rsid w:val="0024214A"/>
    <w:rsid w:val="00242580"/>
    <w:rsid w:val="00242987"/>
    <w:rsid w:val="00242C05"/>
    <w:rsid w:val="002432A9"/>
    <w:rsid w:val="002433A6"/>
    <w:rsid w:val="002433E9"/>
    <w:rsid w:val="002437CD"/>
    <w:rsid w:val="00243A51"/>
    <w:rsid w:val="00243B4C"/>
    <w:rsid w:val="002442B4"/>
    <w:rsid w:val="0024477F"/>
    <w:rsid w:val="002456ED"/>
    <w:rsid w:val="00245A90"/>
    <w:rsid w:val="002466FA"/>
    <w:rsid w:val="00247346"/>
    <w:rsid w:val="00250EA7"/>
    <w:rsid w:val="00252234"/>
    <w:rsid w:val="0025258F"/>
    <w:rsid w:val="00253786"/>
    <w:rsid w:val="0025397C"/>
    <w:rsid w:val="00254603"/>
    <w:rsid w:val="00255F7C"/>
    <w:rsid w:val="00256209"/>
    <w:rsid w:val="00260049"/>
    <w:rsid w:val="00260613"/>
    <w:rsid w:val="00261895"/>
    <w:rsid w:val="00262AD4"/>
    <w:rsid w:val="00263080"/>
    <w:rsid w:val="002653BF"/>
    <w:rsid w:val="0026574B"/>
    <w:rsid w:val="00265E29"/>
    <w:rsid w:val="0026715F"/>
    <w:rsid w:val="00271937"/>
    <w:rsid w:val="00271D49"/>
    <w:rsid w:val="00272D5B"/>
    <w:rsid w:val="00272DE4"/>
    <w:rsid w:val="00273977"/>
    <w:rsid w:val="00273B15"/>
    <w:rsid w:val="00274D20"/>
    <w:rsid w:val="00274E40"/>
    <w:rsid w:val="00275BE6"/>
    <w:rsid w:val="002761B6"/>
    <w:rsid w:val="0027647F"/>
    <w:rsid w:val="00276504"/>
    <w:rsid w:val="00277AC8"/>
    <w:rsid w:val="00277BB2"/>
    <w:rsid w:val="002801B7"/>
    <w:rsid w:val="00280340"/>
    <w:rsid w:val="0028069A"/>
    <w:rsid w:val="002807A1"/>
    <w:rsid w:val="00280D74"/>
    <w:rsid w:val="0028105D"/>
    <w:rsid w:val="00281F71"/>
    <w:rsid w:val="002820F0"/>
    <w:rsid w:val="00283E4E"/>
    <w:rsid w:val="00284818"/>
    <w:rsid w:val="00284926"/>
    <w:rsid w:val="00284B3F"/>
    <w:rsid w:val="002857EE"/>
    <w:rsid w:val="0028653A"/>
    <w:rsid w:val="0028747C"/>
    <w:rsid w:val="00287ADD"/>
    <w:rsid w:val="0029059B"/>
    <w:rsid w:val="00291418"/>
    <w:rsid w:val="002921BB"/>
    <w:rsid w:val="0029303F"/>
    <w:rsid w:val="00293AD9"/>
    <w:rsid w:val="0029585E"/>
    <w:rsid w:val="002959A6"/>
    <w:rsid w:val="00295DE0"/>
    <w:rsid w:val="00296C50"/>
    <w:rsid w:val="00296D34"/>
    <w:rsid w:val="0029712A"/>
    <w:rsid w:val="002971BB"/>
    <w:rsid w:val="002A0FC7"/>
    <w:rsid w:val="002A1F1B"/>
    <w:rsid w:val="002A1FC8"/>
    <w:rsid w:val="002A2093"/>
    <w:rsid w:val="002A22DA"/>
    <w:rsid w:val="002A2EF0"/>
    <w:rsid w:val="002A346C"/>
    <w:rsid w:val="002A4292"/>
    <w:rsid w:val="002A43C1"/>
    <w:rsid w:val="002A469D"/>
    <w:rsid w:val="002A6C55"/>
    <w:rsid w:val="002A6FC8"/>
    <w:rsid w:val="002A7180"/>
    <w:rsid w:val="002B0F9F"/>
    <w:rsid w:val="002B1D92"/>
    <w:rsid w:val="002B1F29"/>
    <w:rsid w:val="002B29D0"/>
    <w:rsid w:val="002B3BAB"/>
    <w:rsid w:val="002B4706"/>
    <w:rsid w:val="002B5092"/>
    <w:rsid w:val="002B52A7"/>
    <w:rsid w:val="002B55D9"/>
    <w:rsid w:val="002B7532"/>
    <w:rsid w:val="002B7782"/>
    <w:rsid w:val="002C2186"/>
    <w:rsid w:val="002C25AC"/>
    <w:rsid w:val="002C43EE"/>
    <w:rsid w:val="002C4D6B"/>
    <w:rsid w:val="002C4EFB"/>
    <w:rsid w:val="002C5575"/>
    <w:rsid w:val="002C5687"/>
    <w:rsid w:val="002C5859"/>
    <w:rsid w:val="002D098A"/>
    <w:rsid w:val="002D0ED3"/>
    <w:rsid w:val="002D16AA"/>
    <w:rsid w:val="002D16DB"/>
    <w:rsid w:val="002D17AA"/>
    <w:rsid w:val="002D2507"/>
    <w:rsid w:val="002D2686"/>
    <w:rsid w:val="002D2B87"/>
    <w:rsid w:val="002D2D16"/>
    <w:rsid w:val="002D2E15"/>
    <w:rsid w:val="002D2F05"/>
    <w:rsid w:val="002D315B"/>
    <w:rsid w:val="002D3B08"/>
    <w:rsid w:val="002D41D6"/>
    <w:rsid w:val="002D43EB"/>
    <w:rsid w:val="002D5E4C"/>
    <w:rsid w:val="002D6F2E"/>
    <w:rsid w:val="002D7368"/>
    <w:rsid w:val="002D7380"/>
    <w:rsid w:val="002D778B"/>
    <w:rsid w:val="002E0480"/>
    <w:rsid w:val="002E1672"/>
    <w:rsid w:val="002E16A3"/>
    <w:rsid w:val="002E25AC"/>
    <w:rsid w:val="002E2671"/>
    <w:rsid w:val="002E2D14"/>
    <w:rsid w:val="002E2DA6"/>
    <w:rsid w:val="002E4CAF"/>
    <w:rsid w:val="002E603F"/>
    <w:rsid w:val="002E6378"/>
    <w:rsid w:val="002E78C2"/>
    <w:rsid w:val="002E7D64"/>
    <w:rsid w:val="002F0FCA"/>
    <w:rsid w:val="002F58B0"/>
    <w:rsid w:val="002F5A39"/>
    <w:rsid w:val="002F5C84"/>
    <w:rsid w:val="002F7114"/>
    <w:rsid w:val="0030051A"/>
    <w:rsid w:val="0030140A"/>
    <w:rsid w:val="00302210"/>
    <w:rsid w:val="00302244"/>
    <w:rsid w:val="00303F0B"/>
    <w:rsid w:val="003048A2"/>
    <w:rsid w:val="00304C9B"/>
    <w:rsid w:val="00304D99"/>
    <w:rsid w:val="003050CE"/>
    <w:rsid w:val="0030550F"/>
    <w:rsid w:val="00305CD1"/>
    <w:rsid w:val="00310F2B"/>
    <w:rsid w:val="00311F4E"/>
    <w:rsid w:val="00312E5F"/>
    <w:rsid w:val="00313962"/>
    <w:rsid w:val="00313C7C"/>
    <w:rsid w:val="00313FFB"/>
    <w:rsid w:val="0031508E"/>
    <w:rsid w:val="0031509A"/>
    <w:rsid w:val="00315D12"/>
    <w:rsid w:val="00316928"/>
    <w:rsid w:val="003169E3"/>
    <w:rsid w:val="003173FD"/>
    <w:rsid w:val="003174BA"/>
    <w:rsid w:val="00317744"/>
    <w:rsid w:val="003205AF"/>
    <w:rsid w:val="00320EA6"/>
    <w:rsid w:val="00321F5D"/>
    <w:rsid w:val="00322A29"/>
    <w:rsid w:val="00323631"/>
    <w:rsid w:val="00323D4C"/>
    <w:rsid w:val="0032579D"/>
    <w:rsid w:val="00325AC6"/>
    <w:rsid w:val="00325BF7"/>
    <w:rsid w:val="003272E1"/>
    <w:rsid w:val="00327623"/>
    <w:rsid w:val="00330084"/>
    <w:rsid w:val="00330787"/>
    <w:rsid w:val="00330BCA"/>
    <w:rsid w:val="003321CF"/>
    <w:rsid w:val="003348DF"/>
    <w:rsid w:val="00335A54"/>
    <w:rsid w:val="00335C55"/>
    <w:rsid w:val="003361F5"/>
    <w:rsid w:val="003363A7"/>
    <w:rsid w:val="003367BC"/>
    <w:rsid w:val="00336873"/>
    <w:rsid w:val="00336D33"/>
    <w:rsid w:val="00341101"/>
    <w:rsid w:val="003418DC"/>
    <w:rsid w:val="00341DC9"/>
    <w:rsid w:val="003426DB"/>
    <w:rsid w:val="00342E32"/>
    <w:rsid w:val="0034379A"/>
    <w:rsid w:val="00343E01"/>
    <w:rsid w:val="003442DB"/>
    <w:rsid w:val="003446F1"/>
    <w:rsid w:val="003458FA"/>
    <w:rsid w:val="003460D2"/>
    <w:rsid w:val="0034655F"/>
    <w:rsid w:val="003465C9"/>
    <w:rsid w:val="00346DF9"/>
    <w:rsid w:val="003472F4"/>
    <w:rsid w:val="00350CA6"/>
    <w:rsid w:val="00350D43"/>
    <w:rsid w:val="00350E9D"/>
    <w:rsid w:val="00352F1C"/>
    <w:rsid w:val="00355903"/>
    <w:rsid w:val="0035690C"/>
    <w:rsid w:val="00356A9C"/>
    <w:rsid w:val="00356DB2"/>
    <w:rsid w:val="00357B54"/>
    <w:rsid w:val="00357F2D"/>
    <w:rsid w:val="0036219D"/>
    <w:rsid w:val="003629C2"/>
    <w:rsid w:val="00362D9C"/>
    <w:rsid w:val="0036419C"/>
    <w:rsid w:val="0036446A"/>
    <w:rsid w:val="00367C18"/>
    <w:rsid w:val="003704D8"/>
    <w:rsid w:val="003711B6"/>
    <w:rsid w:val="00371C84"/>
    <w:rsid w:val="00371FDB"/>
    <w:rsid w:val="0037227A"/>
    <w:rsid w:val="003737FF"/>
    <w:rsid w:val="003742CB"/>
    <w:rsid w:val="00374502"/>
    <w:rsid w:val="00374B10"/>
    <w:rsid w:val="00375DC4"/>
    <w:rsid w:val="00377330"/>
    <w:rsid w:val="00377A37"/>
    <w:rsid w:val="003803A3"/>
    <w:rsid w:val="00380CE6"/>
    <w:rsid w:val="003819D2"/>
    <w:rsid w:val="00381A3E"/>
    <w:rsid w:val="00382495"/>
    <w:rsid w:val="00382581"/>
    <w:rsid w:val="00382C57"/>
    <w:rsid w:val="00383854"/>
    <w:rsid w:val="00386B0D"/>
    <w:rsid w:val="00386F12"/>
    <w:rsid w:val="0039049B"/>
    <w:rsid w:val="003907FB"/>
    <w:rsid w:val="00391621"/>
    <w:rsid w:val="00392051"/>
    <w:rsid w:val="00392212"/>
    <w:rsid w:val="003927CE"/>
    <w:rsid w:val="00393463"/>
    <w:rsid w:val="00394190"/>
    <w:rsid w:val="00394905"/>
    <w:rsid w:val="00394C2F"/>
    <w:rsid w:val="0039560D"/>
    <w:rsid w:val="003976F4"/>
    <w:rsid w:val="003A04B9"/>
    <w:rsid w:val="003A0931"/>
    <w:rsid w:val="003A1E37"/>
    <w:rsid w:val="003A265E"/>
    <w:rsid w:val="003A3329"/>
    <w:rsid w:val="003A4179"/>
    <w:rsid w:val="003A41FC"/>
    <w:rsid w:val="003A430E"/>
    <w:rsid w:val="003A4328"/>
    <w:rsid w:val="003A43AB"/>
    <w:rsid w:val="003A4BFB"/>
    <w:rsid w:val="003A53EE"/>
    <w:rsid w:val="003A5B5B"/>
    <w:rsid w:val="003A6123"/>
    <w:rsid w:val="003B0781"/>
    <w:rsid w:val="003B0BEB"/>
    <w:rsid w:val="003B18D3"/>
    <w:rsid w:val="003B227E"/>
    <w:rsid w:val="003B228E"/>
    <w:rsid w:val="003B34E1"/>
    <w:rsid w:val="003B3E7D"/>
    <w:rsid w:val="003B3FB9"/>
    <w:rsid w:val="003B5163"/>
    <w:rsid w:val="003B5613"/>
    <w:rsid w:val="003B5737"/>
    <w:rsid w:val="003B61A1"/>
    <w:rsid w:val="003B62F4"/>
    <w:rsid w:val="003B6B43"/>
    <w:rsid w:val="003B6D4B"/>
    <w:rsid w:val="003C023B"/>
    <w:rsid w:val="003C0854"/>
    <w:rsid w:val="003C349C"/>
    <w:rsid w:val="003C502A"/>
    <w:rsid w:val="003C5676"/>
    <w:rsid w:val="003C5925"/>
    <w:rsid w:val="003C6386"/>
    <w:rsid w:val="003C6E7B"/>
    <w:rsid w:val="003C736F"/>
    <w:rsid w:val="003C7EC4"/>
    <w:rsid w:val="003D08F3"/>
    <w:rsid w:val="003D1135"/>
    <w:rsid w:val="003D11EA"/>
    <w:rsid w:val="003D1479"/>
    <w:rsid w:val="003D1A25"/>
    <w:rsid w:val="003D2061"/>
    <w:rsid w:val="003D242D"/>
    <w:rsid w:val="003D35AE"/>
    <w:rsid w:val="003D4C79"/>
    <w:rsid w:val="003D5F61"/>
    <w:rsid w:val="003D6A2A"/>
    <w:rsid w:val="003D7766"/>
    <w:rsid w:val="003E00AC"/>
    <w:rsid w:val="003E0383"/>
    <w:rsid w:val="003E0553"/>
    <w:rsid w:val="003E41CB"/>
    <w:rsid w:val="003E566F"/>
    <w:rsid w:val="003E570A"/>
    <w:rsid w:val="003E63CF"/>
    <w:rsid w:val="003E75C2"/>
    <w:rsid w:val="003E7727"/>
    <w:rsid w:val="003E7D1E"/>
    <w:rsid w:val="003F0ABA"/>
    <w:rsid w:val="003F1570"/>
    <w:rsid w:val="003F1F3F"/>
    <w:rsid w:val="003F211F"/>
    <w:rsid w:val="003F4B98"/>
    <w:rsid w:val="003F5D8B"/>
    <w:rsid w:val="003F6A45"/>
    <w:rsid w:val="003F6FC6"/>
    <w:rsid w:val="003F6FD8"/>
    <w:rsid w:val="003F701F"/>
    <w:rsid w:val="003F742E"/>
    <w:rsid w:val="00400602"/>
    <w:rsid w:val="0040097F"/>
    <w:rsid w:val="00401977"/>
    <w:rsid w:val="00401D0D"/>
    <w:rsid w:val="00402743"/>
    <w:rsid w:val="004035EC"/>
    <w:rsid w:val="0040387A"/>
    <w:rsid w:val="00403B0E"/>
    <w:rsid w:val="00404829"/>
    <w:rsid w:val="00404F3E"/>
    <w:rsid w:val="00404F7E"/>
    <w:rsid w:val="004052E2"/>
    <w:rsid w:val="00405C62"/>
    <w:rsid w:val="00405EE8"/>
    <w:rsid w:val="004063A6"/>
    <w:rsid w:val="0040654F"/>
    <w:rsid w:val="004079CC"/>
    <w:rsid w:val="00411671"/>
    <w:rsid w:val="00412070"/>
    <w:rsid w:val="00412D15"/>
    <w:rsid w:val="00413107"/>
    <w:rsid w:val="004132D4"/>
    <w:rsid w:val="00415138"/>
    <w:rsid w:val="00415A93"/>
    <w:rsid w:val="004163F3"/>
    <w:rsid w:val="00416E7E"/>
    <w:rsid w:val="0042127A"/>
    <w:rsid w:val="00422C78"/>
    <w:rsid w:val="00423475"/>
    <w:rsid w:val="00424BDF"/>
    <w:rsid w:val="00424FBA"/>
    <w:rsid w:val="00427C6C"/>
    <w:rsid w:val="004312C2"/>
    <w:rsid w:val="00432FF7"/>
    <w:rsid w:val="004347D1"/>
    <w:rsid w:val="004349F4"/>
    <w:rsid w:val="004359D8"/>
    <w:rsid w:val="00435B02"/>
    <w:rsid w:val="004366D0"/>
    <w:rsid w:val="00436EB6"/>
    <w:rsid w:val="00437027"/>
    <w:rsid w:val="0043763F"/>
    <w:rsid w:val="00437CA5"/>
    <w:rsid w:val="00437EF0"/>
    <w:rsid w:val="004405BC"/>
    <w:rsid w:val="0044142E"/>
    <w:rsid w:val="00441F77"/>
    <w:rsid w:val="004430BA"/>
    <w:rsid w:val="00443205"/>
    <w:rsid w:val="00443390"/>
    <w:rsid w:val="00445FE5"/>
    <w:rsid w:val="00446AFA"/>
    <w:rsid w:val="00450222"/>
    <w:rsid w:val="0045038B"/>
    <w:rsid w:val="00450CF3"/>
    <w:rsid w:val="00451BC3"/>
    <w:rsid w:val="004523EF"/>
    <w:rsid w:val="00452979"/>
    <w:rsid w:val="004532EC"/>
    <w:rsid w:val="00454A07"/>
    <w:rsid w:val="0045797F"/>
    <w:rsid w:val="00457D2A"/>
    <w:rsid w:val="004601CD"/>
    <w:rsid w:val="00461BCC"/>
    <w:rsid w:val="00462357"/>
    <w:rsid w:val="0046243E"/>
    <w:rsid w:val="0046506D"/>
    <w:rsid w:val="00465B0A"/>
    <w:rsid w:val="004660A4"/>
    <w:rsid w:val="0046712F"/>
    <w:rsid w:val="00467BED"/>
    <w:rsid w:val="004700AC"/>
    <w:rsid w:val="00470A5F"/>
    <w:rsid w:val="00470B49"/>
    <w:rsid w:val="00471A5A"/>
    <w:rsid w:val="00471CA6"/>
    <w:rsid w:val="00472F8B"/>
    <w:rsid w:val="00473251"/>
    <w:rsid w:val="004733AB"/>
    <w:rsid w:val="004741C7"/>
    <w:rsid w:val="00476F17"/>
    <w:rsid w:val="00477A60"/>
    <w:rsid w:val="0048023B"/>
    <w:rsid w:val="004803A5"/>
    <w:rsid w:val="004806B4"/>
    <w:rsid w:val="0048074D"/>
    <w:rsid w:val="0048201F"/>
    <w:rsid w:val="004825C3"/>
    <w:rsid w:val="00484D89"/>
    <w:rsid w:val="00485215"/>
    <w:rsid w:val="00485850"/>
    <w:rsid w:val="00485ABB"/>
    <w:rsid w:val="00486996"/>
    <w:rsid w:val="00486ECC"/>
    <w:rsid w:val="004870C9"/>
    <w:rsid w:val="00487325"/>
    <w:rsid w:val="00487ACD"/>
    <w:rsid w:val="00487B04"/>
    <w:rsid w:val="00490C4A"/>
    <w:rsid w:val="004913AD"/>
    <w:rsid w:val="004914E9"/>
    <w:rsid w:val="00491E4B"/>
    <w:rsid w:val="004924F0"/>
    <w:rsid w:val="0049267C"/>
    <w:rsid w:val="004931CB"/>
    <w:rsid w:val="004937C7"/>
    <w:rsid w:val="00494703"/>
    <w:rsid w:val="00495040"/>
    <w:rsid w:val="00495638"/>
    <w:rsid w:val="00495EBB"/>
    <w:rsid w:val="00496684"/>
    <w:rsid w:val="004967ED"/>
    <w:rsid w:val="0049768C"/>
    <w:rsid w:val="00497CA1"/>
    <w:rsid w:val="004A28AA"/>
    <w:rsid w:val="004A2AB1"/>
    <w:rsid w:val="004A2CF1"/>
    <w:rsid w:val="004A405E"/>
    <w:rsid w:val="004A499D"/>
    <w:rsid w:val="004A512B"/>
    <w:rsid w:val="004A564D"/>
    <w:rsid w:val="004A566A"/>
    <w:rsid w:val="004A57E8"/>
    <w:rsid w:val="004A5B72"/>
    <w:rsid w:val="004A6369"/>
    <w:rsid w:val="004A6C3A"/>
    <w:rsid w:val="004A794B"/>
    <w:rsid w:val="004A7D91"/>
    <w:rsid w:val="004B0521"/>
    <w:rsid w:val="004B061F"/>
    <w:rsid w:val="004B1844"/>
    <w:rsid w:val="004B205E"/>
    <w:rsid w:val="004B24B5"/>
    <w:rsid w:val="004B2B9C"/>
    <w:rsid w:val="004B36D0"/>
    <w:rsid w:val="004B3CEE"/>
    <w:rsid w:val="004B4CF9"/>
    <w:rsid w:val="004B4E81"/>
    <w:rsid w:val="004B5A93"/>
    <w:rsid w:val="004B5C86"/>
    <w:rsid w:val="004B5DFF"/>
    <w:rsid w:val="004B623B"/>
    <w:rsid w:val="004B776C"/>
    <w:rsid w:val="004C1513"/>
    <w:rsid w:val="004C15EB"/>
    <w:rsid w:val="004C22FB"/>
    <w:rsid w:val="004C24C3"/>
    <w:rsid w:val="004C3BA8"/>
    <w:rsid w:val="004C3E17"/>
    <w:rsid w:val="004C4B7C"/>
    <w:rsid w:val="004C53B9"/>
    <w:rsid w:val="004C53BD"/>
    <w:rsid w:val="004C550D"/>
    <w:rsid w:val="004C5B30"/>
    <w:rsid w:val="004C5BBC"/>
    <w:rsid w:val="004C6720"/>
    <w:rsid w:val="004C6D9F"/>
    <w:rsid w:val="004D0C09"/>
    <w:rsid w:val="004D1743"/>
    <w:rsid w:val="004D2323"/>
    <w:rsid w:val="004D234F"/>
    <w:rsid w:val="004D39A8"/>
    <w:rsid w:val="004D3A03"/>
    <w:rsid w:val="004D50A9"/>
    <w:rsid w:val="004D5363"/>
    <w:rsid w:val="004D572A"/>
    <w:rsid w:val="004D611F"/>
    <w:rsid w:val="004D68C2"/>
    <w:rsid w:val="004E071C"/>
    <w:rsid w:val="004E0E0D"/>
    <w:rsid w:val="004E145D"/>
    <w:rsid w:val="004E20BC"/>
    <w:rsid w:val="004E2802"/>
    <w:rsid w:val="004E2AD4"/>
    <w:rsid w:val="004E3FA9"/>
    <w:rsid w:val="004E444C"/>
    <w:rsid w:val="004E5338"/>
    <w:rsid w:val="004E5B10"/>
    <w:rsid w:val="004E5B55"/>
    <w:rsid w:val="004E5CBD"/>
    <w:rsid w:val="004E5D29"/>
    <w:rsid w:val="004E5F30"/>
    <w:rsid w:val="004E64E0"/>
    <w:rsid w:val="004E6822"/>
    <w:rsid w:val="004E788B"/>
    <w:rsid w:val="004E7CED"/>
    <w:rsid w:val="004F03F1"/>
    <w:rsid w:val="004F0B8F"/>
    <w:rsid w:val="004F0D76"/>
    <w:rsid w:val="004F186A"/>
    <w:rsid w:val="004F2B91"/>
    <w:rsid w:val="004F57E0"/>
    <w:rsid w:val="004F5AC5"/>
    <w:rsid w:val="004F63A5"/>
    <w:rsid w:val="004F6459"/>
    <w:rsid w:val="004F656A"/>
    <w:rsid w:val="004F7553"/>
    <w:rsid w:val="00500945"/>
    <w:rsid w:val="00500A82"/>
    <w:rsid w:val="00500E9F"/>
    <w:rsid w:val="005012F8"/>
    <w:rsid w:val="00501800"/>
    <w:rsid w:val="005037A2"/>
    <w:rsid w:val="00503FB3"/>
    <w:rsid w:val="005043E3"/>
    <w:rsid w:val="005045C0"/>
    <w:rsid w:val="005049B5"/>
    <w:rsid w:val="00504DCC"/>
    <w:rsid w:val="00506D3E"/>
    <w:rsid w:val="005073CC"/>
    <w:rsid w:val="00507427"/>
    <w:rsid w:val="005076BD"/>
    <w:rsid w:val="0051093B"/>
    <w:rsid w:val="00510B2B"/>
    <w:rsid w:val="00511CA3"/>
    <w:rsid w:val="0051218E"/>
    <w:rsid w:val="005143FD"/>
    <w:rsid w:val="0051448C"/>
    <w:rsid w:val="00515F7D"/>
    <w:rsid w:val="00517161"/>
    <w:rsid w:val="00521083"/>
    <w:rsid w:val="00522ECF"/>
    <w:rsid w:val="00524A3D"/>
    <w:rsid w:val="00525040"/>
    <w:rsid w:val="005251C6"/>
    <w:rsid w:val="005251D4"/>
    <w:rsid w:val="00525D4A"/>
    <w:rsid w:val="00526898"/>
    <w:rsid w:val="005268F8"/>
    <w:rsid w:val="005269BE"/>
    <w:rsid w:val="00526C0C"/>
    <w:rsid w:val="00526E18"/>
    <w:rsid w:val="00526F7B"/>
    <w:rsid w:val="005272E0"/>
    <w:rsid w:val="005276EF"/>
    <w:rsid w:val="00530879"/>
    <w:rsid w:val="00531ACF"/>
    <w:rsid w:val="0053390C"/>
    <w:rsid w:val="005348D1"/>
    <w:rsid w:val="00535485"/>
    <w:rsid w:val="005359B0"/>
    <w:rsid w:val="00535D54"/>
    <w:rsid w:val="00535F18"/>
    <w:rsid w:val="00536099"/>
    <w:rsid w:val="00536322"/>
    <w:rsid w:val="00536B18"/>
    <w:rsid w:val="00536E83"/>
    <w:rsid w:val="00537AFF"/>
    <w:rsid w:val="005413D4"/>
    <w:rsid w:val="00541625"/>
    <w:rsid w:val="0054219D"/>
    <w:rsid w:val="00543437"/>
    <w:rsid w:val="00543458"/>
    <w:rsid w:val="00543550"/>
    <w:rsid w:val="0054381B"/>
    <w:rsid w:val="005451C0"/>
    <w:rsid w:val="00547AFF"/>
    <w:rsid w:val="00550746"/>
    <w:rsid w:val="0055082E"/>
    <w:rsid w:val="00550FD2"/>
    <w:rsid w:val="00550FE8"/>
    <w:rsid w:val="005519CF"/>
    <w:rsid w:val="00551AA6"/>
    <w:rsid w:val="00552A6C"/>
    <w:rsid w:val="00553941"/>
    <w:rsid w:val="00553FC7"/>
    <w:rsid w:val="00553FCB"/>
    <w:rsid w:val="0055471E"/>
    <w:rsid w:val="005560A1"/>
    <w:rsid w:val="00556BE2"/>
    <w:rsid w:val="00556EAA"/>
    <w:rsid w:val="00556FBC"/>
    <w:rsid w:val="0055752A"/>
    <w:rsid w:val="00560179"/>
    <w:rsid w:val="00561DB4"/>
    <w:rsid w:val="00563156"/>
    <w:rsid w:val="005638A9"/>
    <w:rsid w:val="00563B48"/>
    <w:rsid w:val="00564C13"/>
    <w:rsid w:val="00565AE2"/>
    <w:rsid w:val="00565CAF"/>
    <w:rsid w:val="00566475"/>
    <w:rsid w:val="00567976"/>
    <w:rsid w:val="00570508"/>
    <w:rsid w:val="005717CD"/>
    <w:rsid w:val="005718AA"/>
    <w:rsid w:val="005724EE"/>
    <w:rsid w:val="00572B9B"/>
    <w:rsid w:val="00573698"/>
    <w:rsid w:val="00573E7E"/>
    <w:rsid w:val="00573F10"/>
    <w:rsid w:val="005746E7"/>
    <w:rsid w:val="00574AE1"/>
    <w:rsid w:val="005756FA"/>
    <w:rsid w:val="00577481"/>
    <w:rsid w:val="00581E1E"/>
    <w:rsid w:val="00583A10"/>
    <w:rsid w:val="00585372"/>
    <w:rsid w:val="005854FB"/>
    <w:rsid w:val="005862F2"/>
    <w:rsid w:val="0058667A"/>
    <w:rsid w:val="0059071E"/>
    <w:rsid w:val="00591440"/>
    <w:rsid w:val="005914B3"/>
    <w:rsid w:val="005916FA"/>
    <w:rsid w:val="00591AD3"/>
    <w:rsid w:val="00591DEC"/>
    <w:rsid w:val="00592C52"/>
    <w:rsid w:val="0059341D"/>
    <w:rsid w:val="0059398A"/>
    <w:rsid w:val="00594656"/>
    <w:rsid w:val="0059526D"/>
    <w:rsid w:val="00595C30"/>
    <w:rsid w:val="00597A10"/>
    <w:rsid w:val="005A028E"/>
    <w:rsid w:val="005A0682"/>
    <w:rsid w:val="005A0C9F"/>
    <w:rsid w:val="005A1004"/>
    <w:rsid w:val="005A21D9"/>
    <w:rsid w:val="005A3124"/>
    <w:rsid w:val="005A4079"/>
    <w:rsid w:val="005A48D8"/>
    <w:rsid w:val="005A50C0"/>
    <w:rsid w:val="005A6334"/>
    <w:rsid w:val="005A63EE"/>
    <w:rsid w:val="005A681D"/>
    <w:rsid w:val="005A7D6F"/>
    <w:rsid w:val="005A7FED"/>
    <w:rsid w:val="005B018B"/>
    <w:rsid w:val="005B09DC"/>
    <w:rsid w:val="005B0AD3"/>
    <w:rsid w:val="005B1DD0"/>
    <w:rsid w:val="005B1EA2"/>
    <w:rsid w:val="005B4409"/>
    <w:rsid w:val="005B5558"/>
    <w:rsid w:val="005B5DEB"/>
    <w:rsid w:val="005B6291"/>
    <w:rsid w:val="005B75D3"/>
    <w:rsid w:val="005B7889"/>
    <w:rsid w:val="005C0B9D"/>
    <w:rsid w:val="005C0C75"/>
    <w:rsid w:val="005C0E4B"/>
    <w:rsid w:val="005C1339"/>
    <w:rsid w:val="005C2FA9"/>
    <w:rsid w:val="005C35FC"/>
    <w:rsid w:val="005C5233"/>
    <w:rsid w:val="005C5281"/>
    <w:rsid w:val="005C546E"/>
    <w:rsid w:val="005C55A5"/>
    <w:rsid w:val="005C5DD9"/>
    <w:rsid w:val="005C7AA6"/>
    <w:rsid w:val="005D0385"/>
    <w:rsid w:val="005D0F27"/>
    <w:rsid w:val="005D1BF5"/>
    <w:rsid w:val="005D1D26"/>
    <w:rsid w:val="005D247F"/>
    <w:rsid w:val="005D3101"/>
    <w:rsid w:val="005D38AF"/>
    <w:rsid w:val="005D3C5C"/>
    <w:rsid w:val="005D4792"/>
    <w:rsid w:val="005D4929"/>
    <w:rsid w:val="005D5B28"/>
    <w:rsid w:val="005D5EC6"/>
    <w:rsid w:val="005D67C4"/>
    <w:rsid w:val="005D6893"/>
    <w:rsid w:val="005D7D75"/>
    <w:rsid w:val="005E04AE"/>
    <w:rsid w:val="005E2072"/>
    <w:rsid w:val="005E21C4"/>
    <w:rsid w:val="005E3027"/>
    <w:rsid w:val="005E3788"/>
    <w:rsid w:val="005E4333"/>
    <w:rsid w:val="005E4352"/>
    <w:rsid w:val="005E4511"/>
    <w:rsid w:val="005E47AB"/>
    <w:rsid w:val="005E549A"/>
    <w:rsid w:val="005E5665"/>
    <w:rsid w:val="005E66A5"/>
    <w:rsid w:val="005E6C63"/>
    <w:rsid w:val="005E7331"/>
    <w:rsid w:val="005F021D"/>
    <w:rsid w:val="005F118D"/>
    <w:rsid w:val="005F1A99"/>
    <w:rsid w:val="005F33BD"/>
    <w:rsid w:val="005F3507"/>
    <w:rsid w:val="005F454B"/>
    <w:rsid w:val="005F4780"/>
    <w:rsid w:val="005F496F"/>
    <w:rsid w:val="005F4A6B"/>
    <w:rsid w:val="005F5494"/>
    <w:rsid w:val="005F5E8F"/>
    <w:rsid w:val="005F6210"/>
    <w:rsid w:val="00601F72"/>
    <w:rsid w:val="00602361"/>
    <w:rsid w:val="0060286B"/>
    <w:rsid w:val="00602C2A"/>
    <w:rsid w:val="00602E56"/>
    <w:rsid w:val="00603AC7"/>
    <w:rsid w:val="0060590F"/>
    <w:rsid w:val="00605A3B"/>
    <w:rsid w:val="00605EF0"/>
    <w:rsid w:val="00607AAA"/>
    <w:rsid w:val="00607CFA"/>
    <w:rsid w:val="00610523"/>
    <w:rsid w:val="006106E2"/>
    <w:rsid w:val="006109BF"/>
    <w:rsid w:val="006114D5"/>
    <w:rsid w:val="006142D8"/>
    <w:rsid w:val="00614C1D"/>
    <w:rsid w:val="006153F1"/>
    <w:rsid w:val="00617C64"/>
    <w:rsid w:val="006204B7"/>
    <w:rsid w:val="0062115B"/>
    <w:rsid w:val="00621AC2"/>
    <w:rsid w:val="00621B9E"/>
    <w:rsid w:val="00621D65"/>
    <w:rsid w:val="006222E5"/>
    <w:rsid w:val="0062231F"/>
    <w:rsid w:val="00622641"/>
    <w:rsid w:val="00622ADA"/>
    <w:rsid w:val="00624E1B"/>
    <w:rsid w:val="00625453"/>
    <w:rsid w:val="0062678D"/>
    <w:rsid w:val="00626A40"/>
    <w:rsid w:val="00626ED7"/>
    <w:rsid w:val="00627994"/>
    <w:rsid w:val="00631148"/>
    <w:rsid w:val="00631337"/>
    <w:rsid w:val="00631551"/>
    <w:rsid w:val="00632937"/>
    <w:rsid w:val="00632F02"/>
    <w:rsid w:val="00634718"/>
    <w:rsid w:val="00634D25"/>
    <w:rsid w:val="0063523C"/>
    <w:rsid w:val="00636A31"/>
    <w:rsid w:val="00636CD9"/>
    <w:rsid w:val="00636E50"/>
    <w:rsid w:val="00637496"/>
    <w:rsid w:val="00637C29"/>
    <w:rsid w:val="006403BE"/>
    <w:rsid w:val="00641A93"/>
    <w:rsid w:val="006428A5"/>
    <w:rsid w:val="00642906"/>
    <w:rsid w:val="00644869"/>
    <w:rsid w:val="00644B87"/>
    <w:rsid w:val="0064777F"/>
    <w:rsid w:val="00647CB8"/>
    <w:rsid w:val="00647D6B"/>
    <w:rsid w:val="006509EB"/>
    <w:rsid w:val="006535C5"/>
    <w:rsid w:val="006536B7"/>
    <w:rsid w:val="00653BFA"/>
    <w:rsid w:val="00653E0E"/>
    <w:rsid w:val="00654058"/>
    <w:rsid w:val="006544BC"/>
    <w:rsid w:val="00654521"/>
    <w:rsid w:val="006546B0"/>
    <w:rsid w:val="0065484E"/>
    <w:rsid w:val="006548AB"/>
    <w:rsid w:val="00654C75"/>
    <w:rsid w:val="00655C53"/>
    <w:rsid w:val="00655ED8"/>
    <w:rsid w:val="00656A01"/>
    <w:rsid w:val="00656E7B"/>
    <w:rsid w:val="0065765D"/>
    <w:rsid w:val="00657CF3"/>
    <w:rsid w:val="006602E0"/>
    <w:rsid w:val="0066072B"/>
    <w:rsid w:val="00660F45"/>
    <w:rsid w:val="00661BD7"/>
    <w:rsid w:val="00663872"/>
    <w:rsid w:val="00663E7F"/>
    <w:rsid w:val="00663FF3"/>
    <w:rsid w:val="00664E5D"/>
    <w:rsid w:val="0066505A"/>
    <w:rsid w:val="00665A2B"/>
    <w:rsid w:val="00667278"/>
    <w:rsid w:val="00667C89"/>
    <w:rsid w:val="006704E5"/>
    <w:rsid w:val="00671C3E"/>
    <w:rsid w:val="00672BEB"/>
    <w:rsid w:val="00673DB1"/>
    <w:rsid w:val="00675F4C"/>
    <w:rsid w:val="006768B9"/>
    <w:rsid w:val="00676A15"/>
    <w:rsid w:val="006772A1"/>
    <w:rsid w:val="00677328"/>
    <w:rsid w:val="00680F54"/>
    <w:rsid w:val="00682304"/>
    <w:rsid w:val="00682C56"/>
    <w:rsid w:val="00682CC9"/>
    <w:rsid w:val="006832A4"/>
    <w:rsid w:val="00684C28"/>
    <w:rsid w:val="00684C6F"/>
    <w:rsid w:val="00685890"/>
    <w:rsid w:val="00685C94"/>
    <w:rsid w:val="00686786"/>
    <w:rsid w:val="00687D9A"/>
    <w:rsid w:val="00690865"/>
    <w:rsid w:val="00692D24"/>
    <w:rsid w:val="00692D77"/>
    <w:rsid w:val="00695DD9"/>
    <w:rsid w:val="00695F99"/>
    <w:rsid w:val="0069644C"/>
    <w:rsid w:val="006966A7"/>
    <w:rsid w:val="00696897"/>
    <w:rsid w:val="00696A69"/>
    <w:rsid w:val="006A00C5"/>
    <w:rsid w:val="006A05B3"/>
    <w:rsid w:val="006A08AF"/>
    <w:rsid w:val="006A3355"/>
    <w:rsid w:val="006A33A4"/>
    <w:rsid w:val="006A3674"/>
    <w:rsid w:val="006A3E73"/>
    <w:rsid w:val="006A5063"/>
    <w:rsid w:val="006A73B2"/>
    <w:rsid w:val="006A7A4E"/>
    <w:rsid w:val="006B1B43"/>
    <w:rsid w:val="006B340B"/>
    <w:rsid w:val="006B3971"/>
    <w:rsid w:val="006B3C22"/>
    <w:rsid w:val="006B56CF"/>
    <w:rsid w:val="006B6181"/>
    <w:rsid w:val="006B6D59"/>
    <w:rsid w:val="006B7458"/>
    <w:rsid w:val="006B7FAF"/>
    <w:rsid w:val="006C0F02"/>
    <w:rsid w:val="006C389C"/>
    <w:rsid w:val="006C3C0A"/>
    <w:rsid w:val="006C55DE"/>
    <w:rsid w:val="006C5A38"/>
    <w:rsid w:val="006C6202"/>
    <w:rsid w:val="006C70C2"/>
    <w:rsid w:val="006C782A"/>
    <w:rsid w:val="006D01A2"/>
    <w:rsid w:val="006D1598"/>
    <w:rsid w:val="006D2D2E"/>
    <w:rsid w:val="006D34CD"/>
    <w:rsid w:val="006D3760"/>
    <w:rsid w:val="006D3BA3"/>
    <w:rsid w:val="006D3C63"/>
    <w:rsid w:val="006D45E4"/>
    <w:rsid w:val="006D539C"/>
    <w:rsid w:val="006D5A50"/>
    <w:rsid w:val="006D6799"/>
    <w:rsid w:val="006D6A0B"/>
    <w:rsid w:val="006D6F82"/>
    <w:rsid w:val="006D7BD6"/>
    <w:rsid w:val="006E0132"/>
    <w:rsid w:val="006E090B"/>
    <w:rsid w:val="006E11FD"/>
    <w:rsid w:val="006E215B"/>
    <w:rsid w:val="006E2A22"/>
    <w:rsid w:val="006E3B5E"/>
    <w:rsid w:val="006E4649"/>
    <w:rsid w:val="006E573B"/>
    <w:rsid w:val="006E7202"/>
    <w:rsid w:val="006E76CF"/>
    <w:rsid w:val="006E7870"/>
    <w:rsid w:val="006E78BF"/>
    <w:rsid w:val="006E7F87"/>
    <w:rsid w:val="006F0333"/>
    <w:rsid w:val="006F1AC1"/>
    <w:rsid w:val="006F1F49"/>
    <w:rsid w:val="006F1FD8"/>
    <w:rsid w:val="006F242F"/>
    <w:rsid w:val="006F3347"/>
    <w:rsid w:val="006F3C9A"/>
    <w:rsid w:val="006F4892"/>
    <w:rsid w:val="006F4FAD"/>
    <w:rsid w:val="006F509F"/>
    <w:rsid w:val="006F66BB"/>
    <w:rsid w:val="006F6E7C"/>
    <w:rsid w:val="006F72B3"/>
    <w:rsid w:val="00700CF9"/>
    <w:rsid w:val="00701647"/>
    <w:rsid w:val="00702281"/>
    <w:rsid w:val="00703754"/>
    <w:rsid w:val="00704E21"/>
    <w:rsid w:val="00705B58"/>
    <w:rsid w:val="007063D0"/>
    <w:rsid w:val="007069F3"/>
    <w:rsid w:val="007078C5"/>
    <w:rsid w:val="00710415"/>
    <w:rsid w:val="00711CDF"/>
    <w:rsid w:val="00711DB0"/>
    <w:rsid w:val="007126DB"/>
    <w:rsid w:val="007131F9"/>
    <w:rsid w:val="0071379D"/>
    <w:rsid w:val="0071450A"/>
    <w:rsid w:val="00714817"/>
    <w:rsid w:val="00715D43"/>
    <w:rsid w:val="00715D5B"/>
    <w:rsid w:val="007168C1"/>
    <w:rsid w:val="00716A5C"/>
    <w:rsid w:val="0071772B"/>
    <w:rsid w:val="00717D08"/>
    <w:rsid w:val="00717FF9"/>
    <w:rsid w:val="00721172"/>
    <w:rsid w:val="007211B7"/>
    <w:rsid w:val="007222CF"/>
    <w:rsid w:val="007233E9"/>
    <w:rsid w:val="00723748"/>
    <w:rsid w:val="0072439F"/>
    <w:rsid w:val="007248B3"/>
    <w:rsid w:val="007250C0"/>
    <w:rsid w:val="00725859"/>
    <w:rsid w:val="00725E99"/>
    <w:rsid w:val="00726621"/>
    <w:rsid w:val="00727FF7"/>
    <w:rsid w:val="00730807"/>
    <w:rsid w:val="00730A9B"/>
    <w:rsid w:val="00730C3E"/>
    <w:rsid w:val="00731A07"/>
    <w:rsid w:val="00731CF9"/>
    <w:rsid w:val="00732F36"/>
    <w:rsid w:val="007335DA"/>
    <w:rsid w:val="00733BFD"/>
    <w:rsid w:val="00734BBC"/>
    <w:rsid w:val="00734BFC"/>
    <w:rsid w:val="00736006"/>
    <w:rsid w:val="007369E0"/>
    <w:rsid w:val="00737336"/>
    <w:rsid w:val="00740ABA"/>
    <w:rsid w:val="007418A8"/>
    <w:rsid w:val="00741D51"/>
    <w:rsid w:val="00742280"/>
    <w:rsid w:val="00742E17"/>
    <w:rsid w:val="007431C6"/>
    <w:rsid w:val="00743824"/>
    <w:rsid w:val="0074446E"/>
    <w:rsid w:val="00744561"/>
    <w:rsid w:val="007447C9"/>
    <w:rsid w:val="00744CC6"/>
    <w:rsid w:val="00745122"/>
    <w:rsid w:val="00745E12"/>
    <w:rsid w:val="00747769"/>
    <w:rsid w:val="0074776C"/>
    <w:rsid w:val="00750C00"/>
    <w:rsid w:val="00750FD7"/>
    <w:rsid w:val="007515A9"/>
    <w:rsid w:val="00752B39"/>
    <w:rsid w:val="00753D94"/>
    <w:rsid w:val="0075412A"/>
    <w:rsid w:val="0075595A"/>
    <w:rsid w:val="007566BD"/>
    <w:rsid w:val="007567AB"/>
    <w:rsid w:val="00756FFA"/>
    <w:rsid w:val="00757BBD"/>
    <w:rsid w:val="00757F3C"/>
    <w:rsid w:val="007600BB"/>
    <w:rsid w:val="007608C9"/>
    <w:rsid w:val="00761847"/>
    <w:rsid w:val="00761CBE"/>
    <w:rsid w:val="00761DAF"/>
    <w:rsid w:val="007642A9"/>
    <w:rsid w:val="00764759"/>
    <w:rsid w:val="0076475A"/>
    <w:rsid w:val="00764E1D"/>
    <w:rsid w:val="007676F3"/>
    <w:rsid w:val="00767D35"/>
    <w:rsid w:val="007706AE"/>
    <w:rsid w:val="007709D6"/>
    <w:rsid w:val="00771E21"/>
    <w:rsid w:val="00772808"/>
    <w:rsid w:val="00773A11"/>
    <w:rsid w:val="00773ABE"/>
    <w:rsid w:val="00774D02"/>
    <w:rsid w:val="00775E1A"/>
    <w:rsid w:val="0077671A"/>
    <w:rsid w:val="0077674C"/>
    <w:rsid w:val="007771BF"/>
    <w:rsid w:val="00777F4D"/>
    <w:rsid w:val="00780609"/>
    <w:rsid w:val="00780D2F"/>
    <w:rsid w:val="0078160C"/>
    <w:rsid w:val="00781A91"/>
    <w:rsid w:val="00782427"/>
    <w:rsid w:val="007826F5"/>
    <w:rsid w:val="00783EF8"/>
    <w:rsid w:val="007840FB"/>
    <w:rsid w:val="00786CE1"/>
    <w:rsid w:val="00787882"/>
    <w:rsid w:val="00790015"/>
    <w:rsid w:val="00790075"/>
    <w:rsid w:val="00790514"/>
    <w:rsid w:val="007919D2"/>
    <w:rsid w:val="00791FB7"/>
    <w:rsid w:val="00792EE2"/>
    <w:rsid w:val="00794DF7"/>
    <w:rsid w:val="00795E53"/>
    <w:rsid w:val="007965DD"/>
    <w:rsid w:val="00796B2B"/>
    <w:rsid w:val="00797806"/>
    <w:rsid w:val="00797ADD"/>
    <w:rsid w:val="00797DEF"/>
    <w:rsid w:val="007A00BB"/>
    <w:rsid w:val="007A02A7"/>
    <w:rsid w:val="007A1102"/>
    <w:rsid w:val="007A1C90"/>
    <w:rsid w:val="007A2ABF"/>
    <w:rsid w:val="007A2F25"/>
    <w:rsid w:val="007A337C"/>
    <w:rsid w:val="007A50F3"/>
    <w:rsid w:val="007A53B4"/>
    <w:rsid w:val="007A5574"/>
    <w:rsid w:val="007A5E57"/>
    <w:rsid w:val="007A7D7F"/>
    <w:rsid w:val="007B04FF"/>
    <w:rsid w:val="007B0C49"/>
    <w:rsid w:val="007B1202"/>
    <w:rsid w:val="007B1AF7"/>
    <w:rsid w:val="007B1BCE"/>
    <w:rsid w:val="007B20E0"/>
    <w:rsid w:val="007B2513"/>
    <w:rsid w:val="007B2F51"/>
    <w:rsid w:val="007B3A45"/>
    <w:rsid w:val="007B3C2E"/>
    <w:rsid w:val="007B62BE"/>
    <w:rsid w:val="007B6595"/>
    <w:rsid w:val="007B7361"/>
    <w:rsid w:val="007B7E91"/>
    <w:rsid w:val="007C010F"/>
    <w:rsid w:val="007C0A98"/>
    <w:rsid w:val="007C0CD1"/>
    <w:rsid w:val="007C302D"/>
    <w:rsid w:val="007C3ADA"/>
    <w:rsid w:val="007C3EDD"/>
    <w:rsid w:val="007C4A77"/>
    <w:rsid w:val="007C4B69"/>
    <w:rsid w:val="007C68A1"/>
    <w:rsid w:val="007C69A0"/>
    <w:rsid w:val="007D0E43"/>
    <w:rsid w:val="007D14D0"/>
    <w:rsid w:val="007D1AC7"/>
    <w:rsid w:val="007D2126"/>
    <w:rsid w:val="007D2322"/>
    <w:rsid w:val="007D2338"/>
    <w:rsid w:val="007D2711"/>
    <w:rsid w:val="007D32C4"/>
    <w:rsid w:val="007D59FC"/>
    <w:rsid w:val="007D5C88"/>
    <w:rsid w:val="007D6B66"/>
    <w:rsid w:val="007D7441"/>
    <w:rsid w:val="007D74D1"/>
    <w:rsid w:val="007E0715"/>
    <w:rsid w:val="007E0AAE"/>
    <w:rsid w:val="007E11C6"/>
    <w:rsid w:val="007E5CE0"/>
    <w:rsid w:val="007E5D18"/>
    <w:rsid w:val="007E6F84"/>
    <w:rsid w:val="007E750D"/>
    <w:rsid w:val="007E7A75"/>
    <w:rsid w:val="007F0719"/>
    <w:rsid w:val="007F08B2"/>
    <w:rsid w:val="007F0D58"/>
    <w:rsid w:val="007F1183"/>
    <w:rsid w:val="007F13A1"/>
    <w:rsid w:val="007F2B1D"/>
    <w:rsid w:val="007F2D61"/>
    <w:rsid w:val="007F463F"/>
    <w:rsid w:val="007F49EE"/>
    <w:rsid w:val="007F4EC0"/>
    <w:rsid w:val="007F51F6"/>
    <w:rsid w:val="007F5A24"/>
    <w:rsid w:val="007F5BA6"/>
    <w:rsid w:val="007F670A"/>
    <w:rsid w:val="007F70FE"/>
    <w:rsid w:val="007F79A6"/>
    <w:rsid w:val="00800345"/>
    <w:rsid w:val="008012F1"/>
    <w:rsid w:val="0080159B"/>
    <w:rsid w:val="00801D21"/>
    <w:rsid w:val="00802C55"/>
    <w:rsid w:val="00803D0E"/>
    <w:rsid w:val="00804342"/>
    <w:rsid w:val="008043A6"/>
    <w:rsid w:val="00804414"/>
    <w:rsid w:val="0080441A"/>
    <w:rsid w:val="00804CC8"/>
    <w:rsid w:val="00805D3D"/>
    <w:rsid w:val="008074D7"/>
    <w:rsid w:val="00807864"/>
    <w:rsid w:val="00807A0C"/>
    <w:rsid w:val="00807AD4"/>
    <w:rsid w:val="00807F47"/>
    <w:rsid w:val="00810AB4"/>
    <w:rsid w:val="00811234"/>
    <w:rsid w:val="00811B47"/>
    <w:rsid w:val="00813295"/>
    <w:rsid w:val="0081396F"/>
    <w:rsid w:val="00813AA0"/>
    <w:rsid w:val="00814F3A"/>
    <w:rsid w:val="00815338"/>
    <w:rsid w:val="008159CC"/>
    <w:rsid w:val="00815E46"/>
    <w:rsid w:val="00816681"/>
    <w:rsid w:val="00816D3E"/>
    <w:rsid w:val="00816D6C"/>
    <w:rsid w:val="00817182"/>
    <w:rsid w:val="00817AD6"/>
    <w:rsid w:val="008206CE"/>
    <w:rsid w:val="008209D8"/>
    <w:rsid w:val="0082128B"/>
    <w:rsid w:val="008212CF"/>
    <w:rsid w:val="00821995"/>
    <w:rsid w:val="00823809"/>
    <w:rsid w:val="00823FFE"/>
    <w:rsid w:val="00824338"/>
    <w:rsid w:val="00824B37"/>
    <w:rsid w:val="008256C0"/>
    <w:rsid w:val="008263D0"/>
    <w:rsid w:val="00826912"/>
    <w:rsid w:val="0082706A"/>
    <w:rsid w:val="008272E5"/>
    <w:rsid w:val="0083007F"/>
    <w:rsid w:val="00830ED7"/>
    <w:rsid w:val="00832600"/>
    <w:rsid w:val="0083265C"/>
    <w:rsid w:val="0083314F"/>
    <w:rsid w:val="00833651"/>
    <w:rsid w:val="00835463"/>
    <w:rsid w:val="0083590E"/>
    <w:rsid w:val="00835DCB"/>
    <w:rsid w:val="00836A1C"/>
    <w:rsid w:val="00836B15"/>
    <w:rsid w:val="00836F45"/>
    <w:rsid w:val="008377FB"/>
    <w:rsid w:val="00842616"/>
    <w:rsid w:val="00842D11"/>
    <w:rsid w:val="00843653"/>
    <w:rsid w:val="00843885"/>
    <w:rsid w:val="00843E23"/>
    <w:rsid w:val="00844828"/>
    <w:rsid w:val="008451C8"/>
    <w:rsid w:val="00845DFD"/>
    <w:rsid w:val="008462EC"/>
    <w:rsid w:val="00847E2F"/>
    <w:rsid w:val="00847FD2"/>
    <w:rsid w:val="00850A19"/>
    <w:rsid w:val="00850CD8"/>
    <w:rsid w:val="008514F0"/>
    <w:rsid w:val="00851740"/>
    <w:rsid w:val="0085175F"/>
    <w:rsid w:val="00853098"/>
    <w:rsid w:val="00853960"/>
    <w:rsid w:val="00855A17"/>
    <w:rsid w:val="008575E8"/>
    <w:rsid w:val="00857797"/>
    <w:rsid w:val="00860326"/>
    <w:rsid w:val="0086084F"/>
    <w:rsid w:val="00862613"/>
    <w:rsid w:val="0086362A"/>
    <w:rsid w:val="00863BA2"/>
    <w:rsid w:val="00863D0D"/>
    <w:rsid w:val="00863D1E"/>
    <w:rsid w:val="008642AC"/>
    <w:rsid w:val="00864538"/>
    <w:rsid w:val="0086498C"/>
    <w:rsid w:val="008657DE"/>
    <w:rsid w:val="00866E53"/>
    <w:rsid w:val="00870DD5"/>
    <w:rsid w:val="00872613"/>
    <w:rsid w:val="00872766"/>
    <w:rsid w:val="008728CB"/>
    <w:rsid w:val="00875881"/>
    <w:rsid w:val="00875A67"/>
    <w:rsid w:val="008765FB"/>
    <w:rsid w:val="00876F7D"/>
    <w:rsid w:val="00877C2E"/>
    <w:rsid w:val="00880E94"/>
    <w:rsid w:val="00880F53"/>
    <w:rsid w:val="00881227"/>
    <w:rsid w:val="00881570"/>
    <w:rsid w:val="00881A38"/>
    <w:rsid w:val="00882462"/>
    <w:rsid w:val="00882879"/>
    <w:rsid w:val="00884E7C"/>
    <w:rsid w:val="00884E82"/>
    <w:rsid w:val="00885308"/>
    <w:rsid w:val="008909A7"/>
    <w:rsid w:val="008912F0"/>
    <w:rsid w:val="00891AD0"/>
    <w:rsid w:val="00892DD4"/>
    <w:rsid w:val="008930A6"/>
    <w:rsid w:val="008930BF"/>
    <w:rsid w:val="008932F5"/>
    <w:rsid w:val="008947A3"/>
    <w:rsid w:val="00894C68"/>
    <w:rsid w:val="00894EE5"/>
    <w:rsid w:val="0089643D"/>
    <w:rsid w:val="008965CC"/>
    <w:rsid w:val="00897565"/>
    <w:rsid w:val="00897653"/>
    <w:rsid w:val="00897A38"/>
    <w:rsid w:val="00897E2F"/>
    <w:rsid w:val="008A0586"/>
    <w:rsid w:val="008A1CE0"/>
    <w:rsid w:val="008A2817"/>
    <w:rsid w:val="008A2B9A"/>
    <w:rsid w:val="008A3198"/>
    <w:rsid w:val="008A33E5"/>
    <w:rsid w:val="008A36A4"/>
    <w:rsid w:val="008A41BF"/>
    <w:rsid w:val="008A4250"/>
    <w:rsid w:val="008A46BE"/>
    <w:rsid w:val="008A4A1A"/>
    <w:rsid w:val="008A552C"/>
    <w:rsid w:val="008A5948"/>
    <w:rsid w:val="008A5CA4"/>
    <w:rsid w:val="008A5E39"/>
    <w:rsid w:val="008A6A81"/>
    <w:rsid w:val="008A7209"/>
    <w:rsid w:val="008A72C7"/>
    <w:rsid w:val="008A740E"/>
    <w:rsid w:val="008A7538"/>
    <w:rsid w:val="008A7D95"/>
    <w:rsid w:val="008B041B"/>
    <w:rsid w:val="008B0999"/>
    <w:rsid w:val="008B1D83"/>
    <w:rsid w:val="008B2414"/>
    <w:rsid w:val="008B2A46"/>
    <w:rsid w:val="008B3964"/>
    <w:rsid w:val="008B3A49"/>
    <w:rsid w:val="008B3AC7"/>
    <w:rsid w:val="008B41A0"/>
    <w:rsid w:val="008B4720"/>
    <w:rsid w:val="008B4A8E"/>
    <w:rsid w:val="008B5373"/>
    <w:rsid w:val="008B625E"/>
    <w:rsid w:val="008B6397"/>
    <w:rsid w:val="008B68A6"/>
    <w:rsid w:val="008B700A"/>
    <w:rsid w:val="008B76D9"/>
    <w:rsid w:val="008B7B4B"/>
    <w:rsid w:val="008C0559"/>
    <w:rsid w:val="008C22DB"/>
    <w:rsid w:val="008C249D"/>
    <w:rsid w:val="008C2668"/>
    <w:rsid w:val="008C2AED"/>
    <w:rsid w:val="008C33D1"/>
    <w:rsid w:val="008C3F2B"/>
    <w:rsid w:val="008C4075"/>
    <w:rsid w:val="008C563C"/>
    <w:rsid w:val="008C5CB1"/>
    <w:rsid w:val="008C6466"/>
    <w:rsid w:val="008C7B7A"/>
    <w:rsid w:val="008D1A93"/>
    <w:rsid w:val="008D1F1B"/>
    <w:rsid w:val="008D21C9"/>
    <w:rsid w:val="008D22E4"/>
    <w:rsid w:val="008D2BB8"/>
    <w:rsid w:val="008D3303"/>
    <w:rsid w:val="008D3576"/>
    <w:rsid w:val="008D3E34"/>
    <w:rsid w:val="008D3FFC"/>
    <w:rsid w:val="008D4057"/>
    <w:rsid w:val="008D4289"/>
    <w:rsid w:val="008D616D"/>
    <w:rsid w:val="008D6C1E"/>
    <w:rsid w:val="008D70B8"/>
    <w:rsid w:val="008D74A9"/>
    <w:rsid w:val="008D7A08"/>
    <w:rsid w:val="008E133B"/>
    <w:rsid w:val="008E1BCF"/>
    <w:rsid w:val="008E2741"/>
    <w:rsid w:val="008E2B2B"/>
    <w:rsid w:val="008E3539"/>
    <w:rsid w:val="008E393E"/>
    <w:rsid w:val="008E413A"/>
    <w:rsid w:val="008E4988"/>
    <w:rsid w:val="008E4EB0"/>
    <w:rsid w:val="008E4F72"/>
    <w:rsid w:val="008E5402"/>
    <w:rsid w:val="008E6104"/>
    <w:rsid w:val="008E6C76"/>
    <w:rsid w:val="008E7061"/>
    <w:rsid w:val="008F044A"/>
    <w:rsid w:val="008F0EA2"/>
    <w:rsid w:val="008F12DB"/>
    <w:rsid w:val="008F15B9"/>
    <w:rsid w:val="008F1CBF"/>
    <w:rsid w:val="008F21CB"/>
    <w:rsid w:val="008F590D"/>
    <w:rsid w:val="008F5A18"/>
    <w:rsid w:val="008F5C19"/>
    <w:rsid w:val="008F5D06"/>
    <w:rsid w:val="008F7073"/>
    <w:rsid w:val="00900DDB"/>
    <w:rsid w:val="00901B1D"/>
    <w:rsid w:val="00902128"/>
    <w:rsid w:val="009026BD"/>
    <w:rsid w:val="009026C9"/>
    <w:rsid w:val="00902BB3"/>
    <w:rsid w:val="00903260"/>
    <w:rsid w:val="00903F33"/>
    <w:rsid w:val="00905C50"/>
    <w:rsid w:val="00905C76"/>
    <w:rsid w:val="00906586"/>
    <w:rsid w:val="009066E9"/>
    <w:rsid w:val="009078C5"/>
    <w:rsid w:val="0090799D"/>
    <w:rsid w:val="00910EAB"/>
    <w:rsid w:val="009114EF"/>
    <w:rsid w:val="009123DE"/>
    <w:rsid w:val="00912C62"/>
    <w:rsid w:val="009138C3"/>
    <w:rsid w:val="009141C2"/>
    <w:rsid w:val="00914617"/>
    <w:rsid w:val="00914762"/>
    <w:rsid w:val="00917006"/>
    <w:rsid w:val="009200B8"/>
    <w:rsid w:val="00920E4E"/>
    <w:rsid w:val="00921D56"/>
    <w:rsid w:val="00921ED7"/>
    <w:rsid w:val="00923149"/>
    <w:rsid w:val="00923F5C"/>
    <w:rsid w:val="00924699"/>
    <w:rsid w:val="00924AAB"/>
    <w:rsid w:val="00924CEA"/>
    <w:rsid w:val="00926AF2"/>
    <w:rsid w:val="00926B0E"/>
    <w:rsid w:val="0092707E"/>
    <w:rsid w:val="00927188"/>
    <w:rsid w:val="00927624"/>
    <w:rsid w:val="0093019F"/>
    <w:rsid w:val="0093108A"/>
    <w:rsid w:val="00931577"/>
    <w:rsid w:val="0093184C"/>
    <w:rsid w:val="00931BC6"/>
    <w:rsid w:val="00933D78"/>
    <w:rsid w:val="00934DDF"/>
    <w:rsid w:val="0093544F"/>
    <w:rsid w:val="00936C5E"/>
    <w:rsid w:val="0093774D"/>
    <w:rsid w:val="009409B2"/>
    <w:rsid w:val="00940F4F"/>
    <w:rsid w:val="00941533"/>
    <w:rsid w:val="009424B4"/>
    <w:rsid w:val="00942DBF"/>
    <w:rsid w:val="0094408E"/>
    <w:rsid w:val="00945B0C"/>
    <w:rsid w:val="00946F65"/>
    <w:rsid w:val="009470B4"/>
    <w:rsid w:val="00950715"/>
    <w:rsid w:val="00950CB4"/>
    <w:rsid w:val="009511E8"/>
    <w:rsid w:val="009514FC"/>
    <w:rsid w:val="009517B3"/>
    <w:rsid w:val="00952689"/>
    <w:rsid w:val="00953468"/>
    <w:rsid w:val="009536CB"/>
    <w:rsid w:val="00953EB5"/>
    <w:rsid w:val="00954F75"/>
    <w:rsid w:val="0095527F"/>
    <w:rsid w:val="00955481"/>
    <w:rsid w:val="009565D9"/>
    <w:rsid w:val="00956CA9"/>
    <w:rsid w:val="009570CD"/>
    <w:rsid w:val="009570D4"/>
    <w:rsid w:val="009577B6"/>
    <w:rsid w:val="009621D4"/>
    <w:rsid w:val="00962DF2"/>
    <w:rsid w:val="0096311A"/>
    <w:rsid w:val="00963C71"/>
    <w:rsid w:val="00963D8A"/>
    <w:rsid w:val="00964E78"/>
    <w:rsid w:val="00965057"/>
    <w:rsid w:val="00966BBE"/>
    <w:rsid w:val="00970691"/>
    <w:rsid w:val="00971012"/>
    <w:rsid w:val="0097133A"/>
    <w:rsid w:val="00971522"/>
    <w:rsid w:val="00971646"/>
    <w:rsid w:val="00971AAA"/>
    <w:rsid w:val="00972030"/>
    <w:rsid w:val="00974198"/>
    <w:rsid w:val="0097688E"/>
    <w:rsid w:val="00976F7C"/>
    <w:rsid w:val="0097766C"/>
    <w:rsid w:val="00980B67"/>
    <w:rsid w:val="00980DD8"/>
    <w:rsid w:val="00984CD6"/>
    <w:rsid w:val="00985238"/>
    <w:rsid w:val="009868AF"/>
    <w:rsid w:val="00986FD0"/>
    <w:rsid w:val="00987C2C"/>
    <w:rsid w:val="00987F8C"/>
    <w:rsid w:val="00990089"/>
    <w:rsid w:val="00991056"/>
    <w:rsid w:val="009923D5"/>
    <w:rsid w:val="009929D8"/>
    <w:rsid w:val="0099398D"/>
    <w:rsid w:val="00993BAD"/>
    <w:rsid w:val="00993DDD"/>
    <w:rsid w:val="00993FA9"/>
    <w:rsid w:val="009940A9"/>
    <w:rsid w:val="009946BC"/>
    <w:rsid w:val="00995D54"/>
    <w:rsid w:val="00995D8F"/>
    <w:rsid w:val="00996CF1"/>
    <w:rsid w:val="009978DE"/>
    <w:rsid w:val="009979E0"/>
    <w:rsid w:val="009A0707"/>
    <w:rsid w:val="009A0D9D"/>
    <w:rsid w:val="009A24B1"/>
    <w:rsid w:val="009A24D0"/>
    <w:rsid w:val="009A353C"/>
    <w:rsid w:val="009A3FFC"/>
    <w:rsid w:val="009A4237"/>
    <w:rsid w:val="009A424D"/>
    <w:rsid w:val="009A60BE"/>
    <w:rsid w:val="009A67AE"/>
    <w:rsid w:val="009A6C6E"/>
    <w:rsid w:val="009A7697"/>
    <w:rsid w:val="009B013F"/>
    <w:rsid w:val="009B0347"/>
    <w:rsid w:val="009B0487"/>
    <w:rsid w:val="009B0D44"/>
    <w:rsid w:val="009B1A81"/>
    <w:rsid w:val="009B2F75"/>
    <w:rsid w:val="009B3510"/>
    <w:rsid w:val="009B387E"/>
    <w:rsid w:val="009B4C9F"/>
    <w:rsid w:val="009B4F02"/>
    <w:rsid w:val="009B50EB"/>
    <w:rsid w:val="009B58E3"/>
    <w:rsid w:val="009B6098"/>
    <w:rsid w:val="009B6926"/>
    <w:rsid w:val="009B6A1C"/>
    <w:rsid w:val="009C083A"/>
    <w:rsid w:val="009C0966"/>
    <w:rsid w:val="009C0E15"/>
    <w:rsid w:val="009C13D0"/>
    <w:rsid w:val="009C1457"/>
    <w:rsid w:val="009C1BB1"/>
    <w:rsid w:val="009C2B26"/>
    <w:rsid w:val="009C3276"/>
    <w:rsid w:val="009C34D2"/>
    <w:rsid w:val="009C3A76"/>
    <w:rsid w:val="009C3D4B"/>
    <w:rsid w:val="009C5897"/>
    <w:rsid w:val="009C5D38"/>
    <w:rsid w:val="009C7086"/>
    <w:rsid w:val="009C73C8"/>
    <w:rsid w:val="009C7492"/>
    <w:rsid w:val="009C7A77"/>
    <w:rsid w:val="009D1641"/>
    <w:rsid w:val="009D1FB7"/>
    <w:rsid w:val="009D27B7"/>
    <w:rsid w:val="009D3D30"/>
    <w:rsid w:val="009D66B8"/>
    <w:rsid w:val="009D69A6"/>
    <w:rsid w:val="009D7059"/>
    <w:rsid w:val="009E0290"/>
    <w:rsid w:val="009E0784"/>
    <w:rsid w:val="009E2EBF"/>
    <w:rsid w:val="009E354E"/>
    <w:rsid w:val="009E3B3E"/>
    <w:rsid w:val="009E579E"/>
    <w:rsid w:val="009E7097"/>
    <w:rsid w:val="009E71F4"/>
    <w:rsid w:val="009E7E3B"/>
    <w:rsid w:val="009F1385"/>
    <w:rsid w:val="009F191C"/>
    <w:rsid w:val="009F1A70"/>
    <w:rsid w:val="009F1B10"/>
    <w:rsid w:val="009F2B36"/>
    <w:rsid w:val="009F3E8C"/>
    <w:rsid w:val="009F3FB0"/>
    <w:rsid w:val="009F49FE"/>
    <w:rsid w:val="009F4CD8"/>
    <w:rsid w:val="009F5670"/>
    <w:rsid w:val="009F5A00"/>
    <w:rsid w:val="009F6C42"/>
    <w:rsid w:val="009F7685"/>
    <w:rsid w:val="00A00730"/>
    <w:rsid w:val="00A01827"/>
    <w:rsid w:val="00A02649"/>
    <w:rsid w:val="00A0296E"/>
    <w:rsid w:val="00A02AC2"/>
    <w:rsid w:val="00A03F10"/>
    <w:rsid w:val="00A03F84"/>
    <w:rsid w:val="00A05446"/>
    <w:rsid w:val="00A054DC"/>
    <w:rsid w:val="00A06B16"/>
    <w:rsid w:val="00A07919"/>
    <w:rsid w:val="00A1060F"/>
    <w:rsid w:val="00A10816"/>
    <w:rsid w:val="00A10EFC"/>
    <w:rsid w:val="00A11107"/>
    <w:rsid w:val="00A11FBC"/>
    <w:rsid w:val="00A13BAA"/>
    <w:rsid w:val="00A14848"/>
    <w:rsid w:val="00A14B81"/>
    <w:rsid w:val="00A14FC6"/>
    <w:rsid w:val="00A166B0"/>
    <w:rsid w:val="00A17BDA"/>
    <w:rsid w:val="00A2056C"/>
    <w:rsid w:val="00A211CB"/>
    <w:rsid w:val="00A21EA6"/>
    <w:rsid w:val="00A22BB8"/>
    <w:rsid w:val="00A23022"/>
    <w:rsid w:val="00A230A4"/>
    <w:rsid w:val="00A236EF"/>
    <w:rsid w:val="00A23CCE"/>
    <w:rsid w:val="00A2404B"/>
    <w:rsid w:val="00A2416B"/>
    <w:rsid w:val="00A24631"/>
    <w:rsid w:val="00A25244"/>
    <w:rsid w:val="00A26051"/>
    <w:rsid w:val="00A2699D"/>
    <w:rsid w:val="00A26C5A"/>
    <w:rsid w:val="00A27F84"/>
    <w:rsid w:val="00A317B3"/>
    <w:rsid w:val="00A321CF"/>
    <w:rsid w:val="00A330AD"/>
    <w:rsid w:val="00A33BBC"/>
    <w:rsid w:val="00A34372"/>
    <w:rsid w:val="00A34C97"/>
    <w:rsid w:val="00A35690"/>
    <w:rsid w:val="00A37120"/>
    <w:rsid w:val="00A373D0"/>
    <w:rsid w:val="00A373F9"/>
    <w:rsid w:val="00A37875"/>
    <w:rsid w:val="00A37FDA"/>
    <w:rsid w:val="00A400EE"/>
    <w:rsid w:val="00A4093A"/>
    <w:rsid w:val="00A449FB"/>
    <w:rsid w:val="00A4502C"/>
    <w:rsid w:val="00A45373"/>
    <w:rsid w:val="00A45D27"/>
    <w:rsid w:val="00A46A55"/>
    <w:rsid w:val="00A46EF0"/>
    <w:rsid w:val="00A5082B"/>
    <w:rsid w:val="00A51903"/>
    <w:rsid w:val="00A52001"/>
    <w:rsid w:val="00A521C6"/>
    <w:rsid w:val="00A52D53"/>
    <w:rsid w:val="00A530D8"/>
    <w:rsid w:val="00A5413D"/>
    <w:rsid w:val="00A5495F"/>
    <w:rsid w:val="00A551B9"/>
    <w:rsid w:val="00A553EE"/>
    <w:rsid w:val="00A55494"/>
    <w:rsid w:val="00A563A1"/>
    <w:rsid w:val="00A5648E"/>
    <w:rsid w:val="00A56CE7"/>
    <w:rsid w:val="00A56E89"/>
    <w:rsid w:val="00A56EFF"/>
    <w:rsid w:val="00A57200"/>
    <w:rsid w:val="00A57296"/>
    <w:rsid w:val="00A61AA5"/>
    <w:rsid w:val="00A61D7D"/>
    <w:rsid w:val="00A62224"/>
    <w:rsid w:val="00A62385"/>
    <w:rsid w:val="00A63212"/>
    <w:rsid w:val="00A63823"/>
    <w:rsid w:val="00A638DE"/>
    <w:rsid w:val="00A63981"/>
    <w:rsid w:val="00A63A27"/>
    <w:rsid w:val="00A6718E"/>
    <w:rsid w:val="00A700E8"/>
    <w:rsid w:val="00A701AB"/>
    <w:rsid w:val="00A703FD"/>
    <w:rsid w:val="00A70C3C"/>
    <w:rsid w:val="00A70E2E"/>
    <w:rsid w:val="00A70FAD"/>
    <w:rsid w:val="00A71F2E"/>
    <w:rsid w:val="00A721EB"/>
    <w:rsid w:val="00A724AA"/>
    <w:rsid w:val="00A72A47"/>
    <w:rsid w:val="00A732E8"/>
    <w:rsid w:val="00A73328"/>
    <w:rsid w:val="00A735F3"/>
    <w:rsid w:val="00A73C83"/>
    <w:rsid w:val="00A73D9E"/>
    <w:rsid w:val="00A740E2"/>
    <w:rsid w:val="00A743FB"/>
    <w:rsid w:val="00A74ED4"/>
    <w:rsid w:val="00A77833"/>
    <w:rsid w:val="00A801B8"/>
    <w:rsid w:val="00A80617"/>
    <w:rsid w:val="00A8193E"/>
    <w:rsid w:val="00A821E3"/>
    <w:rsid w:val="00A8266A"/>
    <w:rsid w:val="00A8285B"/>
    <w:rsid w:val="00A83E84"/>
    <w:rsid w:val="00A85108"/>
    <w:rsid w:val="00A85DBB"/>
    <w:rsid w:val="00A869EA"/>
    <w:rsid w:val="00A871A7"/>
    <w:rsid w:val="00A900B4"/>
    <w:rsid w:val="00A90616"/>
    <w:rsid w:val="00A90D73"/>
    <w:rsid w:val="00A90F71"/>
    <w:rsid w:val="00A910AE"/>
    <w:rsid w:val="00A9162D"/>
    <w:rsid w:val="00A92A6D"/>
    <w:rsid w:val="00A92FDA"/>
    <w:rsid w:val="00A9438B"/>
    <w:rsid w:val="00A9516E"/>
    <w:rsid w:val="00A966F8"/>
    <w:rsid w:val="00A969AC"/>
    <w:rsid w:val="00A96E98"/>
    <w:rsid w:val="00A971B4"/>
    <w:rsid w:val="00A97763"/>
    <w:rsid w:val="00AA0399"/>
    <w:rsid w:val="00AA0AFE"/>
    <w:rsid w:val="00AA0DF2"/>
    <w:rsid w:val="00AA1020"/>
    <w:rsid w:val="00AA1805"/>
    <w:rsid w:val="00AA2C8A"/>
    <w:rsid w:val="00AA41F3"/>
    <w:rsid w:val="00AA49D9"/>
    <w:rsid w:val="00AA5172"/>
    <w:rsid w:val="00AA58F6"/>
    <w:rsid w:val="00AA5FEC"/>
    <w:rsid w:val="00AA6122"/>
    <w:rsid w:val="00AA6AB0"/>
    <w:rsid w:val="00AB036E"/>
    <w:rsid w:val="00AB0803"/>
    <w:rsid w:val="00AB0A5A"/>
    <w:rsid w:val="00AB0F27"/>
    <w:rsid w:val="00AB1211"/>
    <w:rsid w:val="00AB123A"/>
    <w:rsid w:val="00AB15DD"/>
    <w:rsid w:val="00AB1B51"/>
    <w:rsid w:val="00AB3A8D"/>
    <w:rsid w:val="00AB518B"/>
    <w:rsid w:val="00AB55C6"/>
    <w:rsid w:val="00AB5B3A"/>
    <w:rsid w:val="00AB6122"/>
    <w:rsid w:val="00AB7989"/>
    <w:rsid w:val="00AC03C2"/>
    <w:rsid w:val="00AC163E"/>
    <w:rsid w:val="00AC19FD"/>
    <w:rsid w:val="00AC2758"/>
    <w:rsid w:val="00AC2BDB"/>
    <w:rsid w:val="00AC38DB"/>
    <w:rsid w:val="00AC3BD5"/>
    <w:rsid w:val="00AC4217"/>
    <w:rsid w:val="00AC4ABE"/>
    <w:rsid w:val="00AC4DE8"/>
    <w:rsid w:val="00AC6C3E"/>
    <w:rsid w:val="00AD0A48"/>
    <w:rsid w:val="00AD1683"/>
    <w:rsid w:val="00AD1952"/>
    <w:rsid w:val="00AD1CB4"/>
    <w:rsid w:val="00AD1F54"/>
    <w:rsid w:val="00AD23A5"/>
    <w:rsid w:val="00AD32AF"/>
    <w:rsid w:val="00AD38CA"/>
    <w:rsid w:val="00AD5EC2"/>
    <w:rsid w:val="00AD604D"/>
    <w:rsid w:val="00AD6CDB"/>
    <w:rsid w:val="00AD75D6"/>
    <w:rsid w:val="00AD7BC0"/>
    <w:rsid w:val="00AE0185"/>
    <w:rsid w:val="00AE2790"/>
    <w:rsid w:val="00AE2FCF"/>
    <w:rsid w:val="00AE36D3"/>
    <w:rsid w:val="00AE3D23"/>
    <w:rsid w:val="00AE4B1B"/>
    <w:rsid w:val="00AE4B32"/>
    <w:rsid w:val="00AE4FC9"/>
    <w:rsid w:val="00AE547E"/>
    <w:rsid w:val="00AE647C"/>
    <w:rsid w:val="00AE74AE"/>
    <w:rsid w:val="00AF01C7"/>
    <w:rsid w:val="00AF0430"/>
    <w:rsid w:val="00AF06F2"/>
    <w:rsid w:val="00AF100D"/>
    <w:rsid w:val="00AF120A"/>
    <w:rsid w:val="00AF2B8A"/>
    <w:rsid w:val="00AF308B"/>
    <w:rsid w:val="00AF473B"/>
    <w:rsid w:val="00AF5A05"/>
    <w:rsid w:val="00AF5D78"/>
    <w:rsid w:val="00AF5FB2"/>
    <w:rsid w:val="00AF667E"/>
    <w:rsid w:val="00AF706B"/>
    <w:rsid w:val="00AF760B"/>
    <w:rsid w:val="00AF7A86"/>
    <w:rsid w:val="00B002C4"/>
    <w:rsid w:val="00B00A41"/>
    <w:rsid w:val="00B018E8"/>
    <w:rsid w:val="00B01DE9"/>
    <w:rsid w:val="00B03C06"/>
    <w:rsid w:val="00B03E13"/>
    <w:rsid w:val="00B03E49"/>
    <w:rsid w:val="00B04392"/>
    <w:rsid w:val="00B05169"/>
    <w:rsid w:val="00B061A0"/>
    <w:rsid w:val="00B07653"/>
    <w:rsid w:val="00B107B1"/>
    <w:rsid w:val="00B10CC1"/>
    <w:rsid w:val="00B1126B"/>
    <w:rsid w:val="00B12595"/>
    <w:rsid w:val="00B1265B"/>
    <w:rsid w:val="00B12A97"/>
    <w:rsid w:val="00B12F37"/>
    <w:rsid w:val="00B13F65"/>
    <w:rsid w:val="00B14BE1"/>
    <w:rsid w:val="00B15C34"/>
    <w:rsid w:val="00B16056"/>
    <w:rsid w:val="00B1659E"/>
    <w:rsid w:val="00B16987"/>
    <w:rsid w:val="00B16FFE"/>
    <w:rsid w:val="00B1735A"/>
    <w:rsid w:val="00B20724"/>
    <w:rsid w:val="00B209AE"/>
    <w:rsid w:val="00B20CD3"/>
    <w:rsid w:val="00B21295"/>
    <w:rsid w:val="00B2225B"/>
    <w:rsid w:val="00B223E6"/>
    <w:rsid w:val="00B245E1"/>
    <w:rsid w:val="00B24A49"/>
    <w:rsid w:val="00B25A54"/>
    <w:rsid w:val="00B26C94"/>
    <w:rsid w:val="00B26DE3"/>
    <w:rsid w:val="00B30268"/>
    <w:rsid w:val="00B30C61"/>
    <w:rsid w:val="00B31925"/>
    <w:rsid w:val="00B31BF0"/>
    <w:rsid w:val="00B31E22"/>
    <w:rsid w:val="00B32372"/>
    <w:rsid w:val="00B32BA5"/>
    <w:rsid w:val="00B33240"/>
    <w:rsid w:val="00B33259"/>
    <w:rsid w:val="00B340D5"/>
    <w:rsid w:val="00B35E8A"/>
    <w:rsid w:val="00B35F9C"/>
    <w:rsid w:val="00B3606A"/>
    <w:rsid w:val="00B36CBF"/>
    <w:rsid w:val="00B36F75"/>
    <w:rsid w:val="00B37CEA"/>
    <w:rsid w:val="00B40098"/>
    <w:rsid w:val="00B4169B"/>
    <w:rsid w:val="00B42058"/>
    <w:rsid w:val="00B449D4"/>
    <w:rsid w:val="00B44C19"/>
    <w:rsid w:val="00B45708"/>
    <w:rsid w:val="00B4593E"/>
    <w:rsid w:val="00B45CB4"/>
    <w:rsid w:val="00B47638"/>
    <w:rsid w:val="00B50B0E"/>
    <w:rsid w:val="00B51225"/>
    <w:rsid w:val="00B5270A"/>
    <w:rsid w:val="00B5426E"/>
    <w:rsid w:val="00B5457B"/>
    <w:rsid w:val="00B552A1"/>
    <w:rsid w:val="00B5554C"/>
    <w:rsid w:val="00B556E5"/>
    <w:rsid w:val="00B55B1A"/>
    <w:rsid w:val="00B56663"/>
    <w:rsid w:val="00B568EE"/>
    <w:rsid w:val="00B5758B"/>
    <w:rsid w:val="00B576AE"/>
    <w:rsid w:val="00B608F5"/>
    <w:rsid w:val="00B61398"/>
    <w:rsid w:val="00B61899"/>
    <w:rsid w:val="00B61C8D"/>
    <w:rsid w:val="00B61D95"/>
    <w:rsid w:val="00B62029"/>
    <w:rsid w:val="00B62514"/>
    <w:rsid w:val="00B62F90"/>
    <w:rsid w:val="00B630FA"/>
    <w:rsid w:val="00B63483"/>
    <w:rsid w:val="00B6478C"/>
    <w:rsid w:val="00B64AA2"/>
    <w:rsid w:val="00B64B59"/>
    <w:rsid w:val="00B67647"/>
    <w:rsid w:val="00B67ABF"/>
    <w:rsid w:val="00B71882"/>
    <w:rsid w:val="00B739B9"/>
    <w:rsid w:val="00B74A38"/>
    <w:rsid w:val="00B76810"/>
    <w:rsid w:val="00B769E0"/>
    <w:rsid w:val="00B77437"/>
    <w:rsid w:val="00B83CC3"/>
    <w:rsid w:val="00B84C78"/>
    <w:rsid w:val="00B84E15"/>
    <w:rsid w:val="00B85EBA"/>
    <w:rsid w:val="00B8694D"/>
    <w:rsid w:val="00B878D5"/>
    <w:rsid w:val="00B87B00"/>
    <w:rsid w:val="00B87FBF"/>
    <w:rsid w:val="00B9016C"/>
    <w:rsid w:val="00B906BC"/>
    <w:rsid w:val="00B909CB"/>
    <w:rsid w:val="00B90BC7"/>
    <w:rsid w:val="00B91524"/>
    <w:rsid w:val="00B91C44"/>
    <w:rsid w:val="00B933D3"/>
    <w:rsid w:val="00B93832"/>
    <w:rsid w:val="00B95082"/>
    <w:rsid w:val="00B953DF"/>
    <w:rsid w:val="00B95D01"/>
    <w:rsid w:val="00B96103"/>
    <w:rsid w:val="00B96692"/>
    <w:rsid w:val="00B96BF3"/>
    <w:rsid w:val="00B96D9C"/>
    <w:rsid w:val="00BA04F1"/>
    <w:rsid w:val="00BA1DC3"/>
    <w:rsid w:val="00BA26EA"/>
    <w:rsid w:val="00BA3DD0"/>
    <w:rsid w:val="00BA41D2"/>
    <w:rsid w:val="00BA4619"/>
    <w:rsid w:val="00BA470D"/>
    <w:rsid w:val="00BA522F"/>
    <w:rsid w:val="00BA6089"/>
    <w:rsid w:val="00BB062D"/>
    <w:rsid w:val="00BB139F"/>
    <w:rsid w:val="00BB1D19"/>
    <w:rsid w:val="00BB204D"/>
    <w:rsid w:val="00BB35DC"/>
    <w:rsid w:val="00BB3AE0"/>
    <w:rsid w:val="00BB3E99"/>
    <w:rsid w:val="00BB3F5C"/>
    <w:rsid w:val="00BB41FD"/>
    <w:rsid w:val="00BB4394"/>
    <w:rsid w:val="00BB440F"/>
    <w:rsid w:val="00BB4CFE"/>
    <w:rsid w:val="00BB4E6A"/>
    <w:rsid w:val="00BB5118"/>
    <w:rsid w:val="00BB53B5"/>
    <w:rsid w:val="00BB562F"/>
    <w:rsid w:val="00BB5CA5"/>
    <w:rsid w:val="00BB5E65"/>
    <w:rsid w:val="00BB5F44"/>
    <w:rsid w:val="00BB6500"/>
    <w:rsid w:val="00BB7018"/>
    <w:rsid w:val="00BB73B1"/>
    <w:rsid w:val="00BC0E0F"/>
    <w:rsid w:val="00BC13A6"/>
    <w:rsid w:val="00BC2815"/>
    <w:rsid w:val="00BC2B50"/>
    <w:rsid w:val="00BC2D94"/>
    <w:rsid w:val="00BC4D36"/>
    <w:rsid w:val="00BC5427"/>
    <w:rsid w:val="00BC5D23"/>
    <w:rsid w:val="00BC76FA"/>
    <w:rsid w:val="00BD0254"/>
    <w:rsid w:val="00BD0444"/>
    <w:rsid w:val="00BD0EA6"/>
    <w:rsid w:val="00BD102C"/>
    <w:rsid w:val="00BD2B74"/>
    <w:rsid w:val="00BD3435"/>
    <w:rsid w:val="00BD5064"/>
    <w:rsid w:val="00BD65A6"/>
    <w:rsid w:val="00BD6622"/>
    <w:rsid w:val="00BD6D1D"/>
    <w:rsid w:val="00BD7189"/>
    <w:rsid w:val="00BD7AA8"/>
    <w:rsid w:val="00BE0365"/>
    <w:rsid w:val="00BE1564"/>
    <w:rsid w:val="00BE17B7"/>
    <w:rsid w:val="00BE3981"/>
    <w:rsid w:val="00BE3D09"/>
    <w:rsid w:val="00BE461D"/>
    <w:rsid w:val="00BE5B9F"/>
    <w:rsid w:val="00BE6853"/>
    <w:rsid w:val="00BE6F3C"/>
    <w:rsid w:val="00BF0B9F"/>
    <w:rsid w:val="00BF0FCF"/>
    <w:rsid w:val="00BF242A"/>
    <w:rsid w:val="00BF26DA"/>
    <w:rsid w:val="00BF407B"/>
    <w:rsid w:val="00BF425A"/>
    <w:rsid w:val="00BF4594"/>
    <w:rsid w:val="00BF491E"/>
    <w:rsid w:val="00BF4F70"/>
    <w:rsid w:val="00BF6EBF"/>
    <w:rsid w:val="00BF7411"/>
    <w:rsid w:val="00BF779B"/>
    <w:rsid w:val="00C0008D"/>
    <w:rsid w:val="00C001E4"/>
    <w:rsid w:val="00C019D3"/>
    <w:rsid w:val="00C01EC1"/>
    <w:rsid w:val="00C02C34"/>
    <w:rsid w:val="00C0381C"/>
    <w:rsid w:val="00C04660"/>
    <w:rsid w:val="00C050B8"/>
    <w:rsid w:val="00C050E1"/>
    <w:rsid w:val="00C053D1"/>
    <w:rsid w:val="00C05598"/>
    <w:rsid w:val="00C05924"/>
    <w:rsid w:val="00C06843"/>
    <w:rsid w:val="00C06DE6"/>
    <w:rsid w:val="00C07739"/>
    <w:rsid w:val="00C0791C"/>
    <w:rsid w:val="00C07CF9"/>
    <w:rsid w:val="00C1023A"/>
    <w:rsid w:val="00C1076D"/>
    <w:rsid w:val="00C12082"/>
    <w:rsid w:val="00C1256B"/>
    <w:rsid w:val="00C1299E"/>
    <w:rsid w:val="00C13132"/>
    <w:rsid w:val="00C131B6"/>
    <w:rsid w:val="00C1339B"/>
    <w:rsid w:val="00C135A4"/>
    <w:rsid w:val="00C13626"/>
    <w:rsid w:val="00C139E5"/>
    <w:rsid w:val="00C143DB"/>
    <w:rsid w:val="00C1445B"/>
    <w:rsid w:val="00C1451A"/>
    <w:rsid w:val="00C14C2B"/>
    <w:rsid w:val="00C156A7"/>
    <w:rsid w:val="00C163D0"/>
    <w:rsid w:val="00C17BF5"/>
    <w:rsid w:val="00C17E4A"/>
    <w:rsid w:val="00C202BA"/>
    <w:rsid w:val="00C20350"/>
    <w:rsid w:val="00C2058D"/>
    <w:rsid w:val="00C21259"/>
    <w:rsid w:val="00C23CE9"/>
    <w:rsid w:val="00C24B26"/>
    <w:rsid w:val="00C253F8"/>
    <w:rsid w:val="00C25416"/>
    <w:rsid w:val="00C2581F"/>
    <w:rsid w:val="00C25A8A"/>
    <w:rsid w:val="00C25B91"/>
    <w:rsid w:val="00C26B5B"/>
    <w:rsid w:val="00C274FD"/>
    <w:rsid w:val="00C27A03"/>
    <w:rsid w:val="00C30B46"/>
    <w:rsid w:val="00C31AD0"/>
    <w:rsid w:val="00C31D4C"/>
    <w:rsid w:val="00C325BE"/>
    <w:rsid w:val="00C3381B"/>
    <w:rsid w:val="00C35D92"/>
    <w:rsid w:val="00C35F35"/>
    <w:rsid w:val="00C36C76"/>
    <w:rsid w:val="00C36E34"/>
    <w:rsid w:val="00C36E7C"/>
    <w:rsid w:val="00C37556"/>
    <w:rsid w:val="00C406DF"/>
    <w:rsid w:val="00C40F22"/>
    <w:rsid w:val="00C41325"/>
    <w:rsid w:val="00C417F9"/>
    <w:rsid w:val="00C423A9"/>
    <w:rsid w:val="00C4283D"/>
    <w:rsid w:val="00C42E00"/>
    <w:rsid w:val="00C4347C"/>
    <w:rsid w:val="00C439C3"/>
    <w:rsid w:val="00C43A06"/>
    <w:rsid w:val="00C44CA4"/>
    <w:rsid w:val="00C45F79"/>
    <w:rsid w:val="00C46710"/>
    <w:rsid w:val="00C46E03"/>
    <w:rsid w:val="00C4797B"/>
    <w:rsid w:val="00C50C53"/>
    <w:rsid w:val="00C542C3"/>
    <w:rsid w:val="00C5518D"/>
    <w:rsid w:val="00C555D6"/>
    <w:rsid w:val="00C563C6"/>
    <w:rsid w:val="00C563CA"/>
    <w:rsid w:val="00C569D0"/>
    <w:rsid w:val="00C56B62"/>
    <w:rsid w:val="00C6154C"/>
    <w:rsid w:val="00C62B99"/>
    <w:rsid w:val="00C63488"/>
    <w:rsid w:val="00C6650A"/>
    <w:rsid w:val="00C6697B"/>
    <w:rsid w:val="00C675B2"/>
    <w:rsid w:val="00C6789C"/>
    <w:rsid w:val="00C7073E"/>
    <w:rsid w:val="00C715F6"/>
    <w:rsid w:val="00C7280C"/>
    <w:rsid w:val="00C732A3"/>
    <w:rsid w:val="00C732D0"/>
    <w:rsid w:val="00C73872"/>
    <w:rsid w:val="00C74CF7"/>
    <w:rsid w:val="00C765BE"/>
    <w:rsid w:val="00C77508"/>
    <w:rsid w:val="00C80CA6"/>
    <w:rsid w:val="00C81A02"/>
    <w:rsid w:val="00C81A08"/>
    <w:rsid w:val="00C821EE"/>
    <w:rsid w:val="00C82A38"/>
    <w:rsid w:val="00C82B44"/>
    <w:rsid w:val="00C83CF8"/>
    <w:rsid w:val="00C83E61"/>
    <w:rsid w:val="00C84131"/>
    <w:rsid w:val="00C85049"/>
    <w:rsid w:val="00C9098B"/>
    <w:rsid w:val="00C9245C"/>
    <w:rsid w:val="00C92690"/>
    <w:rsid w:val="00C92B42"/>
    <w:rsid w:val="00C93495"/>
    <w:rsid w:val="00C93EFF"/>
    <w:rsid w:val="00C948AD"/>
    <w:rsid w:val="00C95B29"/>
    <w:rsid w:val="00C964C6"/>
    <w:rsid w:val="00C97517"/>
    <w:rsid w:val="00C977D2"/>
    <w:rsid w:val="00C97BD4"/>
    <w:rsid w:val="00C97FE0"/>
    <w:rsid w:val="00CA0F30"/>
    <w:rsid w:val="00CA143C"/>
    <w:rsid w:val="00CA2162"/>
    <w:rsid w:val="00CA4F1F"/>
    <w:rsid w:val="00CA58E3"/>
    <w:rsid w:val="00CA65CA"/>
    <w:rsid w:val="00CA6616"/>
    <w:rsid w:val="00CA680D"/>
    <w:rsid w:val="00CA6BBF"/>
    <w:rsid w:val="00CA7BFF"/>
    <w:rsid w:val="00CB0217"/>
    <w:rsid w:val="00CB03D1"/>
    <w:rsid w:val="00CB19D1"/>
    <w:rsid w:val="00CB3136"/>
    <w:rsid w:val="00CB33E0"/>
    <w:rsid w:val="00CB451D"/>
    <w:rsid w:val="00CB48CA"/>
    <w:rsid w:val="00CB52E2"/>
    <w:rsid w:val="00CB7DD1"/>
    <w:rsid w:val="00CC1102"/>
    <w:rsid w:val="00CC155A"/>
    <w:rsid w:val="00CC2172"/>
    <w:rsid w:val="00CC2BFA"/>
    <w:rsid w:val="00CC43FA"/>
    <w:rsid w:val="00CC5641"/>
    <w:rsid w:val="00CC5E0E"/>
    <w:rsid w:val="00CC60DB"/>
    <w:rsid w:val="00CC60F4"/>
    <w:rsid w:val="00CC6BD0"/>
    <w:rsid w:val="00CC7377"/>
    <w:rsid w:val="00CD0B3E"/>
    <w:rsid w:val="00CD12CF"/>
    <w:rsid w:val="00CD1B0B"/>
    <w:rsid w:val="00CD295F"/>
    <w:rsid w:val="00CD2D4F"/>
    <w:rsid w:val="00CD4091"/>
    <w:rsid w:val="00CD43D6"/>
    <w:rsid w:val="00CD4969"/>
    <w:rsid w:val="00CD534D"/>
    <w:rsid w:val="00CD67D8"/>
    <w:rsid w:val="00CD6D1D"/>
    <w:rsid w:val="00CD704A"/>
    <w:rsid w:val="00CD7CC6"/>
    <w:rsid w:val="00CD7E01"/>
    <w:rsid w:val="00CE05FB"/>
    <w:rsid w:val="00CE0BF2"/>
    <w:rsid w:val="00CE0C6C"/>
    <w:rsid w:val="00CE0C6D"/>
    <w:rsid w:val="00CE0F81"/>
    <w:rsid w:val="00CE12EB"/>
    <w:rsid w:val="00CE19F2"/>
    <w:rsid w:val="00CE225D"/>
    <w:rsid w:val="00CE22E9"/>
    <w:rsid w:val="00CE2466"/>
    <w:rsid w:val="00CE2975"/>
    <w:rsid w:val="00CE3C6A"/>
    <w:rsid w:val="00CE44BC"/>
    <w:rsid w:val="00CE50D3"/>
    <w:rsid w:val="00CE573F"/>
    <w:rsid w:val="00CE6B4D"/>
    <w:rsid w:val="00CE6C50"/>
    <w:rsid w:val="00CF1A3B"/>
    <w:rsid w:val="00CF5F02"/>
    <w:rsid w:val="00CF61D5"/>
    <w:rsid w:val="00D00A7C"/>
    <w:rsid w:val="00D00B83"/>
    <w:rsid w:val="00D00F30"/>
    <w:rsid w:val="00D01848"/>
    <w:rsid w:val="00D01FC8"/>
    <w:rsid w:val="00D02E86"/>
    <w:rsid w:val="00D041A8"/>
    <w:rsid w:val="00D0500D"/>
    <w:rsid w:val="00D10467"/>
    <w:rsid w:val="00D105B1"/>
    <w:rsid w:val="00D10F01"/>
    <w:rsid w:val="00D1108C"/>
    <w:rsid w:val="00D111C2"/>
    <w:rsid w:val="00D116F8"/>
    <w:rsid w:val="00D122EC"/>
    <w:rsid w:val="00D1274F"/>
    <w:rsid w:val="00D1481C"/>
    <w:rsid w:val="00D14DB1"/>
    <w:rsid w:val="00D15408"/>
    <w:rsid w:val="00D17A51"/>
    <w:rsid w:val="00D20A90"/>
    <w:rsid w:val="00D21C54"/>
    <w:rsid w:val="00D22160"/>
    <w:rsid w:val="00D22491"/>
    <w:rsid w:val="00D23063"/>
    <w:rsid w:val="00D23398"/>
    <w:rsid w:val="00D23CDF"/>
    <w:rsid w:val="00D24567"/>
    <w:rsid w:val="00D24959"/>
    <w:rsid w:val="00D24EA5"/>
    <w:rsid w:val="00D25FEA"/>
    <w:rsid w:val="00D26F46"/>
    <w:rsid w:val="00D270FB"/>
    <w:rsid w:val="00D3013E"/>
    <w:rsid w:val="00D31475"/>
    <w:rsid w:val="00D324B2"/>
    <w:rsid w:val="00D335C6"/>
    <w:rsid w:val="00D33A89"/>
    <w:rsid w:val="00D3405D"/>
    <w:rsid w:val="00D35381"/>
    <w:rsid w:val="00D35A29"/>
    <w:rsid w:val="00D35E0D"/>
    <w:rsid w:val="00D36ADA"/>
    <w:rsid w:val="00D36B18"/>
    <w:rsid w:val="00D36D2D"/>
    <w:rsid w:val="00D37550"/>
    <w:rsid w:val="00D37BE4"/>
    <w:rsid w:val="00D40350"/>
    <w:rsid w:val="00D4198B"/>
    <w:rsid w:val="00D42956"/>
    <w:rsid w:val="00D42D0D"/>
    <w:rsid w:val="00D440C6"/>
    <w:rsid w:val="00D444E5"/>
    <w:rsid w:val="00D452BF"/>
    <w:rsid w:val="00D4637B"/>
    <w:rsid w:val="00D47CD3"/>
    <w:rsid w:val="00D47F35"/>
    <w:rsid w:val="00D500D1"/>
    <w:rsid w:val="00D51013"/>
    <w:rsid w:val="00D51178"/>
    <w:rsid w:val="00D5126A"/>
    <w:rsid w:val="00D513A6"/>
    <w:rsid w:val="00D51FE8"/>
    <w:rsid w:val="00D52B92"/>
    <w:rsid w:val="00D534AB"/>
    <w:rsid w:val="00D53C44"/>
    <w:rsid w:val="00D5462F"/>
    <w:rsid w:val="00D54A56"/>
    <w:rsid w:val="00D54BC4"/>
    <w:rsid w:val="00D54D19"/>
    <w:rsid w:val="00D55215"/>
    <w:rsid w:val="00D557C5"/>
    <w:rsid w:val="00D558B5"/>
    <w:rsid w:val="00D55A8C"/>
    <w:rsid w:val="00D55C91"/>
    <w:rsid w:val="00D5664C"/>
    <w:rsid w:val="00D56BB0"/>
    <w:rsid w:val="00D56D8B"/>
    <w:rsid w:val="00D5708E"/>
    <w:rsid w:val="00D5710D"/>
    <w:rsid w:val="00D57412"/>
    <w:rsid w:val="00D57F13"/>
    <w:rsid w:val="00D60768"/>
    <w:rsid w:val="00D60F17"/>
    <w:rsid w:val="00D62B29"/>
    <w:rsid w:val="00D62DC6"/>
    <w:rsid w:val="00D63459"/>
    <w:rsid w:val="00D63547"/>
    <w:rsid w:val="00D65D26"/>
    <w:rsid w:val="00D662EE"/>
    <w:rsid w:val="00D6652D"/>
    <w:rsid w:val="00D66F3C"/>
    <w:rsid w:val="00D6717E"/>
    <w:rsid w:val="00D710F3"/>
    <w:rsid w:val="00D71893"/>
    <w:rsid w:val="00D71E57"/>
    <w:rsid w:val="00D73E7B"/>
    <w:rsid w:val="00D75542"/>
    <w:rsid w:val="00D764A8"/>
    <w:rsid w:val="00D803E9"/>
    <w:rsid w:val="00D80713"/>
    <w:rsid w:val="00D823F9"/>
    <w:rsid w:val="00D829CF"/>
    <w:rsid w:val="00D8340C"/>
    <w:rsid w:val="00D83556"/>
    <w:rsid w:val="00D83917"/>
    <w:rsid w:val="00D84065"/>
    <w:rsid w:val="00D843FD"/>
    <w:rsid w:val="00D84C65"/>
    <w:rsid w:val="00D84E79"/>
    <w:rsid w:val="00D84F7F"/>
    <w:rsid w:val="00D869DA"/>
    <w:rsid w:val="00D873C2"/>
    <w:rsid w:val="00D91633"/>
    <w:rsid w:val="00D919C6"/>
    <w:rsid w:val="00D921B3"/>
    <w:rsid w:val="00D92442"/>
    <w:rsid w:val="00D9354F"/>
    <w:rsid w:val="00D95385"/>
    <w:rsid w:val="00D958DE"/>
    <w:rsid w:val="00D962ED"/>
    <w:rsid w:val="00D97165"/>
    <w:rsid w:val="00DA0431"/>
    <w:rsid w:val="00DA084D"/>
    <w:rsid w:val="00DA107C"/>
    <w:rsid w:val="00DA1511"/>
    <w:rsid w:val="00DA2DB3"/>
    <w:rsid w:val="00DA2E91"/>
    <w:rsid w:val="00DA3186"/>
    <w:rsid w:val="00DA36E9"/>
    <w:rsid w:val="00DA3B88"/>
    <w:rsid w:val="00DA7416"/>
    <w:rsid w:val="00DB098E"/>
    <w:rsid w:val="00DB1157"/>
    <w:rsid w:val="00DB14D3"/>
    <w:rsid w:val="00DB162D"/>
    <w:rsid w:val="00DB17A6"/>
    <w:rsid w:val="00DB1808"/>
    <w:rsid w:val="00DB2432"/>
    <w:rsid w:val="00DB3733"/>
    <w:rsid w:val="00DB3CDF"/>
    <w:rsid w:val="00DB4B56"/>
    <w:rsid w:val="00DB55DC"/>
    <w:rsid w:val="00DB642E"/>
    <w:rsid w:val="00DB65B9"/>
    <w:rsid w:val="00DB688B"/>
    <w:rsid w:val="00DB7561"/>
    <w:rsid w:val="00DB76EB"/>
    <w:rsid w:val="00DB7E3F"/>
    <w:rsid w:val="00DC03C3"/>
    <w:rsid w:val="00DC10B8"/>
    <w:rsid w:val="00DC1390"/>
    <w:rsid w:val="00DC17C4"/>
    <w:rsid w:val="00DC1D74"/>
    <w:rsid w:val="00DC3016"/>
    <w:rsid w:val="00DC438F"/>
    <w:rsid w:val="00DC4D8F"/>
    <w:rsid w:val="00DC642E"/>
    <w:rsid w:val="00DC6D34"/>
    <w:rsid w:val="00DC6D68"/>
    <w:rsid w:val="00DC7ECA"/>
    <w:rsid w:val="00DD0319"/>
    <w:rsid w:val="00DD166B"/>
    <w:rsid w:val="00DD2165"/>
    <w:rsid w:val="00DD2C3C"/>
    <w:rsid w:val="00DD2E69"/>
    <w:rsid w:val="00DD4C83"/>
    <w:rsid w:val="00DD5723"/>
    <w:rsid w:val="00DD7A1B"/>
    <w:rsid w:val="00DE19A7"/>
    <w:rsid w:val="00DE2124"/>
    <w:rsid w:val="00DE28C0"/>
    <w:rsid w:val="00DE310A"/>
    <w:rsid w:val="00DE3774"/>
    <w:rsid w:val="00DE39B2"/>
    <w:rsid w:val="00DE55F3"/>
    <w:rsid w:val="00DE5823"/>
    <w:rsid w:val="00DE5BDF"/>
    <w:rsid w:val="00DE5FF1"/>
    <w:rsid w:val="00DE68E5"/>
    <w:rsid w:val="00DE6B95"/>
    <w:rsid w:val="00DE7626"/>
    <w:rsid w:val="00DF00E9"/>
    <w:rsid w:val="00DF0637"/>
    <w:rsid w:val="00DF2900"/>
    <w:rsid w:val="00DF2A8B"/>
    <w:rsid w:val="00DF2B2B"/>
    <w:rsid w:val="00DF2CFB"/>
    <w:rsid w:val="00DF2ED1"/>
    <w:rsid w:val="00DF308B"/>
    <w:rsid w:val="00DF34AE"/>
    <w:rsid w:val="00DF387B"/>
    <w:rsid w:val="00DF4607"/>
    <w:rsid w:val="00DF4BFD"/>
    <w:rsid w:val="00DF604F"/>
    <w:rsid w:val="00DF6857"/>
    <w:rsid w:val="00DF7791"/>
    <w:rsid w:val="00DF7D43"/>
    <w:rsid w:val="00E00165"/>
    <w:rsid w:val="00E00252"/>
    <w:rsid w:val="00E01598"/>
    <w:rsid w:val="00E01D8A"/>
    <w:rsid w:val="00E02DB7"/>
    <w:rsid w:val="00E032C6"/>
    <w:rsid w:val="00E03993"/>
    <w:rsid w:val="00E03B4B"/>
    <w:rsid w:val="00E0618C"/>
    <w:rsid w:val="00E070FB"/>
    <w:rsid w:val="00E10867"/>
    <w:rsid w:val="00E11161"/>
    <w:rsid w:val="00E11A3E"/>
    <w:rsid w:val="00E11EC9"/>
    <w:rsid w:val="00E12019"/>
    <w:rsid w:val="00E139C4"/>
    <w:rsid w:val="00E140E8"/>
    <w:rsid w:val="00E143CF"/>
    <w:rsid w:val="00E15681"/>
    <w:rsid w:val="00E15742"/>
    <w:rsid w:val="00E15A16"/>
    <w:rsid w:val="00E15B89"/>
    <w:rsid w:val="00E1677A"/>
    <w:rsid w:val="00E170FC"/>
    <w:rsid w:val="00E1731F"/>
    <w:rsid w:val="00E1779A"/>
    <w:rsid w:val="00E2004C"/>
    <w:rsid w:val="00E2117A"/>
    <w:rsid w:val="00E2173E"/>
    <w:rsid w:val="00E2300F"/>
    <w:rsid w:val="00E2319E"/>
    <w:rsid w:val="00E2341E"/>
    <w:rsid w:val="00E249DD"/>
    <w:rsid w:val="00E25B87"/>
    <w:rsid w:val="00E27770"/>
    <w:rsid w:val="00E279E8"/>
    <w:rsid w:val="00E3045D"/>
    <w:rsid w:val="00E31596"/>
    <w:rsid w:val="00E31EF8"/>
    <w:rsid w:val="00E31F40"/>
    <w:rsid w:val="00E32662"/>
    <w:rsid w:val="00E32C40"/>
    <w:rsid w:val="00E335C0"/>
    <w:rsid w:val="00E337A8"/>
    <w:rsid w:val="00E34338"/>
    <w:rsid w:val="00E34D5F"/>
    <w:rsid w:val="00E36698"/>
    <w:rsid w:val="00E367DE"/>
    <w:rsid w:val="00E368B1"/>
    <w:rsid w:val="00E36CA9"/>
    <w:rsid w:val="00E37AC0"/>
    <w:rsid w:val="00E37C2C"/>
    <w:rsid w:val="00E4060B"/>
    <w:rsid w:val="00E425EB"/>
    <w:rsid w:val="00E4270E"/>
    <w:rsid w:val="00E42A8D"/>
    <w:rsid w:val="00E44F9A"/>
    <w:rsid w:val="00E470B8"/>
    <w:rsid w:val="00E4766D"/>
    <w:rsid w:val="00E501FB"/>
    <w:rsid w:val="00E502DB"/>
    <w:rsid w:val="00E52CD6"/>
    <w:rsid w:val="00E53589"/>
    <w:rsid w:val="00E53865"/>
    <w:rsid w:val="00E53FD0"/>
    <w:rsid w:val="00E54841"/>
    <w:rsid w:val="00E54A18"/>
    <w:rsid w:val="00E54C6D"/>
    <w:rsid w:val="00E5561D"/>
    <w:rsid w:val="00E561CB"/>
    <w:rsid w:val="00E601EF"/>
    <w:rsid w:val="00E6051A"/>
    <w:rsid w:val="00E62122"/>
    <w:rsid w:val="00E62485"/>
    <w:rsid w:val="00E62C9D"/>
    <w:rsid w:val="00E62FB3"/>
    <w:rsid w:val="00E632E7"/>
    <w:rsid w:val="00E63505"/>
    <w:rsid w:val="00E6393C"/>
    <w:rsid w:val="00E64441"/>
    <w:rsid w:val="00E64443"/>
    <w:rsid w:val="00E646A9"/>
    <w:rsid w:val="00E648E0"/>
    <w:rsid w:val="00E65829"/>
    <w:rsid w:val="00E65CE1"/>
    <w:rsid w:val="00E660A8"/>
    <w:rsid w:val="00E670B9"/>
    <w:rsid w:val="00E6774F"/>
    <w:rsid w:val="00E67CA2"/>
    <w:rsid w:val="00E70438"/>
    <w:rsid w:val="00E7234F"/>
    <w:rsid w:val="00E7258D"/>
    <w:rsid w:val="00E7348A"/>
    <w:rsid w:val="00E734D4"/>
    <w:rsid w:val="00E7552D"/>
    <w:rsid w:val="00E755D3"/>
    <w:rsid w:val="00E75A37"/>
    <w:rsid w:val="00E8098C"/>
    <w:rsid w:val="00E80E25"/>
    <w:rsid w:val="00E810CB"/>
    <w:rsid w:val="00E81382"/>
    <w:rsid w:val="00E813B7"/>
    <w:rsid w:val="00E82A2A"/>
    <w:rsid w:val="00E82B75"/>
    <w:rsid w:val="00E82FDB"/>
    <w:rsid w:val="00E83399"/>
    <w:rsid w:val="00E8382D"/>
    <w:rsid w:val="00E84597"/>
    <w:rsid w:val="00E84E14"/>
    <w:rsid w:val="00E85213"/>
    <w:rsid w:val="00E8548C"/>
    <w:rsid w:val="00E86330"/>
    <w:rsid w:val="00E8648D"/>
    <w:rsid w:val="00E86DE8"/>
    <w:rsid w:val="00E87341"/>
    <w:rsid w:val="00E87F3E"/>
    <w:rsid w:val="00E9376C"/>
    <w:rsid w:val="00E93FD4"/>
    <w:rsid w:val="00E9426C"/>
    <w:rsid w:val="00E94477"/>
    <w:rsid w:val="00E96AE4"/>
    <w:rsid w:val="00EA0DD1"/>
    <w:rsid w:val="00EA107E"/>
    <w:rsid w:val="00EA13EF"/>
    <w:rsid w:val="00EA27A0"/>
    <w:rsid w:val="00EA2B23"/>
    <w:rsid w:val="00EA306D"/>
    <w:rsid w:val="00EA51CF"/>
    <w:rsid w:val="00EA523B"/>
    <w:rsid w:val="00EA5A48"/>
    <w:rsid w:val="00EA752F"/>
    <w:rsid w:val="00EA7FD3"/>
    <w:rsid w:val="00EB08D7"/>
    <w:rsid w:val="00EB1CBF"/>
    <w:rsid w:val="00EB21FE"/>
    <w:rsid w:val="00EB240D"/>
    <w:rsid w:val="00EB30FF"/>
    <w:rsid w:val="00EB42E2"/>
    <w:rsid w:val="00EB4543"/>
    <w:rsid w:val="00EB564E"/>
    <w:rsid w:val="00EB5DDA"/>
    <w:rsid w:val="00EB6B24"/>
    <w:rsid w:val="00EB79DA"/>
    <w:rsid w:val="00EC0843"/>
    <w:rsid w:val="00EC0D42"/>
    <w:rsid w:val="00EC2BE1"/>
    <w:rsid w:val="00EC33DC"/>
    <w:rsid w:val="00EC4E9E"/>
    <w:rsid w:val="00EC502D"/>
    <w:rsid w:val="00EC57BA"/>
    <w:rsid w:val="00EC5C7D"/>
    <w:rsid w:val="00EC644F"/>
    <w:rsid w:val="00EC678E"/>
    <w:rsid w:val="00EC71CB"/>
    <w:rsid w:val="00ED05C0"/>
    <w:rsid w:val="00ED0D42"/>
    <w:rsid w:val="00ED129E"/>
    <w:rsid w:val="00ED1781"/>
    <w:rsid w:val="00ED1A99"/>
    <w:rsid w:val="00ED1BC0"/>
    <w:rsid w:val="00ED1C3A"/>
    <w:rsid w:val="00ED1DD0"/>
    <w:rsid w:val="00ED2760"/>
    <w:rsid w:val="00ED27E7"/>
    <w:rsid w:val="00ED331E"/>
    <w:rsid w:val="00ED38C5"/>
    <w:rsid w:val="00ED515F"/>
    <w:rsid w:val="00ED5476"/>
    <w:rsid w:val="00ED5DBF"/>
    <w:rsid w:val="00ED62EB"/>
    <w:rsid w:val="00ED7265"/>
    <w:rsid w:val="00ED75D3"/>
    <w:rsid w:val="00ED7ADC"/>
    <w:rsid w:val="00ED7B42"/>
    <w:rsid w:val="00EE06EB"/>
    <w:rsid w:val="00EE09C9"/>
    <w:rsid w:val="00EE1092"/>
    <w:rsid w:val="00EE214C"/>
    <w:rsid w:val="00EE2881"/>
    <w:rsid w:val="00EE29D7"/>
    <w:rsid w:val="00EE3B81"/>
    <w:rsid w:val="00EE56CB"/>
    <w:rsid w:val="00EE5860"/>
    <w:rsid w:val="00EE6450"/>
    <w:rsid w:val="00EE65DE"/>
    <w:rsid w:val="00EE697F"/>
    <w:rsid w:val="00EE6BB5"/>
    <w:rsid w:val="00EE7C8A"/>
    <w:rsid w:val="00EF04E4"/>
    <w:rsid w:val="00EF056D"/>
    <w:rsid w:val="00EF0F13"/>
    <w:rsid w:val="00EF17B3"/>
    <w:rsid w:val="00EF1ADD"/>
    <w:rsid w:val="00EF23D3"/>
    <w:rsid w:val="00EF2948"/>
    <w:rsid w:val="00EF3109"/>
    <w:rsid w:val="00EF31A9"/>
    <w:rsid w:val="00EF3889"/>
    <w:rsid w:val="00EF4A8A"/>
    <w:rsid w:val="00EF5E3D"/>
    <w:rsid w:val="00EF660B"/>
    <w:rsid w:val="00EF6A90"/>
    <w:rsid w:val="00EF6C37"/>
    <w:rsid w:val="00EF6FFE"/>
    <w:rsid w:val="00EF718D"/>
    <w:rsid w:val="00EF76C9"/>
    <w:rsid w:val="00EF7ED9"/>
    <w:rsid w:val="00F00614"/>
    <w:rsid w:val="00F00E42"/>
    <w:rsid w:val="00F01094"/>
    <w:rsid w:val="00F0205C"/>
    <w:rsid w:val="00F02C1E"/>
    <w:rsid w:val="00F02DF6"/>
    <w:rsid w:val="00F03DBC"/>
    <w:rsid w:val="00F03E65"/>
    <w:rsid w:val="00F03F35"/>
    <w:rsid w:val="00F046B0"/>
    <w:rsid w:val="00F05FD9"/>
    <w:rsid w:val="00F07F81"/>
    <w:rsid w:val="00F104A5"/>
    <w:rsid w:val="00F12615"/>
    <w:rsid w:val="00F12A53"/>
    <w:rsid w:val="00F12AB3"/>
    <w:rsid w:val="00F12F3D"/>
    <w:rsid w:val="00F14048"/>
    <w:rsid w:val="00F148EB"/>
    <w:rsid w:val="00F152CB"/>
    <w:rsid w:val="00F161F1"/>
    <w:rsid w:val="00F16822"/>
    <w:rsid w:val="00F16AB9"/>
    <w:rsid w:val="00F17703"/>
    <w:rsid w:val="00F20DA1"/>
    <w:rsid w:val="00F216BF"/>
    <w:rsid w:val="00F21EAE"/>
    <w:rsid w:val="00F22CC7"/>
    <w:rsid w:val="00F24013"/>
    <w:rsid w:val="00F246C6"/>
    <w:rsid w:val="00F25432"/>
    <w:rsid w:val="00F25445"/>
    <w:rsid w:val="00F256FD"/>
    <w:rsid w:val="00F25785"/>
    <w:rsid w:val="00F26514"/>
    <w:rsid w:val="00F26E8C"/>
    <w:rsid w:val="00F27578"/>
    <w:rsid w:val="00F275B2"/>
    <w:rsid w:val="00F302DC"/>
    <w:rsid w:val="00F307DE"/>
    <w:rsid w:val="00F31127"/>
    <w:rsid w:val="00F316B8"/>
    <w:rsid w:val="00F325BE"/>
    <w:rsid w:val="00F33203"/>
    <w:rsid w:val="00F33DA3"/>
    <w:rsid w:val="00F35794"/>
    <w:rsid w:val="00F35CF2"/>
    <w:rsid w:val="00F40902"/>
    <w:rsid w:val="00F40A68"/>
    <w:rsid w:val="00F40F87"/>
    <w:rsid w:val="00F41390"/>
    <w:rsid w:val="00F41814"/>
    <w:rsid w:val="00F41E41"/>
    <w:rsid w:val="00F42214"/>
    <w:rsid w:val="00F46574"/>
    <w:rsid w:val="00F47380"/>
    <w:rsid w:val="00F50FAB"/>
    <w:rsid w:val="00F5156A"/>
    <w:rsid w:val="00F5283F"/>
    <w:rsid w:val="00F5293E"/>
    <w:rsid w:val="00F52EC9"/>
    <w:rsid w:val="00F53CAF"/>
    <w:rsid w:val="00F541E1"/>
    <w:rsid w:val="00F542EA"/>
    <w:rsid w:val="00F54325"/>
    <w:rsid w:val="00F54821"/>
    <w:rsid w:val="00F55042"/>
    <w:rsid w:val="00F551DC"/>
    <w:rsid w:val="00F55D78"/>
    <w:rsid w:val="00F614E1"/>
    <w:rsid w:val="00F615D5"/>
    <w:rsid w:val="00F61808"/>
    <w:rsid w:val="00F62AD7"/>
    <w:rsid w:val="00F62BD8"/>
    <w:rsid w:val="00F636F4"/>
    <w:rsid w:val="00F64074"/>
    <w:rsid w:val="00F640E5"/>
    <w:rsid w:val="00F64828"/>
    <w:rsid w:val="00F64A41"/>
    <w:rsid w:val="00F65874"/>
    <w:rsid w:val="00F65BEC"/>
    <w:rsid w:val="00F66825"/>
    <w:rsid w:val="00F7028B"/>
    <w:rsid w:val="00F70BB1"/>
    <w:rsid w:val="00F70D85"/>
    <w:rsid w:val="00F720E5"/>
    <w:rsid w:val="00F7237E"/>
    <w:rsid w:val="00F72BAE"/>
    <w:rsid w:val="00F72EB9"/>
    <w:rsid w:val="00F73A31"/>
    <w:rsid w:val="00F747BC"/>
    <w:rsid w:val="00F749FA"/>
    <w:rsid w:val="00F7551D"/>
    <w:rsid w:val="00F75E57"/>
    <w:rsid w:val="00F75FB6"/>
    <w:rsid w:val="00F761E9"/>
    <w:rsid w:val="00F763A0"/>
    <w:rsid w:val="00F76420"/>
    <w:rsid w:val="00F766C2"/>
    <w:rsid w:val="00F77FF8"/>
    <w:rsid w:val="00F806EB"/>
    <w:rsid w:val="00F807C2"/>
    <w:rsid w:val="00F80D42"/>
    <w:rsid w:val="00F80DCB"/>
    <w:rsid w:val="00F80DFD"/>
    <w:rsid w:val="00F81DBB"/>
    <w:rsid w:val="00F8417E"/>
    <w:rsid w:val="00F846D1"/>
    <w:rsid w:val="00F856B5"/>
    <w:rsid w:val="00F86AB3"/>
    <w:rsid w:val="00F86B68"/>
    <w:rsid w:val="00F86D1E"/>
    <w:rsid w:val="00F876C8"/>
    <w:rsid w:val="00F90D15"/>
    <w:rsid w:val="00F90DA7"/>
    <w:rsid w:val="00F90F60"/>
    <w:rsid w:val="00F90FED"/>
    <w:rsid w:val="00F91C8E"/>
    <w:rsid w:val="00F923CF"/>
    <w:rsid w:val="00F9353E"/>
    <w:rsid w:val="00F939B5"/>
    <w:rsid w:val="00F93EF4"/>
    <w:rsid w:val="00F94501"/>
    <w:rsid w:val="00F9474F"/>
    <w:rsid w:val="00F94E16"/>
    <w:rsid w:val="00F9510B"/>
    <w:rsid w:val="00F9668F"/>
    <w:rsid w:val="00F96920"/>
    <w:rsid w:val="00F97C8F"/>
    <w:rsid w:val="00FA0843"/>
    <w:rsid w:val="00FA1048"/>
    <w:rsid w:val="00FA11FA"/>
    <w:rsid w:val="00FA1797"/>
    <w:rsid w:val="00FA4229"/>
    <w:rsid w:val="00FA672F"/>
    <w:rsid w:val="00FA6CA2"/>
    <w:rsid w:val="00FA7488"/>
    <w:rsid w:val="00FA7EB0"/>
    <w:rsid w:val="00FB030F"/>
    <w:rsid w:val="00FB0354"/>
    <w:rsid w:val="00FB0B36"/>
    <w:rsid w:val="00FB22E1"/>
    <w:rsid w:val="00FB37CA"/>
    <w:rsid w:val="00FB4924"/>
    <w:rsid w:val="00FB4B8B"/>
    <w:rsid w:val="00FB4DFD"/>
    <w:rsid w:val="00FB53E4"/>
    <w:rsid w:val="00FB776B"/>
    <w:rsid w:val="00FB7F52"/>
    <w:rsid w:val="00FC0CE3"/>
    <w:rsid w:val="00FC1A58"/>
    <w:rsid w:val="00FC1A8A"/>
    <w:rsid w:val="00FC281E"/>
    <w:rsid w:val="00FC2875"/>
    <w:rsid w:val="00FC2959"/>
    <w:rsid w:val="00FC32BC"/>
    <w:rsid w:val="00FC4205"/>
    <w:rsid w:val="00FC448E"/>
    <w:rsid w:val="00FC4D30"/>
    <w:rsid w:val="00FC534E"/>
    <w:rsid w:val="00FC5596"/>
    <w:rsid w:val="00FC5814"/>
    <w:rsid w:val="00FC59A9"/>
    <w:rsid w:val="00FC5AA3"/>
    <w:rsid w:val="00FC5BFE"/>
    <w:rsid w:val="00FC5F0C"/>
    <w:rsid w:val="00FC5FF4"/>
    <w:rsid w:val="00FC6509"/>
    <w:rsid w:val="00FC6A65"/>
    <w:rsid w:val="00FC7E57"/>
    <w:rsid w:val="00FD04BD"/>
    <w:rsid w:val="00FD1384"/>
    <w:rsid w:val="00FD150A"/>
    <w:rsid w:val="00FD18A7"/>
    <w:rsid w:val="00FD1A58"/>
    <w:rsid w:val="00FD1AFA"/>
    <w:rsid w:val="00FD1CA1"/>
    <w:rsid w:val="00FD21E2"/>
    <w:rsid w:val="00FD2F85"/>
    <w:rsid w:val="00FD37F4"/>
    <w:rsid w:val="00FD4AE1"/>
    <w:rsid w:val="00FD650A"/>
    <w:rsid w:val="00FE03F4"/>
    <w:rsid w:val="00FE072E"/>
    <w:rsid w:val="00FE2157"/>
    <w:rsid w:val="00FE266A"/>
    <w:rsid w:val="00FE2873"/>
    <w:rsid w:val="00FE2FBF"/>
    <w:rsid w:val="00FE3179"/>
    <w:rsid w:val="00FE5C70"/>
    <w:rsid w:val="00FE5CCB"/>
    <w:rsid w:val="00FE6432"/>
    <w:rsid w:val="00FE6A0E"/>
    <w:rsid w:val="00FE6F4B"/>
    <w:rsid w:val="00FE7101"/>
    <w:rsid w:val="00FF287D"/>
    <w:rsid w:val="00FF292C"/>
    <w:rsid w:val="00FF2C6B"/>
    <w:rsid w:val="00FF333E"/>
    <w:rsid w:val="00FF3FCD"/>
    <w:rsid w:val="00FF4CF6"/>
    <w:rsid w:val="00FF5488"/>
    <w:rsid w:val="00FF5588"/>
    <w:rsid w:val="00FF6A84"/>
    <w:rsid w:val="00FF6B16"/>
    <w:rsid w:val="00FF70A4"/>
    <w:rsid w:val="00FF7A7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C146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id-ID" w:eastAsia="en-US" w:bidi="ar-SA"/>
      </w:rPr>
    </w:rPrDefault>
    <w:pPrDefault>
      <w:pPr>
        <w:spacing w:before="60"/>
        <w:ind w:left="284" w:hanging="284"/>
        <w:jc w:val="both"/>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7A4E"/>
    <w:rPr>
      <w:rFonts w:cs="Arial"/>
    </w:rPr>
  </w:style>
  <w:style w:type="paragraph" w:styleId="Heading1">
    <w:name w:val="heading 1"/>
    <w:basedOn w:val="Normal"/>
    <w:next w:val="Normal"/>
    <w:link w:val="Heading1Char"/>
    <w:uiPriority w:val="99"/>
    <w:qFormat/>
    <w:rsid w:val="00E670B9"/>
    <w:pPr>
      <w:keepNext/>
      <w:spacing w:before="240" w:after="60"/>
      <w:outlineLvl w:val="0"/>
    </w:pPr>
    <w:rPr>
      <w:rFonts w:ascii="Arial" w:hAnsi="Arial" w:cs="Times New Roman"/>
      <w:b/>
      <w:bCs/>
      <w:kern w:val="32"/>
      <w:sz w:val="32"/>
      <w:szCs w:val="32"/>
    </w:rPr>
  </w:style>
  <w:style w:type="paragraph" w:styleId="Heading2">
    <w:name w:val="heading 2"/>
    <w:basedOn w:val="Normal"/>
    <w:next w:val="Normal"/>
    <w:link w:val="Heading2Char"/>
    <w:uiPriority w:val="9"/>
    <w:semiHidden/>
    <w:unhideWhenUsed/>
    <w:qFormat/>
    <w:rsid w:val="009D27B7"/>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165136"/>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8">
    <w:name w:val="heading 8"/>
    <w:basedOn w:val="Normal"/>
    <w:next w:val="Normal"/>
    <w:link w:val="Heading8Char"/>
    <w:uiPriority w:val="9"/>
    <w:semiHidden/>
    <w:unhideWhenUsed/>
    <w:qFormat/>
    <w:rsid w:val="009D27B7"/>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670B9"/>
    <w:rPr>
      <w:rFonts w:ascii="Arial" w:hAnsi="Arial" w:cs="Times New Roman"/>
      <w:b/>
      <w:bCs/>
      <w:kern w:val="32"/>
      <w:sz w:val="32"/>
      <w:szCs w:val="32"/>
    </w:rPr>
  </w:style>
  <w:style w:type="character" w:customStyle="1" w:styleId="Heading2Char">
    <w:name w:val="Heading 2 Char"/>
    <w:basedOn w:val="DefaultParagraphFont"/>
    <w:link w:val="Heading2"/>
    <w:uiPriority w:val="9"/>
    <w:semiHidden/>
    <w:rsid w:val="009D27B7"/>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165136"/>
    <w:rPr>
      <w:rFonts w:asciiTheme="majorHAnsi" w:eastAsiaTheme="majorEastAsia" w:hAnsiTheme="majorHAnsi" w:cstheme="majorBidi"/>
      <w:color w:val="243F60" w:themeColor="accent1" w:themeShade="7F"/>
      <w:sz w:val="24"/>
      <w:szCs w:val="24"/>
    </w:rPr>
  </w:style>
  <w:style w:type="character" w:customStyle="1" w:styleId="Heading8Char">
    <w:name w:val="Heading 8 Char"/>
    <w:basedOn w:val="DefaultParagraphFont"/>
    <w:link w:val="Heading8"/>
    <w:uiPriority w:val="9"/>
    <w:semiHidden/>
    <w:rsid w:val="009D27B7"/>
    <w:rPr>
      <w:rFonts w:asciiTheme="majorHAnsi" w:eastAsiaTheme="majorEastAsia" w:hAnsiTheme="majorHAnsi" w:cstheme="majorBidi"/>
      <w:color w:val="272727" w:themeColor="text1" w:themeTint="D8"/>
      <w:sz w:val="21"/>
      <w:szCs w:val="21"/>
    </w:rPr>
  </w:style>
  <w:style w:type="paragraph" w:styleId="Header">
    <w:name w:val="header"/>
    <w:basedOn w:val="Normal"/>
    <w:link w:val="HeaderChar"/>
    <w:uiPriority w:val="99"/>
    <w:unhideWhenUsed/>
    <w:rsid w:val="00E670B9"/>
    <w:pPr>
      <w:tabs>
        <w:tab w:val="center" w:pos="4513"/>
        <w:tab w:val="right" w:pos="9026"/>
      </w:tabs>
    </w:pPr>
  </w:style>
  <w:style w:type="character" w:customStyle="1" w:styleId="HeaderChar">
    <w:name w:val="Header Char"/>
    <w:basedOn w:val="DefaultParagraphFont"/>
    <w:link w:val="Header"/>
    <w:uiPriority w:val="99"/>
    <w:locked/>
    <w:rsid w:val="00E670B9"/>
    <w:rPr>
      <w:rFonts w:cs="Times New Roman"/>
    </w:rPr>
  </w:style>
  <w:style w:type="paragraph" w:styleId="Footer">
    <w:name w:val="footer"/>
    <w:basedOn w:val="Normal"/>
    <w:link w:val="FooterChar"/>
    <w:uiPriority w:val="99"/>
    <w:unhideWhenUsed/>
    <w:rsid w:val="00E670B9"/>
    <w:pPr>
      <w:tabs>
        <w:tab w:val="center" w:pos="4513"/>
        <w:tab w:val="right" w:pos="9026"/>
      </w:tabs>
    </w:pPr>
  </w:style>
  <w:style w:type="character" w:customStyle="1" w:styleId="FooterChar">
    <w:name w:val="Footer Char"/>
    <w:basedOn w:val="DefaultParagraphFont"/>
    <w:link w:val="Footer"/>
    <w:uiPriority w:val="99"/>
    <w:locked/>
    <w:rsid w:val="00E670B9"/>
    <w:rPr>
      <w:rFonts w:cs="Times New Roman"/>
    </w:rPr>
  </w:style>
  <w:style w:type="paragraph" w:styleId="BalloonText">
    <w:name w:val="Balloon Text"/>
    <w:basedOn w:val="Normal"/>
    <w:link w:val="BalloonTextChar"/>
    <w:uiPriority w:val="99"/>
    <w:rsid w:val="00E670B9"/>
    <w:pPr>
      <w:jc w:val="right"/>
    </w:pPr>
    <w:rPr>
      <w:rFonts w:ascii="Tahoma" w:hAnsi="Tahoma" w:cs="Times New Roman"/>
      <w:sz w:val="16"/>
      <w:szCs w:val="16"/>
    </w:rPr>
  </w:style>
  <w:style w:type="character" w:customStyle="1" w:styleId="BalloonTextChar">
    <w:name w:val="Balloon Text Char"/>
    <w:basedOn w:val="DefaultParagraphFont"/>
    <w:link w:val="BalloonText"/>
    <w:uiPriority w:val="99"/>
    <w:locked/>
    <w:rsid w:val="00E670B9"/>
    <w:rPr>
      <w:rFonts w:ascii="Tahoma" w:hAnsi="Tahoma" w:cs="Times New Roman"/>
      <w:sz w:val="16"/>
      <w:szCs w:val="16"/>
    </w:rPr>
  </w:style>
  <w:style w:type="paragraph" w:styleId="BodyText">
    <w:name w:val="Body Text"/>
    <w:basedOn w:val="Normal"/>
    <w:link w:val="BodyTextChar"/>
    <w:uiPriority w:val="99"/>
    <w:rsid w:val="00E670B9"/>
    <w:pPr>
      <w:spacing w:before="120" w:line="480" w:lineRule="auto"/>
    </w:pPr>
    <w:rPr>
      <w:rFonts w:cs="Times New Roman"/>
      <w:sz w:val="24"/>
      <w:szCs w:val="24"/>
    </w:rPr>
  </w:style>
  <w:style w:type="character" w:customStyle="1" w:styleId="BodyTextChar">
    <w:name w:val="Body Text Char"/>
    <w:basedOn w:val="DefaultParagraphFont"/>
    <w:link w:val="BodyText"/>
    <w:uiPriority w:val="99"/>
    <w:locked/>
    <w:rsid w:val="00E670B9"/>
    <w:rPr>
      <w:rFonts w:ascii="Times New Roman" w:hAnsi="Times New Roman" w:cs="Times New Roman"/>
      <w:sz w:val="24"/>
      <w:szCs w:val="24"/>
    </w:rPr>
  </w:style>
  <w:style w:type="character" w:styleId="FootnoteReference">
    <w:name w:val="footnote reference"/>
    <w:basedOn w:val="DefaultParagraphFont"/>
    <w:uiPriority w:val="99"/>
    <w:rsid w:val="00E670B9"/>
    <w:rPr>
      <w:rFonts w:ascii="Times New Roman" w:hAnsi="Times New Roman" w:cs="Times New Roman"/>
      <w:vertAlign w:val="superscript"/>
    </w:rPr>
  </w:style>
  <w:style w:type="paragraph" w:styleId="FootnoteText">
    <w:name w:val="footnote text"/>
    <w:aliases w:val="Footnote Text Char Char Char,Footnote Text Char Char Char Char,Footnote Text Char Char,Char,Footnote Text Char Char Char Char Char Char Char Char Char Char Char"/>
    <w:basedOn w:val="Normal"/>
    <w:link w:val="FootnoteTextChar"/>
    <w:uiPriority w:val="99"/>
    <w:rsid w:val="00E670B9"/>
    <w:rPr>
      <w:rFonts w:cs="Times New Roman"/>
      <w:sz w:val="20"/>
      <w:szCs w:val="20"/>
    </w:rPr>
  </w:style>
  <w:style w:type="character" w:customStyle="1" w:styleId="FootnoteTextChar">
    <w:name w:val="Footnote Text Char"/>
    <w:aliases w:val="Footnote Text Char Char Char Char1,Footnote Text Char Char Char Char Char,Footnote Text Char Char Char1,Char Char,Footnote Text Char Char Char Char Char Char Char Char Char Char Char Char"/>
    <w:basedOn w:val="DefaultParagraphFont"/>
    <w:link w:val="FootnoteText"/>
    <w:uiPriority w:val="99"/>
    <w:locked/>
    <w:rsid w:val="00E670B9"/>
    <w:rPr>
      <w:rFonts w:ascii="Times New Roman" w:hAnsi="Times New Roman" w:cs="Times New Roman"/>
      <w:sz w:val="20"/>
      <w:szCs w:val="20"/>
    </w:rPr>
  </w:style>
  <w:style w:type="character" w:styleId="PageNumber">
    <w:name w:val="page number"/>
    <w:basedOn w:val="DefaultParagraphFont"/>
    <w:uiPriority w:val="99"/>
    <w:rsid w:val="00E670B9"/>
    <w:rPr>
      <w:rFonts w:ascii="Times New Roman" w:hAnsi="Times New Roman" w:cs="Times New Roman"/>
    </w:rPr>
  </w:style>
  <w:style w:type="character" w:styleId="Hyperlink">
    <w:name w:val="Hyperlink"/>
    <w:basedOn w:val="DefaultParagraphFont"/>
    <w:uiPriority w:val="99"/>
    <w:rsid w:val="00E670B9"/>
    <w:rPr>
      <w:rFonts w:ascii="Times New Roman" w:hAnsi="Times New Roman" w:cs="Times New Roman"/>
      <w:color w:val="0000FF"/>
      <w:u w:val="single"/>
    </w:rPr>
  </w:style>
  <w:style w:type="character" w:styleId="Emphasis">
    <w:name w:val="Emphasis"/>
    <w:basedOn w:val="DefaultParagraphFont"/>
    <w:uiPriority w:val="20"/>
    <w:qFormat/>
    <w:rsid w:val="00E670B9"/>
    <w:rPr>
      <w:rFonts w:cs="Times New Roman"/>
      <w:i/>
      <w:iCs/>
    </w:rPr>
  </w:style>
  <w:style w:type="paragraph" w:styleId="ListParagraph">
    <w:name w:val="List Paragraph"/>
    <w:basedOn w:val="Normal"/>
    <w:uiPriority w:val="34"/>
    <w:qFormat/>
    <w:rsid w:val="00E670B9"/>
    <w:pPr>
      <w:ind w:left="720"/>
      <w:contextualSpacing/>
    </w:pPr>
    <w:rPr>
      <w:rFonts w:cs="Times New Roman"/>
      <w:sz w:val="24"/>
      <w:szCs w:val="24"/>
    </w:rPr>
  </w:style>
  <w:style w:type="paragraph" w:styleId="BodyText2">
    <w:name w:val="Body Text 2"/>
    <w:basedOn w:val="Normal"/>
    <w:link w:val="BodyText2Char"/>
    <w:uiPriority w:val="99"/>
    <w:unhideWhenUsed/>
    <w:rsid w:val="00607CFA"/>
    <w:pPr>
      <w:spacing w:after="120" w:line="480" w:lineRule="auto"/>
    </w:pPr>
  </w:style>
  <w:style w:type="character" w:customStyle="1" w:styleId="BodyText2Char">
    <w:name w:val="Body Text 2 Char"/>
    <w:basedOn w:val="DefaultParagraphFont"/>
    <w:link w:val="BodyText2"/>
    <w:uiPriority w:val="99"/>
    <w:locked/>
    <w:rsid w:val="00607CFA"/>
    <w:rPr>
      <w:rFonts w:cs="Arial"/>
    </w:rPr>
  </w:style>
  <w:style w:type="paragraph" w:styleId="NoSpacing">
    <w:name w:val="No Spacing"/>
    <w:link w:val="NoSpacingChar"/>
    <w:uiPriority w:val="1"/>
    <w:qFormat/>
    <w:rsid w:val="00607CFA"/>
    <w:rPr>
      <w:rFonts w:eastAsiaTheme="minorEastAsia" w:cs="Arial"/>
      <w:lang w:val="en-US" w:eastAsia="ja-JP"/>
    </w:rPr>
  </w:style>
  <w:style w:type="character" w:customStyle="1" w:styleId="NoSpacingChar">
    <w:name w:val="No Spacing Char"/>
    <w:basedOn w:val="DefaultParagraphFont"/>
    <w:link w:val="NoSpacing"/>
    <w:uiPriority w:val="1"/>
    <w:locked/>
    <w:rsid w:val="00607CFA"/>
    <w:rPr>
      <w:rFonts w:eastAsiaTheme="minorEastAsia" w:cs="Arial"/>
      <w:lang w:val="en-US" w:eastAsia="ja-JP"/>
    </w:rPr>
  </w:style>
  <w:style w:type="table" w:styleId="TableGrid">
    <w:name w:val="Table Grid"/>
    <w:basedOn w:val="TableNormal"/>
    <w:uiPriority w:val="39"/>
    <w:rsid w:val="0006331A"/>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99"/>
    <w:qFormat/>
    <w:rsid w:val="00F542EA"/>
    <w:pPr>
      <w:pBdr>
        <w:bottom w:val="single" w:sz="8" w:space="4" w:color="4F81BD" w:themeColor="accent1"/>
      </w:pBdr>
      <w:spacing w:after="300"/>
      <w:contextualSpacing/>
    </w:pPr>
    <w:rPr>
      <w:rFonts w:asciiTheme="majorHAnsi" w:eastAsiaTheme="majorEastAsia" w:hAnsiTheme="majorHAnsi" w:cs="Times New Roman"/>
      <w:color w:val="17365D" w:themeColor="text2" w:themeShade="BF"/>
      <w:spacing w:val="5"/>
      <w:kern w:val="28"/>
      <w:sz w:val="52"/>
      <w:szCs w:val="52"/>
      <w:lang w:val="en-US" w:eastAsia="ja-JP"/>
    </w:rPr>
  </w:style>
  <w:style w:type="character" w:customStyle="1" w:styleId="TitleChar">
    <w:name w:val="Title Char"/>
    <w:basedOn w:val="DefaultParagraphFont"/>
    <w:link w:val="Title"/>
    <w:uiPriority w:val="99"/>
    <w:locked/>
    <w:rsid w:val="00F542EA"/>
    <w:rPr>
      <w:rFonts w:asciiTheme="majorHAnsi" w:eastAsiaTheme="majorEastAsia" w:hAnsiTheme="majorHAnsi" w:cs="Times New Roman"/>
      <w:color w:val="17365D" w:themeColor="text2" w:themeShade="BF"/>
      <w:spacing w:val="5"/>
      <w:kern w:val="28"/>
      <w:sz w:val="52"/>
      <w:szCs w:val="52"/>
      <w:lang w:val="en-US" w:eastAsia="ja-JP"/>
    </w:rPr>
  </w:style>
  <w:style w:type="paragraph" w:styleId="Subtitle">
    <w:name w:val="Subtitle"/>
    <w:basedOn w:val="Normal"/>
    <w:next w:val="Normal"/>
    <w:link w:val="SubtitleChar"/>
    <w:uiPriority w:val="11"/>
    <w:qFormat/>
    <w:rsid w:val="00F542EA"/>
    <w:pPr>
      <w:numPr>
        <w:ilvl w:val="1"/>
      </w:numPr>
      <w:ind w:left="340" w:hanging="340"/>
    </w:pPr>
    <w:rPr>
      <w:rFonts w:asciiTheme="majorHAnsi" w:eastAsiaTheme="majorEastAsia" w:hAnsiTheme="majorHAnsi" w:cs="Times New Roman"/>
      <w:i/>
      <w:iCs/>
      <w:color w:val="4F81BD" w:themeColor="accent1"/>
      <w:spacing w:val="15"/>
      <w:sz w:val="24"/>
      <w:szCs w:val="24"/>
      <w:lang w:val="en-US" w:eastAsia="ja-JP"/>
    </w:rPr>
  </w:style>
  <w:style w:type="character" w:customStyle="1" w:styleId="SubtitleChar">
    <w:name w:val="Subtitle Char"/>
    <w:basedOn w:val="DefaultParagraphFont"/>
    <w:link w:val="Subtitle"/>
    <w:uiPriority w:val="11"/>
    <w:locked/>
    <w:rsid w:val="00F542EA"/>
    <w:rPr>
      <w:rFonts w:asciiTheme="majorHAnsi" w:eastAsiaTheme="majorEastAsia" w:hAnsiTheme="majorHAnsi" w:cs="Times New Roman"/>
      <w:i/>
      <w:iCs/>
      <w:color w:val="4F81BD" w:themeColor="accent1"/>
      <w:spacing w:val="15"/>
      <w:sz w:val="24"/>
      <w:szCs w:val="24"/>
      <w:lang w:val="en-US" w:eastAsia="ja-JP"/>
    </w:rPr>
  </w:style>
  <w:style w:type="paragraph" w:customStyle="1" w:styleId="Style">
    <w:name w:val="Style"/>
    <w:rsid w:val="004F0B8F"/>
    <w:pPr>
      <w:widowControl w:val="0"/>
      <w:autoSpaceDE w:val="0"/>
      <w:autoSpaceDN w:val="0"/>
      <w:adjustRightInd w:val="0"/>
    </w:pPr>
    <w:rPr>
      <w:rFonts w:ascii="Times New Roman" w:eastAsiaTheme="minorEastAsia" w:hAnsi="Times New Roman" w:cs="Times New Roman"/>
      <w:sz w:val="24"/>
      <w:szCs w:val="24"/>
      <w:lang w:val="en-US"/>
    </w:rPr>
  </w:style>
  <w:style w:type="paragraph" w:customStyle="1" w:styleId="Default">
    <w:name w:val="Default"/>
    <w:rsid w:val="004F0B8F"/>
    <w:pPr>
      <w:autoSpaceDE w:val="0"/>
      <w:autoSpaceDN w:val="0"/>
      <w:adjustRightInd w:val="0"/>
    </w:pPr>
    <w:rPr>
      <w:rFonts w:ascii="Bookman Old Style" w:hAnsi="Bookman Old Style" w:cs="Bookman Old Style"/>
      <w:color w:val="000000"/>
      <w:sz w:val="24"/>
      <w:szCs w:val="24"/>
      <w:lang w:val="en-US"/>
    </w:rPr>
  </w:style>
  <w:style w:type="character" w:styleId="SubtleEmphasis">
    <w:name w:val="Subtle Emphasis"/>
    <w:basedOn w:val="DefaultParagraphFont"/>
    <w:uiPriority w:val="19"/>
    <w:qFormat/>
    <w:rsid w:val="00EE06EB"/>
    <w:rPr>
      <w:rFonts w:cs="Times New Roman"/>
      <w:i/>
      <w:iCs/>
      <w:color w:val="808080" w:themeColor="text1" w:themeTint="7F"/>
    </w:rPr>
  </w:style>
  <w:style w:type="paragraph" w:styleId="Caption">
    <w:name w:val="caption"/>
    <w:basedOn w:val="Normal"/>
    <w:next w:val="Normal"/>
    <w:uiPriority w:val="35"/>
    <w:unhideWhenUsed/>
    <w:qFormat/>
    <w:rsid w:val="00AE2790"/>
    <w:pPr>
      <w:spacing w:before="0" w:after="200"/>
    </w:pPr>
    <w:rPr>
      <w:b/>
      <w:bCs/>
      <w:color w:val="4F81BD" w:themeColor="accent1"/>
      <w:sz w:val="18"/>
      <w:szCs w:val="18"/>
    </w:rPr>
  </w:style>
  <w:style w:type="character" w:styleId="FollowedHyperlink">
    <w:name w:val="FollowedHyperlink"/>
    <w:basedOn w:val="DefaultParagraphFont"/>
    <w:uiPriority w:val="99"/>
    <w:semiHidden/>
    <w:unhideWhenUsed/>
    <w:rsid w:val="00165136"/>
    <w:rPr>
      <w:color w:val="800080" w:themeColor="followedHyperlink"/>
      <w:u w:val="single"/>
    </w:rPr>
  </w:style>
  <w:style w:type="paragraph" w:styleId="BodyTextIndent2">
    <w:name w:val="Body Text Indent 2"/>
    <w:basedOn w:val="Normal"/>
    <w:link w:val="BodyTextIndent2Char"/>
    <w:uiPriority w:val="99"/>
    <w:unhideWhenUsed/>
    <w:rsid w:val="009D27B7"/>
    <w:pPr>
      <w:spacing w:after="120" w:line="480" w:lineRule="auto"/>
      <w:ind w:left="360"/>
    </w:pPr>
  </w:style>
  <w:style w:type="character" w:customStyle="1" w:styleId="BodyTextIndent2Char">
    <w:name w:val="Body Text Indent 2 Char"/>
    <w:basedOn w:val="DefaultParagraphFont"/>
    <w:link w:val="BodyTextIndent2"/>
    <w:uiPriority w:val="99"/>
    <w:rsid w:val="009D27B7"/>
    <w:rPr>
      <w:rFonts w:cs="Arial"/>
    </w:rPr>
  </w:style>
  <w:style w:type="paragraph" w:styleId="BodyTextIndent3">
    <w:name w:val="Body Text Indent 3"/>
    <w:basedOn w:val="Normal"/>
    <w:link w:val="BodyTextIndent3Char"/>
    <w:uiPriority w:val="99"/>
    <w:semiHidden/>
    <w:unhideWhenUsed/>
    <w:rsid w:val="00F03E65"/>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F03E65"/>
    <w:rPr>
      <w:rFonts w:cs="Arial"/>
      <w:sz w:val="16"/>
      <w:szCs w:val="16"/>
    </w:rPr>
  </w:style>
  <w:style w:type="paragraph" w:customStyle="1" w:styleId="epfieldpara">
    <w:name w:val="ep_field_para"/>
    <w:basedOn w:val="Normal"/>
    <w:rsid w:val="00952689"/>
    <w:pPr>
      <w:spacing w:before="100" w:beforeAutospacing="1" w:after="100" w:afterAutospacing="1"/>
      <w:ind w:left="0" w:firstLine="0"/>
      <w:jc w:val="left"/>
    </w:pPr>
    <w:rPr>
      <w:rFonts w:ascii="Times New Roman" w:hAnsi="Times New Roman" w:cs="Times New Roman"/>
      <w:sz w:val="24"/>
      <w:szCs w:val="24"/>
      <w:lang w:val="en-US"/>
    </w:rPr>
  </w:style>
  <w:style w:type="character" w:customStyle="1" w:styleId="tlid-translation">
    <w:name w:val="tlid-translation"/>
    <w:basedOn w:val="DefaultParagraphFont"/>
    <w:rsid w:val="00952689"/>
  </w:style>
  <w:style w:type="paragraph" w:styleId="HTMLPreformatted">
    <w:name w:val="HTML Preformatted"/>
    <w:basedOn w:val="Normal"/>
    <w:link w:val="HTMLPreformattedChar"/>
    <w:uiPriority w:val="99"/>
    <w:unhideWhenUsed/>
    <w:rsid w:val="009526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left="0" w:firstLine="0"/>
      <w:jc w:val="left"/>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952689"/>
    <w:rPr>
      <w:rFonts w:ascii="Courier New" w:hAnsi="Courier New" w:cs="Courier New"/>
      <w:sz w:val="20"/>
      <w:szCs w:val="20"/>
      <w:lang w:val="en-US"/>
    </w:rPr>
  </w:style>
  <w:style w:type="paragraph" w:styleId="NormalWeb">
    <w:name w:val="Normal (Web)"/>
    <w:basedOn w:val="Normal"/>
    <w:uiPriority w:val="99"/>
    <w:unhideWhenUsed/>
    <w:rsid w:val="00952689"/>
    <w:pPr>
      <w:spacing w:before="100" w:beforeAutospacing="1" w:after="100" w:afterAutospacing="1"/>
      <w:ind w:left="0" w:firstLine="0"/>
      <w:jc w:val="left"/>
    </w:pPr>
    <w:rPr>
      <w:rFonts w:ascii="Times New Roman" w:hAnsi="Times New Roman" w:cs="Times New Roman"/>
      <w:sz w:val="24"/>
      <w:szCs w:val="24"/>
      <w:lang w:eastAsia="id-ID"/>
    </w:rPr>
  </w:style>
  <w:style w:type="character" w:customStyle="1" w:styleId="st">
    <w:name w:val="st"/>
    <w:basedOn w:val="DefaultParagraphFont"/>
    <w:rsid w:val="00952689"/>
  </w:style>
  <w:style w:type="character" w:customStyle="1" w:styleId="shorttext">
    <w:name w:val="short_text"/>
    <w:basedOn w:val="DefaultParagraphFont"/>
    <w:rsid w:val="00952689"/>
  </w:style>
  <w:style w:type="character" w:customStyle="1" w:styleId="fontstyle01">
    <w:name w:val="fontstyle01"/>
    <w:basedOn w:val="DefaultParagraphFont"/>
    <w:rsid w:val="00952689"/>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952689"/>
    <w:rPr>
      <w:rFonts w:ascii="TimesNewRomanPSMT" w:hAnsi="TimesNewRomanPSMT" w:hint="default"/>
      <w:b w:val="0"/>
      <w:bCs w:val="0"/>
      <w:i w:val="0"/>
      <w:iCs w:val="0"/>
      <w:color w:val="000000"/>
      <w:sz w:val="24"/>
      <w:szCs w:val="24"/>
    </w:rPr>
  </w:style>
  <w:style w:type="character" w:customStyle="1" w:styleId="fontstyle31">
    <w:name w:val="fontstyle31"/>
    <w:basedOn w:val="DefaultParagraphFont"/>
    <w:rsid w:val="00952689"/>
    <w:rPr>
      <w:rFonts w:ascii="Times-Bold" w:hAnsi="Times-Bold" w:hint="default"/>
      <w:b/>
      <w:bCs/>
      <w:i w:val="0"/>
      <w:iCs w:val="0"/>
      <w:color w:val="000000"/>
      <w:sz w:val="24"/>
      <w:szCs w:val="24"/>
    </w:rPr>
  </w:style>
  <w:style w:type="character" w:customStyle="1" w:styleId="acopre">
    <w:name w:val="acopre"/>
    <w:basedOn w:val="DefaultParagraphFont"/>
    <w:rsid w:val="00952689"/>
  </w:style>
  <w:style w:type="character" w:customStyle="1" w:styleId="jlqj4b">
    <w:name w:val="jlqj4b"/>
    <w:basedOn w:val="DefaultParagraphFont"/>
    <w:rsid w:val="00814F3A"/>
  </w:style>
  <w:style w:type="character" w:styleId="CommentReference">
    <w:name w:val="annotation reference"/>
    <w:basedOn w:val="DefaultParagraphFont"/>
    <w:uiPriority w:val="99"/>
    <w:semiHidden/>
    <w:unhideWhenUsed/>
    <w:rsid w:val="008263D0"/>
    <w:rPr>
      <w:sz w:val="16"/>
      <w:szCs w:val="16"/>
    </w:rPr>
  </w:style>
  <w:style w:type="paragraph" w:styleId="CommentText">
    <w:name w:val="annotation text"/>
    <w:basedOn w:val="Normal"/>
    <w:link w:val="CommentTextChar"/>
    <w:uiPriority w:val="99"/>
    <w:semiHidden/>
    <w:unhideWhenUsed/>
    <w:rsid w:val="008263D0"/>
    <w:rPr>
      <w:sz w:val="20"/>
      <w:szCs w:val="20"/>
    </w:rPr>
  </w:style>
  <w:style w:type="character" w:customStyle="1" w:styleId="CommentTextChar">
    <w:name w:val="Comment Text Char"/>
    <w:basedOn w:val="DefaultParagraphFont"/>
    <w:link w:val="CommentText"/>
    <w:uiPriority w:val="99"/>
    <w:semiHidden/>
    <w:rsid w:val="008263D0"/>
    <w:rPr>
      <w:rFonts w:cs="Arial"/>
      <w:sz w:val="20"/>
      <w:szCs w:val="20"/>
    </w:rPr>
  </w:style>
  <w:style w:type="paragraph" w:styleId="CommentSubject">
    <w:name w:val="annotation subject"/>
    <w:basedOn w:val="CommentText"/>
    <w:next w:val="CommentText"/>
    <w:link w:val="CommentSubjectChar"/>
    <w:uiPriority w:val="99"/>
    <w:semiHidden/>
    <w:unhideWhenUsed/>
    <w:rsid w:val="008263D0"/>
    <w:rPr>
      <w:b/>
      <w:bCs/>
    </w:rPr>
  </w:style>
  <w:style w:type="character" w:customStyle="1" w:styleId="CommentSubjectChar">
    <w:name w:val="Comment Subject Char"/>
    <w:basedOn w:val="CommentTextChar"/>
    <w:link w:val="CommentSubject"/>
    <w:uiPriority w:val="99"/>
    <w:semiHidden/>
    <w:rsid w:val="008263D0"/>
    <w:rPr>
      <w:rFonts w:cs="Arial"/>
      <w:b/>
      <w:bCs/>
      <w:sz w:val="20"/>
      <w:szCs w:val="20"/>
    </w:rPr>
  </w:style>
  <w:style w:type="character" w:customStyle="1" w:styleId="a">
    <w:name w:val="a"/>
    <w:basedOn w:val="DefaultParagraphFont"/>
    <w:rsid w:val="0099398D"/>
    <w:rPr>
      <w:rFonts w:ascii="Times New Roman" w:hAnsi="Times New Roman" w:cs="Times New Roman" w:hint="default"/>
    </w:rPr>
  </w:style>
  <w:style w:type="table" w:customStyle="1" w:styleId="TableGrid1">
    <w:name w:val="Table Grid1"/>
    <w:basedOn w:val="TableNormal"/>
    <w:next w:val="TableGrid"/>
    <w:uiPriority w:val="39"/>
    <w:rsid w:val="00BF6EBF"/>
    <w:pPr>
      <w:spacing w:before="0"/>
      <w:ind w:left="0" w:firstLine="0"/>
      <w:jc w:val="left"/>
    </w:pPr>
    <w:rPr>
      <w:rFonts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BF6EBF"/>
    <w:rPr>
      <w:vertAlign w:val="superscript"/>
    </w:rPr>
  </w:style>
  <w:style w:type="character" w:customStyle="1" w:styleId="viiyi">
    <w:name w:val="viiyi"/>
    <w:basedOn w:val="DefaultParagraphFont"/>
    <w:rsid w:val="00D14DB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id-ID" w:eastAsia="en-US" w:bidi="ar-SA"/>
      </w:rPr>
    </w:rPrDefault>
    <w:pPrDefault>
      <w:pPr>
        <w:spacing w:before="60"/>
        <w:ind w:left="284" w:hanging="284"/>
        <w:jc w:val="both"/>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7A4E"/>
    <w:rPr>
      <w:rFonts w:cs="Arial"/>
    </w:rPr>
  </w:style>
  <w:style w:type="paragraph" w:styleId="Heading1">
    <w:name w:val="heading 1"/>
    <w:basedOn w:val="Normal"/>
    <w:next w:val="Normal"/>
    <w:link w:val="Heading1Char"/>
    <w:uiPriority w:val="99"/>
    <w:qFormat/>
    <w:rsid w:val="00E670B9"/>
    <w:pPr>
      <w:keepNext/>
      <w:spacing w:before="240" w:after="60"/>
      <w:outlineLvl w:val="0"/>
    </w:pPr>
    <w:rPr>
      <w:rFonts w:ascii="Arial" w:hAnsi="Arial" w:cs="Times New Roman"/>
      <w:b/>
      <w:bCs/>
      <w:kern w:val="32"/>
      <w:sz w:val="32"/>
      <w:szCs w:val="32"/>
    </w:rPr>
  </w:style>
  <w:style w:type="paragraph" w:styleId="Heading2">
    <w:name w:val="heading 2"/>
    <w:basedOn w:val="Normal"/>
    <w:next w:val="Normal"/>
    <w:link w:val="Heading2Char"/>
    <w:uiPriority w:val="9"/>
    <w:semiHidden/>
    <w:unhideWhenUsed/>
    <w:qFormat/>
    <w:rsid w:val="009D27B7"/>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165136"/>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8">
    <w:name w:val="heading 8"/>
    <w:basedOn w:val="Normal"/>
    <w:next w:val="Normal"/>
    <w:link w:val="Heading8Char"/>
    <w:uiPriority w:val="9"/>
    <w:semiHidden/>
    <w:unhideWhenUsed/>
    <w:qFormat/>
    <w:rsid w:val="009D27B7"/>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670B9"/>
    <w:rPr>
      <w:rFonts w:ascii="Arial" w:hAnsi="Arial" w:cs="Times New Roman"/>
      <w:b/>
      <w:bCs/>
      <w:kern w:val="32"/>
      <w:sz w:val="32"/>
      <w:szCs w:val="32"/>
    </w:rPr>
  </w:style>
  <w:style w:type="character" w:customStyle="1" w:styleId="Heading2Char">
    <w:name w:val="Heading 2 Char"/>
    <w:basedOn w:val="DefaultParagraphFont"/>
    <w:link w:val="Heading2"/>
    <w:uiPriority w:val="9"/>
    <w:semiHidden/>
    <w:rsid w:val="009D27B7"/>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165136"/>
    <w:rPr>
      <w:rFonts w:asciiTheme="majorHAnsi" w:eastAsiaTheme="majorEastAsia" w:hAnsiTheme="majorHAnsi" w:cstheme="majorBidi"/>
      <w:color w:val="243F60" w:themeColor="accent1" w:themeShade="7F"/>
      <w:sz w:val="24"/>
      <w:szCs w:val="24"/>
    </w:rPr>
  </w:style>
  <w:style w:type="character" w:customStyle="1" w:styleId="Heading8Char">
    <w:name w:val="Heading 8 Char"/>
    <w:basedOn w:val="DefaultParagraphFont"/>
    <w:link w:val="Heading8"/>
    <w:uiPriority w:val="9"/>
    <w:semiHidden/>
    <w:rsid w:val="009D27B7"/>
    <w:rPr>
      <w:rFonts w:asciiTheme="majorHAnsi" w:eastAsiaTheme="majorEastAsia" w:hAnsiTheme="majorHAnsi" w:cstheme="majorBidi"/>
      <w:color w:val="272727" w:themeColor="text1" w:themeTint="D8"/>
      <w:sz w:val="21"/>
      <w:szCs w:val="21"/>
    </w:rPr>
  </w:style>
  <w:style w:type="paragraph" w:styleId="Header">
    <w:name w:val="header"/>
    <w:basedOn w:val="Normal"/>
    <w:link w:val="HeaderChar"/>
    <w:uiPriority w:val="99"/>
    <w:unhideWhenUsed/>
    <w:rsid w:val="00E670B9"/>
    <w:pPr>
      <w:tabs>
        <w:tab w:val="center" w:pos="4513"/>
        <w:tab w:val="right" w:pos="9026"/>
      </w:tabs>
    </w:pPr>
  </w:style>
  <w:style w:type="character" w:customStyle="1" w:styleId="HeaderChar">
    <w:name w:val="Header Char"/>
    <w:basedOn w:val="DefaultParagraphFont"/>
    <w:link w:val="Header"/>
    <w:uiPriority w:val="99"/>
    <w:locked/>
    <w:rsid w:val="00E670B9"/>
    <w:rPr>
      <w:rFonts w:cs="Times New Roman"/>
    </w:rPr>
  </w:style>
  <w:style w:type="paragraph" w:styleId="Footer">
    <w:name w:val="footer"/>
    <w:basedOn w:val="Normal"/>
    <w:link w:val="FooterChar"/>
    <w:uiPriority w:val="99"/>
    <w:unhideWhenUsed/>
    <w:rsid w:val="00E670B9"/>
    <w:pPr>
      <w:tabs>
        <w:tab w:val="center" w:pos="4513"/>
        <w:tab w:val="right" w:pos="9026"/>
      </w:tabs>
    </w:pPr>
  </w:style>
  <w:style w:type="character" w:customStyle="1" w:styleId="FooterChar">
    <w:name w:val="Footer Char"/>
    <w:basedOn w:val="DefaultParagraphFont"/>
    <w:link w:val="Footer"/>
    <w:uiPriority w:val="99"/>
    <w:locked/>
    <w:rsid w:val="00E670B9"/>
    <w:rPr>
      <w:rFonts w:cs="Times New Roman"/>
    </w:rPr>
  </w:style>
  <w:style w:type="paragraph" w:styleId="BalloonText">
    <w:name w:val="Balloon Text"/>
    <w:basedOn w:val="Normal"/>
    <w:link w:val="BalloonTextChar"/>
    <w:uiPriority w:val="99"/>
    <w:rsid w:val="00E670B9"/>
    <w:pPr>
      <w:jc w:val="right"/>
    </w:pPr>
    <w:rPr>
      <w:rFonts w:ascii="Tahoma" w:hAnsi="Tahoma" w:cs="Times New Roman"/>
      <w:sz w:val="16"/>
      <w:szCs w:val="16"/>
    </w:rPr>
  </w:style>
  <w:style w:type="character" w:customStyle="1" w:styleId="BalloonTextChar">
    <w:name w:val="Balloon Text Char"/>
    <w:basedOn w:val="DefaultParagraphFont"/>
    <w:link w:val="BalloonText"/>
    <w:uiPriority w:val="99"/>
    <w:locked/>
    <w:rsid w:val="00E670B9"/>
    <w:rPr>
      <w:rFonts w:ascii="Tahoma" w:hAnsi="Tahoma" w:cs="Times New Roman"/>
      <w:sz w:val="16"/>
      <w:szCs w:val="16"/>
    </w:rPr>
  </w:style>
  <w:style w:type="paragraph" w:styleId="BodyText">
    <w:name w:val="Body Text"/>
    <w:basedOn w:val="Normal"/>
    <w:link w:val="BodyTextChar"/>
    <w:uiPriority w:val="99"/>
    <w:rsid w:val="00E670B9"/>
    <w:pPr>
      <w:spacing w:before="120" w:line="480" w:lineRule="auto"/>
    </w:pPr>
    <w:rPr>
      <w:rFonts w:cs="Times New Roman"/>
      <w:sz w:val="24"/>
      <w:szCs w:val="24"/>
    </w:rPr>
  </w:style>
  <w:style w:type="character" w:customStyle="1" w:styleId="BodyTextChar">
    <w:name w:val="Body Text Char"/>
    <w:basedOn w:val="DefaultParagraphFont"/>
    <w:link w:val="BodyText"/>
    <w:uiPriority w:val="99"/>
    <w:locked/>
    <w:rsid w:val="00E670B9"/>
    <w:rPr>
      <w:rFonts w:ascii="Times New Roman" w:hAnsi="Times New Roman" w:cs="Times New Roman"/>
      <w:sz w:val="24"/>
      <w:szCs w:val="24"/>
    </w:rPr>
  </w:style>
  <w:style w:type="character" w:styleId="FootnoteReference">
    <w:name w:val="footnote reference"/>
    <w:basedOn w:val="DefaultParagraphFont"/>
    <w:uiPriority w:val="99"/>
    <w:rsid w:val="00E670B9"/>
    <w:rPr>
      <w:rFonts w:ascii="Times New Roman" w:hAnsi="Times New Roman" w:cs="Times New Roman"/>
      <w:vertAlign w:val="superscript"/>
    </w:rPr>
  </w:style>
  <w:style w:type="paragraph" w:styleId="FootnoteText">
    <w:name w:val="footnote text"/>
    <w:aliases w:val="Footnote Text Char Char Char,Footnote Text Char Char Char Char,Footnote Text Char Char,Char,Footnote Text Char Char Char Char Char Char Char Char Char Char Char"/>
    <w:basedOn w:val="Normal"/>
    <w:link w:val="FootnoteTextChar"/>
    <w:uiPriority w:val="99"/>
    <w:rsid w:val="00E670B9"/>
    <w:rPr>
      <w:rFonts w:cs="Times New Roman"/>
      <w:sz w:val="20"/>
      <w:szCs w:val="20"/>
    </w:rPr>
  </w:style>
  <w:style w:type="character" w:customStyle="1" w:styleId="FootnoteTextChar">
    <w:name w:val="Footnote Text Char"/>
    <w:aliases w:val="Footnote Text Char Char Char Char1,Footnote Text Char Char Char Char Char,Footnote Text Char Char Char1,Char Char,Footnote Text Char Char Char Char Char Char Char Char Char Char Char Char"/>
    <w:basedOn w:val="DefaultParagraphFont"/>
    <w:link w:val="FootnoteText"/>
    <w:uiPriority w:val="99"/>
    <w:locked/>
    <w:rsid w:val="00E670B9"/>
    <w:rPr>
      <w:rFonts w:ascii="Times New Roman" w:hAnsi="Times New Roman" w:cs="Times New Roman"/>
      <w:sz w:val="20"/>
      <w:szCs w:val="20"/>
    </w:rPr>
  </w:style>
  <w:style w:type="character" w:styleId="PageNumber">
    <w:name w:val="page number"/>
    <w:basedOn w:val="DefaultParagraphFont"/>
    <w:uiPriority w:val="99"/>
    <w:rsid w:val="00E670B9"/>
    <w:rPr>
      <w:rFonts w:ascii="Times New Roman" w:hAnsi="Times New Roman" w:cs="Times New Roman"/>
    </w:rPr>
  </w:style>
  <w:style w:type="character" w:styleId="Hyperlink">
    <w:name w:val="Hyperlink"/>
    <w:basedOn w:val="DefaultParagraphFont"/>
    <w:uiPriority w:val="99"/>
    <w:rsid w:val="00E670B9"/>
    <w:rPr>
      <w:rFonts w:ascii="Times New Roman" w:hAnsi="Times New Roman" w:cs="Times New Roman"/>
      <w:color w:val="0000FF"/>
      <w:u w:val="single"/>
    </w:rPr>
  </w:style>
  <w:style w:type="character" w:styleId="Emphasis">
    <w:name w:val="Emphasis"/>
    <w:basedOn w:val="DefaultParagraphFont"/>
    <w:uiPriority w:val="20"/>
    <w:qFormat/>
    <w:rsid w:val="00E670B9"/>
    <w:rPr>
      <w:rFonts w:cs="Times New Roman"/>
      <w:i/>
      <w:iCs/>
    </w:rPr>
  </w:style>
  <w:style w:type="paragraph" w:styleId="ListParagraph">
    <w:name w:val="List Paragraph"/>
    <w:basedOn w:val="Normal"/>
    <w:uiPriority w:val="34"/>
    <w:qFormat/>
    <w:rsid w:val="00E670B9"/>
    <w:pPr>
      <w:ind w:left="720"/>
      <w:contextualSpacing/>
    </w:pPr>
    <w:rPr>
      <w:rFonts w:cs="Times New Roman"/>
      <w:sz w:val="24"/>
      <w:szCs w:val="24"/>
    </w:rPr>
  </w:style>
  <w:style w:type="paragraph" w:styleId="BodyText2">
    <w:name w:val="Body Text 2"/>
    <w:basedOn w:val="Normal"/>
    <w:link w:val="BodyText2Char"/>
    <w:uiPriority w:val="99"/>
    <w:unhideWhenUsed/>
    <w:rsid w:val="00607CFA"/>
    <w:pPr>
      <w:spacing w:after="120" w:line="480" w:lineRule="auto"/>
    </w:pPr>
  </w:style>
  <w:style w:type="character" w:customStyle="1" w:styleId="BodyText2Char">
    <w:name w:val="Body Text 2 Char"/>
    <w:basedOn w:val="DefaultParagraphFont"/>
    <w:link w:val="BodyText2"/>
    <w:uiPriority w:val="99"/>
    <w:locked/>
    <w:rsid w:val="00607CFA"/>
    <w:rPr>
      <w:rFonts w:cs="Arial"/>
    </w:rPr>
  </w:style>
  <w:style w:type="paragraph" w:styleId="NoSpacing">
    <w:name w:val="No Spacing"/>
    <w:link w:val="NoSpacingChar"/>
    <w:uiPriority w:val="1"/>
    <w:qFormat/>
    <w:rsid w:val="00607CFA"/>
    <w:rPr>
      <w:rFonts w:eastAsiaTheme="minorEastAsia" w:cs="Arial"/>
      <w:lang w:val="en-US" w:eastAsia="ja-JP"/>
    </w:rPr>
  </w:style>
  <w:style w:type="character" w:customStyle="1" w:styleId="NoSpacingChar">
    <w:name w:val="No Spacing Char"/>
    <w:basedOn w:val="DefaultParagraphFont"/>
    <w:link w:val="NoSpacing"/>
    <w:uiPriority w:val="1"/>
    <w:locked/>
    <w:rsid w:val="00607CFA"/>
    <w:rPr>
      <w:rFonts w:eastAsiaTheme="minorEastAsia" w:cs="Arial"/>
      <w:lang w:val="en-US" w:eastAsia="ja-JP"/>
    </w:rPr>
  </w:style>
  <w:style w:type="table" w:styleId="TableGrid">
    <w:name w:val="Table Grid"/>
    <w:basedOn w:val="TableNormal"/>
    <w:uiPriority w:val="39"/>
    <w:rsid w:val="0006331A"/>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99"/>
    <w:qFormat/>
    <w:rsid w:val="00F542EA"/>
    <w:pPr>
      <w:pBdr>
        <w:bottom w:val="single" w:sz="8" w:space="4" w:color="4F81BD" w:themeColor="accent1"/>
      </w:pBdr>
      <w:spacing w:after="300"/>
      <w:contextualSpacing/>
    </w:pPr>
    <w:rPr>
      <w:rFonts w:asciiTheme="majorHAnsi" w:eastAsiaTheme="majorEastAsia" w:hAnsiTheme="majorHAnsi" w:cs="Times New Roman"/>
      <w:color w:val="17365D" w:themeColor="text2" w:themeShade="BF"/>
      <w:spacing w:val="5"/>
      <w:kern w:val="28"/>
      <w:sz w:val="52"/>
      <w:szCs w:val="52"/>
      <w:lang w:val="en-US" w:eastAsia="ja-JP"/>
    </w:rPr>
  </w:style>
  <w:style w:type="character" w:customStyle="1" w:styleId="TitleChar">
    <w:name w:val="Title Char"/>
    <w:basedOn w:val="DefaultParagraphFont"/>
    <w:link w:val="Title"/>
    <w:uiPriority w:val="99"/>
    <w:locked/>
    <w:rsid w:val="00F542EA"/>
    <w:rPr>
      <w:rFonts w:asciiTheme="majorHAnsi" w:eastAsiaTheme="majorEastAsia" w:hAnsiTheme="majorHAnsi" w:cs="Times New Roman"/>
      <w:color w:val="17365D" w:themeColor="text2" w:themeShade="BF"/>
      <w:spacing w:val="5"/>
      <w:kern w:val="28"/>
      <w:sz w:val="52"/>
      <w:szCs w:val="52"/>
      <w:lang w:val="en-US" w:eastAsia="ja-JP"/>
    </w:rPr>
  </w:style>
  <w:style w:type="paragraph" w:styleId="Subtitle">
    <w:name w:val="Subtitle"/>
    <w:basedOn w:val="Normal"/>
    <w:next w:val="Normal"/>
    <w:link w:val="SubtitleChar"/>
    <w:uiPriority w:val="11"/>
    <w:qFormat/>
    <w:rsid w:val="00F542EA"/>
    <w:pPr>
      <w:numPr>
        <w:ilvl w:val="1"/>
      </w:numPr>
      <w:ind w:left="340" w:hanging="340"/>
    </w:pPr>
    <w:rPr>
      <w:rFonts w:asciiTheme="majorHAnsi" w:eastAsiaTheme="majorEastAsia" w:hAnsiTheme="majorHAnsi" w:cs="Times New Roman"/>
      <w:i/>
      <w:iCs/>
      <w:color w:val="4F81BD" w:themeColor="accent1"/>
      <w:spacing w:val="15"/>
      <w:sz w:val="24"/>
      <w:szCs w:val="24"/>
      <w:lang w:val="en-US" w:eastAsia="ja-JP"/>
    </w:rPr>
  </w:style>
  <w:style w:type="character" w:customStyle="1" w:styleId="SubtitleChar">
    <w:name w:val="Subtitle Char"/>
    <w:basedOn w:val="DefaultParagraphFont"/>
    <w:link w:val="Subtitle"/>
    <w:uiPriority w:val="11"/>
    <w:locked/>
    <w:rsid w:val="00F542EA"/>
    <w:rPr>
      <w:rFonts w:asciiTheme="majorHAnsi" w:eastAsiaTheme="majorEastAsia" w:hAnsiTheme="majorHAnsi" w:cs="Times New Roman"/>
      <w:i/>
      <w:iCs/>
      <w:color w:val="4F81BD" w:themeColor="accent1"/>
      <w:spacing w:val="15"/>
      <w:sz w:val="24"/>
      <w:szCs w:val="24"/>
      <w:lang w:val="en-US" w:eastAsia="ja-JP"/>
    </w:rPr>
  </w:style>
  <w:style w:type="paragraph" w:customStyle="1" w:styleId="Style">
    <w:name w:val="Style"/>
    <w:rsid w:val="004F0B8F"/>
    <w:pPr>
      <w:widowControl w:val="0"/>
      <w:autoSpaceDE w:val="0"/>
      <w:autoSpaceDN w:val="0"/>
      <w:adjustRightInd w:val="0"/>
    </w:pPr>
    <w:rPr>
      <w:rFonts w:ascii="Times New Roman" w:eastAsiaTheme="minorEastAsia" w:hAnsi="Times New Roman" w:cs="Times New Roman"/>
      <w:sz w:val="24"/>
      <w:szCs w:val="24"/>
      <w:lang w:val="en-US"/>
    </w:rPr>
  </w:style>
  <w:style w:type="paragraph" w:customStyle="1" w:styleId="Default">
    <w:name w:val="Default"/>
    <w:rsid w:val="004F0B8F"/>
    <w:pPr>
      <w:autoSpaceDE w:val="0"/>
      <w:autoSpaceDN w:val="0"/>
      <w:adjustRightInd w:val="0"/>
    </w:pPr>
    <w:rPr>
      <w:rFonts w:ascii="Bookman Old Style" w:hAnsi="Bookman Old Style" w:cs="Bookman Old Style"/>
      <w:color w:val="000000"/>
      <w:sz w:val="24"/>
      <w:szCs w:val="24"/>
      <w:lang w:val="en-US"/>
    </w:rPr>
  </w:style>
  <w:style w:type="character" w:styleId="SubtleEmphasis">
    <w:name w:val="Subtle Emphasis"/>
    <w:basedOn w:val="DefaultParagraphFont"/>
    <w:uiPriority w:val="19"/>
    <w:qFormat/>
    <w:rsid w:val="00EE06EB"/>
    <w:rPr>
      <w:rFonts w:cs="Times New Roman"/>
      <w:i/>
      <w:iCs/>
      <w:color w:val="808080" w:themeColor="text1" w:themeTint="7F"/>
    </w:rPr>
  </w:style>
  <w:style w:type="paragraph" w:styleId="Caption">
    <w:name w:val="caption"/>
    <w:basedOn w:val="Normal"/>
    <w:next w:val="Normal"/>
    <w:uiPriority w:val="35"/>
    <w:unhideWhenUsed/>
    <w:qFormat/>
    <w:rsid w:val="00AE2790"/>
    <w:pPr>
      <w:spacing w:before="0" w:after="200"/>
    </w:pPr>
    <w:rPr>
      <w:b/>
      <w:bCs/>
      <w:color w:val="4F81BD" w:themeColor="accent1"/>
      <w:sz w:val="18"/>
      <w:szCs w:val="18"/>
    </w:rPr>
  </w:style>
  <w:style w:type="character" w:styleId="FollowedHyperlink">
    <w:name w:val="FollowedHyperlink"/>
    <w:basedOn w:val="DefaultParagraphFont"/>
    <w:uiPriority w:val="99"/>
    <w:semiHidden/>
    <w:unhideWhenUsed/>
    <w:rsid w:val="00165136"/>
    <w:rPr>
      <w:color w:val="800080" w:themeColor="followedHyperlink"/>
      <w:u w:val="single"/>
    </w:rPr>
  </w:style>
  <w:style w:type="paragraph" w:styleId="BodyTextIndent2">
    <w:name w:val="Body Text Indent 2"/>
    <w:basedOn w:val="Normal"/>
    <w:link w:val="BodyTextIndent2Char"/>
    <w:uiPriority w:val="99"/>
    <w:unhideWhenUsed/>
    <w:rsid w:val="009D27B7"/>
    <w:pPr>
      <w:spacing w:after="120" w:line="480" w:lineRule="auto"/>
      <w:ind w:left="360"/>
    </w:pPr>
  </w:style>
  <w:style w:type="character" w:customStyle="1" w:styleId="BodyTextIndent2Char">
    <w:name w:val="Body Text Indent 2 Char"/>
    <w:basedOn w:val="DefaultParagraphFont"/>
    <w:link w:val="BodyTextIndent2"/>
    <w:uiPriority w:val="99"/>
    <w:rsid w:val="009D27B7"/>
    <w:rPr>
      <w:rFonts w:cs="Arial"/>
    </w:rPr>
  </w:style>
  <w:style w:type="paragraph" w:styleId="BodyTextIndent3">
    <w:name w:val="Body Text Indent 3"/>
    <w:basedOn w:val="Normal"/>
    <w:link w:val="BodyTextIndent3Char"/>
    <w:uiPriority w:val="99"/>
    <w:semiHidden/>
    <w:unhideWhenUsed/>
    <w:rsid w:val="00F03E65"/>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F03E65"/>
    <w:rPr>
      <w:rFonts w:cs="Arial"/>
      <w:sz w:val="16"/>
      <w:szCs w:val="16"/>
    </w:rPr>
  </w:style>
  <w:style w:type="paragraph" w:customStyle="1" w:styleId="epfieldpara">
    <w:name w:val="ep_field_para"/>
    <w:basedOn w:val="Normal"/>
    <w:rsid w:val="00952689"/>
    <w:pPr>
      <w:spacing w:before="100" w:beforeAutospacing="1" w:after="100" w:afterAutospacing="1"/>
      <w:ind w:left="0" w:firstLine="0"/>
      <w:jc w:val="left"/>
    </w:pPr>
    <w:rPr>
      <w:rFonts w:ascii="Times New Roman" w:hAnsi="Times New Roman" w:cs="Times New Roman"/>
      <w:sz w:val="24"/>
      <w:szCs w:val="24"/>
      <w:lang w:val="en-US"/>
    </w:rPr>
  </w:style>
  <w:style w:type="character" w:customStyle="1" w:styleId="tlid-translation">
    <w:name w:val="tlid-translation"/>
    <w:basedOn w:val="DefaultParagraphFont"/>
    <w:rsid w:val="00952689"/>
  </w:style>
  <w:style w:type="paragraph" w:styleId="HTMLPreformatted">
    <w:name w:val="HTML Preformatted"/>
    <w:basedOn w:val="Normal"/>
    <w:link w:val="HTMLPreformattedChar"/>
    <w:uiPriority w:val="99"/>
    <w:unhideWhenUsed/>
    <w:rsid w:val="009526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left="0" w:firstLine="0"/>
      <w:jc w:val="left"/>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952689"/>
    <w:rPr>
      <w:rFonts w:ascii="Courier New" w:hAnsi="Courier New" w:cs="Courier New"/>
      <w:sz w:val="20"/>
      <w:szCs w:val="20"/>
      <w:lang w:val="en-US"/>
    </w:rPr>
  </w:style>
  <w:style w:type="paragraph" w:styleId="NormalWeb">
    <w:name w:val="Normal (Web)"/>
    <w:basedOn w:val="Normal"/>
    <w:uiPriority w:val="99"/>
    <w:unhideWhenUsed/>
    <w:rsid w:val="00952689"/>
    <w:pPr>
      <w:spacing w:before="100" w:beforeAutospacing="1" w:after="100" w:afterAutospacing="1"/>
      <w:ind w:left="0" w:firstLine="0"/>
      <w:jc w:val="left"/>
    </w:pPr>
    <w:rPr>
      <w:rFonts w:ascii="Times New Roman" w:hAnsi="Times New Roman" w:cs="Times New Roman"/>
      <w:sz w:val="24"/>
      <w:szCs w:val="24"/>
      <w:lang w:eastAsia="id-ID"/>
    </w:rPr>
  </w:style>
  <w:style w:type="character" w:customStyle="1" w:styleId="st">
    <w:name w:val="st"/>
    <w:basedOn w:val="DefaultParagraphFont"/>
    <w:rsid w:val="00952689"/>
  </w:style>
  <w:style w:type="character" w:customStyle="1" w:styleId="shorttext">
    <w:name w:val="short_text"/>
    <w:basedOn w:val="DefaultParagraphFont"/>
    <w:rsid w:val="00952689"/>
  </w:style>
  <w:style w:type="character" w:customStyle="1" w:styleId="fontstyle01">
    <w:name w:val="fontstyle01"/>
    <w:basedOn w:val="DefaultParagraphFont"/>
    <w:rsid w:val="00952689"/>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952689"/>
    <w:rPr>
      <w:rFonts w:ascii="TimesNewRomanPSMT" w:hAnsi="TimesNewRomanPSMT" w:hint="default"/>
      <w:b w:val="0"/>
      <w:bCs w:val="0"/>
      <w:i w:val="0"/>
      <w:iCs w:val="0"/>
      <w:color w:val="000000"/>
      <w:sz w:val="24"/>
      <w:szCs w:val="24"/>
    </w:rPr>
  </w:style>
  <w:style w:type="character" w:customStyle="1" w:styleId="fontstyle31">
    <w:name w:val="fontstyle31"/>
    <w:basedOn w:val="DefaultParagraphFont"/>
    <w:rsid w:val="00952689"/>
    <w:rPr>
      <w:rFonts w:ascii="Times-Bold" w:hAnsi="Times-Bold" w:hint="default"/>
      <w:b/>
      <w:bCs/>
      <w:i w:val="0"/>
      <w:iCs w:val="0"/>
      <w:color w:val="000000"/>
      <w:sz w:val="24"/>
      <w:szCs w:val="24"/>
    </w:rPr>
  </w:style>
  <w:style w:type="character" w:customStyle="1" w:styleId="acopre">
    <w:name w:val="acopre"/>
    <w:basedOn w:val="DefaultParagraphFont"/>
    <w:rsid w:val="00952689"/>
  </w:style>
  <w:style w:type="character" w:customStyle="1" w:styleId="jlqj4b">
    <w:name w:val="jlqj4b"/>
    <w:basedOn w:val="DefaultParagraphFont"/>
    <w:rsid w:val="00814F3A"/>
  </w:style>
  <w:style w:type="character" w:styleId="CommentReference">
    <w:name w:val="annotation reference"/>
    <w:basedOn w:val="DefaultParagraphFont"/>
    <w:uiPriority w:val="99"/>
    <w:semiHidden/>
    <w:unhideWhenUsed/>
    <w:rsid w:val="008263D0"/>
    <w:rPr>
      <w:sz w:val="16"/>
      <w:szCs w:val="16"/>
    </w:rPr>
  </w:style>
  <w:style w:type="paragraph" w:styleId="CommentText">
    <w:name w:val="annotation text"/>
    <w:basedOn w:val="Normal"/>
    <w:link w:val="CommentTextChar"/>
    <w:uiPriority w:val="99"/>
    <w:semiHidden/>
    <w:unhideWhenUsed/>
    <w:rsid w:val="008263D0"/>
    <w:rPr>
      <w:sz w:val="20"/>
      <w:szCs w:val="20"/>
    </w:rPr>
  </w:style>
  <w:style w:type="character" w:customStyle="1" w:styleId="CommentTextChar">
    <w:name w:val="Comment Text Char"/>
    <w:basedOn w:val="DefaultParagraphFont"/>
    <w:link w:val="CommentText"/>
    <w:uiPriority w:val="99"/>
    <w:semiHidden/>
    <w:rsid w:val="008263D0"/>
    <w:rPr>
      <w:rFonts w:cs="Arial"/>
      <w:sz w:val="20"/>
      <w:szCs w:val="20"/>
    </w:rPr>
  </w:style>
  <w:style w:type="paragraph" w:styleId="CommentSubject">
    <w:name w:val="annotation subject"/>
    <w:basedOn w:val="CommentText"/>
    <w:next w:val="CommentText"/>
    <w:link w:val="CommentSubjectChar"/>
    <w:uiPriority w:val="99"/>
    <w:semiHidden/>
    <w:unhideWhenUsed/>
    <w:rsid w:val="008263D0"/>
    <w:rPr>
      <w:b/>
      <w:bCs/>
    </w:rPr>
  </w:style>
  <w:style w:type="character" w:customStyle="1" w:styleId="CommentSubjectChar">
    <w:name w:val="Comment Subject Char"/>
    <w:basedOn w:val="CommentTextChar"/>
    <w:link w:val="CommentSubject"/>
    <w:uiPriority w:val="99"/>
    <w:semiHidden/>
    <w:rsid w:val="008263D0"/>
    <w:rPr>
      <w:rFonts w:cs="Arial"/>
      <w:b/>
      <w:bCs/>
      <w:sz w:val="20"/>
      <w:szCs w:val="20"/>
    </w:rPr>
  </w:style>
  <w:style w:type="character" w:customStyle="1" w:styleId="a">
    <w:name w:val="a"/>
    <w:basedOn w:val="DefaultParagraphFont"/>
    <w:rsid w:val="0099398D"/>
    <w:rPr>
      <w:rFonts w:ascii="Times New Roman" w:hAnsi="Times New Roman" w:cs="Times New Roman" w:hint="default"/>
    </w:rPr>
  </w:style>
  <w:style w:type="table" w:customStyle="1" w:styleId="TableGrid1">
    <w:name w:val="Table Grid1"/>
    <w:basedOn w:val="TableNormal"/>
    <w:next w:val="TableGrid"/>
    <w:uiPriority w:val="39"/>
    <w:rsid w:val="00BF6EBF"/>
    <w:pPr>
      <w:spacing w:before="0"/>
      <w:ind w:left="0" w:firstLine="0"/>
      <w:jc w:val="left"/>
    </w:pPr>
    <w:rPr>
      <w:rFonts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BF6EBF"/>
    <w:rPr>
      <w:vertAlign w:val="superscript"/>
    </w:rPr>
  </w:style>
  <w:style w:type="character" w:customStyle="1" w:styleId="viiyi">
    <w:name w:val="viiyi"/>
    <w:basedOn w:val="DefaultParagraphFont"/>
    <w:rsid w:val="00D14D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706657">
      <w:bodyDiv w:val="1"/>
      <w:marLeft w:val="0"/>
      <w:marRight w:val="0"/>
      <w:marTop w:val="0"/>
      <w:marBottom w:val="0"/>
      <w:divBdr>
        <w:top w:val="none" w:sz="0" w:space="0" w:color="auto"/>
        <w:left w:val="none" w:sz="0" w:space="0" w:color="auto"/>
        <w:bottom w:val="none" w:sz="0" w:space="0" w:color="auto"/>
        <w:right w:val="none" w:sz="0" w:space="0" w:color="auto"/>
      </w:divBdr>
      <w:divsChild>
        <w:div w:id="274026449">
          <w:marLeft w:val="0"/>
          <w:marRight w:val="0"/>
          <w:marTop w:val="0"/>
          <w:marBottom w:val="0"/>
          <w:divBdr>
            <w:top w:val="none" w:sz="0" w:space="0" w:color="auto"/>
            <w:left w:val="none" w:sz="0" w:space="0" w:color="auto"/>
            <w:bottom w:val="none" w:sz="0" w:space="0" w:color="auto"/>
            <w:right w:val="none" w:sz="0" w:space="0" w:color="auto"/>
          </w:divBdr>
          <w:divsChild>
            <w:div w:id="759446366">
              <w:marLeft w:val="0"/>
              <w:marRight w:val="0"/>
              <w:marTop w:val="0"/>
              <w:marBottom w:val="0"/>
              <w:divBdr>
                <w:top w:val="none" w:sz="0" w:space="0" w:color="auto"/>
                <w:left w:val="none" w:sz="0" w:space="0" w:color="auto"/>
                <w:bottom w:val="none" w:sz="0" w:space="0" w:color="auto"/>
                <w:right w:val="none" w:sz="0" w:space="0" w:color="auto"/>
              </w:divBdr>
            </w:div>
          </w:divsChild>
        </w:div>
        <w:div w:id="140118759">
          <w:marLeft w:val="0"/>
          <w:marRight w:val="0"/>
          <w:marTop w:val="0"/>
          <w:marBottom w:val="0"/>
          <w:divBdr>
            <w:top w:val="none" w:sz="0" w:space="0" w:color="auto"/>
            <w:left w:val="none" w:sz="0" w:space="0" w:color="auto"/>
            <w:bottom w:val="none" w:sz="0" w:space="0" w:color="auto"/>
            <w:right w:val="none" w:sz="0" w:space="0" w:color="auto"/>
          </w:divBdr>
          <w:divsChild>
            <w:div w:id="1106778634">
              <w:marLeft w:val="0"/>
              <w:marRight w:val="0"/>
              <w:marTop w:val="0"/>
              <w:marBottom w:val="0"/>
              <w:divBdr>
                <w:top w:val="none" w:sz="0" w:space="0" w:color="auto"/>
                <w:left w:val="none" w:sz="0" w:space="0" w:color="auto"/>
                <w:bottom w:val="none" w:sz="0" w:space="0" w:color="auto"/>
                <w:right w:val="none" w:sz="0" w:space="0" w:color="auto"/>
              </w:divBdr>
              <w:divsChild>
                <w:div w:id="49546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221237">
          <w:marLeft w:val="0"/>
          <w:marRight w:val="0"/>
          <w:marTop w:val="0"/>
          <w:marBottom w:val="0"/>
          <w:divBdr>
            <w:top w:val="none" w:sz="0" w:space="0" w:color="auto"/>
            <w:left w:val="none" w:sz="0" w:space="0" w:color="auto"/>
            <w:bottom w:val="none" w:sz="0" w:space="0" w:color="auto"/>
            <w:right w:val="none" w:sz="0" w:space="0" w:color="auto"/>
          </w:divBdr>
        </w:div>
        <w:div w:id="182014091">
          <w:marLeft w:val="0"/>
          <w:marRight w:val="0"/>
          <w:marTop w:val="0"/>
          <w:marBottom w:val="0"/>
          <w:divBdr>
            <w:top w:val="none" w:sz="0" w:space="0" w:color="auto"/>
            <w:left w:val="none" w:sz="0" w:space="0" w:color="auto"/>
            <w:bottom w:val="none" w:sz="0" w:space="0" w:color="auto"/>
            <w:right w:val="none" w:sz="0" w:space="0" w:color="auto"/>
          </w:divBdr>
          <w:divsChild>
            <w:div w:id="2104956179">
              <w:marLeft w:val="0"/>
              <w:marRight w:val="0"/>
              <w:marTop w:val="0"/>
              <w:marBottom w:val="0"/>
              <w:divBdr>
                <w:top w:val="none" w:sz="0" w:space="0" w:color="auto"/>
                <w:left w:val="none" w:sz="0" w:space="0" w:color="auto"/>
                <w:bottom w:val="none" w:sz="0" w:space="0" w:color="auto"/>
                <w:right w:val="none" w:sz="0" w:space="0" w:color="auto"/>
              </w:divBdr>
              <w:divsChild>
                <w:div w:id="2054380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376390">
      <w:bodyDiv w:val="1"/>
      <w:marLeft w:val="0"/>
      <w:marRight w:val="0"/>
      <w:marTop w:val="0"/>
      <w:marBottom w:val="0"/>
      <w:divBdr>
        <w:top w:val="none" w:sz="0" w:space="0" w:color="auto"/>
        <w:left w:val="none" w:sz="0" w:space="0" w:color="auto"/>
        <w:bottom w:val="none" w:sz="0" w:space="0" w:color="auto"/>
        <w:right w:val="none" w:sz="0" w:space="0" w:color="auto"/>
      </w:divBdr>
    </w:div>
    <w:div w:id="741414567">
      <w:bodyDiv w:val="1"/>
      <w:marLeft w:val="0"/>
      <w:marRight w:val="0"/>
      <w:marTop w:val="0"/>
      <w:marBottom w:val="0"/>
      <w:divBdr>
        <w:top w:val="none" w:sz="0" w:space="0" w:color="auto"/>
        <w:left w:val="none" w:sz="0" w:space="0" w:color="auto"/>
        <w:bottom w:val="none" w:sz="0" w:space="0" w:color="auto"/>
        <w:right w:val="none" w:sz="0" w:space="0" w:color="auto"/>
      </w:divBdr>
      <w:divsChild>
        <w:div w:id="754672535">
          <w:marLeft w:val="0"/>
          <w:marRight w:val="0"/>
          <w:marTop w:val="0"/>
          <w:marBottom w:val="0"/>
          <w:divBdr>
            <w:top w:val="none" w:sz="0" w:space="0" w:color="auto"/>
            <w:left w:val="none" w:sz="0" w:space="0" w:color="auto"/>
            <w:bottom w:val="none" w:sz="0" w:space="0" w:color="auto"/>
            <w:right w:val="none" w:sz="0" w:space="0" w:color="auto"/>
          </w:divBdr>
          <w:divsChild>
            <w:div w:id="905408614">
              <w:marLeft w:val="0"/>
              <w:marRight w:val="0"/>
              <w:marTop w:val="0"/>
              <w:marBottom w:val="0"/>
              <w:divBdr>
                <w:top w:val="none" w:sz="0" w:space="0" w:color="auto"/>
                <w:left w:val="none" w:sz="0" w:space="0" w:color="auto"/>
                <w:bottom w:val="none" w:sz="0" w:space="0" w:color="auto"/>
                <w:right w:val="none" w:sz="0" w:space="0" w:color="auto"/>
              </w:divBdr>
            </w:div>
          </w:divsChild>
        </w:div>
        <w:div w:id="479733023">
          <w:marLeft w:val="0"/>
          <w:marRight w:val="0"/>
          <w:marTop w:val="0"/>
          <w:marBottom w:val="0"/>
          <w:divBdr>
            <w:top w:val="none" w:sz="0" w:space="0" w:color="auto"/>
            <w:left w:val="none" w:sz="0" w:space="0" w:color="auto"/>
            <w:bottom w:val="none" w:sz="0" w:space="0" w:color="auto"/>
            <w:right w:val="none" w:sz="0" w:space="0" w:color="auto"/>
          </w:divBdr>
          <w:divsChild>
            <w:div w:id="1743721804">
              <w:marLeft w:val="0"/>
              <w:marRight w:val="0"/>
              <w:marTop w:val="0"/>
              <w:marBottom w:val="0"/>
              <w:divBdr>
                <w:top w:val="none" w:sz="0" w:space="0" w:color="auto"/>
                <w:left w:val="none" w:sz="0" w:space="0" w:color="auto"/>
                <w:bottom w:val="none" w:sz="0" w:space="0" w:color="auto"/>
                <w:right w:val="none" w:sz="0" w:space="0" w:color="auto"/>
              </w:divBdr>
              <w:divsChild>
                <w:div w:id="1236550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373573">
          <w:marLeft w:val="0"/>
          <w:marRight w:val="0"/>
          <w:marTop w:val="0"/>
          <w:marBottom w:val="0"/>
          <w:divBdr>
            <w:top w:val="none" w:sz="0" w:space="0" w:color="auto"/>
            <w:left w:val="none" w:sz="0" w:space="0" w:color="auto"/>
            <w:bottom w:val="none" w:sz="0" w:space="0" w:color="auto"/>
            <w:right w:val="none" w:sz="0" w:space="0" w:color="auto"/>
          </w:divBdr>
        </w:div>
        <w:div w:id="2075083488">
          <w:marLeft w:val="0"/>
          <w:marRight w:val="0"/>
          <w:marTop w:val="0"/>
          <w:marBottom w:val="0"/>
          <w:divBdr>
            <w:top w:val="none" w:sz="0" w:space="0" w:color="auto"/>
            <w:left w:val="none" w:sz="0" w:space="0" w:color="auto"/>
            <w:bottom w:val="none" w:sz="0" w:space="0" w:color="auto"/>
            <w:right w:val="none" w:sz="0" w:space="0" w:color="auto"/>
          </w:divBdr>
          <w:divsChild>
            <w:div w:id="1219824701">
              <w:marLeft w:val="0"/>
              <w:marRight w:val="0"/>
              <w:marTop w:val="0"/>
              <w:marBottom w:val="0"/>
              <w:divBdr>
                <w:top w:val="none" w:sz="0" w:space="0" w:color="auto"/>
                <w:left w:val="none" w:sz="0" w:space="0" w:color="auto"/>
                <w:bottom w:val="none" w:sz="0" w:space="0" w:color="auto"/>
                <w:right w:val="none" w:sz="0" w:space="0" w:color="auto"/>
              </w:divBdr>
              <w:divsChild>
                <w:div w:id="541987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078996">
      <w:marLeft w:val="0"/>
      <w:marRight w:val="0"/>
      <w:marTop w:val="0"/>
      <w:marBottom w:val="0"/>
      <w:divBdr>
        <w:top w:val="none" w:sz="0" w:space="0" w:color="auto"/>
        <w:left w:val="none" w:sz="0" w:space="0" w:color="auto"/>
        <w:bottom w:val="none" w:sz="0" w:space="0" w:color="auto"/>
        <w:right w:val="none" w:sz="0" w:space="0" w:color="auto"/>
      </w:divBdr>
    </w:div>
    <w:div w:id="848132072">
      <w:bodyDiv w:val="1"/>
      <w:marLeft w:val="0"/>
      <w:marRight w:val="0"/>
      <w:marTop w:val="0"/>
      <w:marBottom w:val="0"/>
      <w:divBdr>
        <w:top w:val="none" w:sz="0" w:space="0" w:color="auto"/>
        <w:left w:val="none" w:sz="0" w:space="0" w:color="auto"/>
        <w:bottom w:val="none" w:sz="0" w:space="0" w:color="auto"/>
        <w:right w:val="none" w:sz="0" w:space="0" w:color="auto"/>
      </w:divBdr>
      <w:divsChild>
        <w:div w:id="2049333802">
          <w:marLeft w:val="0"/>
          <w:marRight w:val="0"/>
          <w:marTop w:val="0"/>
          <w:marBottom w:val="0"/>
          <w:divBdr>
            <w:top w:val="none" w:sz="0" w:space="0" w:color="auto"/>
            <w:left w:val="none" w:sz="0" w:space="0" w:color="auto"/>
            <w:bottom w:val="none" w:sz="0" w:space="0" w:color="auto"/>
            <w:right w:val="none" w:sz="0" w:space="0" w:color="auto"/>
          </w:divBdr>
          <w:divsChild>
            <w:div w:id="734208119">
              <w:marLeft w:val="0"/>
              <w:marRight w:val="0"/>
              <w:marTop w:val="0"/>
              <w:marBottom w:val="0"/>
              <w:divBdr>
                <w:top w:val="none" w:sz="0" w:space="0" w:color="auto"/>
                <w:left w:val="none" w:sz="0" w:space="0" w:color="auto"/>
                <w:bottom w:val="none" w:sz="0" w:space="0" w:color="auto"/>
                <w:right w:val="none" w:sz="0" w:space="0" w:color="auto"/>
              </w:divBdr>
              <w:divsChild>
                <w:div w:id="46708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981957">
          <w:marLeft w:val="0"/>
          <w:marRight w:val="0"/>
          <w:marTop w:val="0"/>
          <w:marBottom w:val="0"/>
          <w:divBdr>
            <w:top w:val="none" w:sz="0" w:space="0" w:color="auto"/>
            <w:left w:val="none" w:sz="0" w:space="0" w:color="auto"/>
            <w:bottom w:val="none" w:sz="0" w:space="0" w:color="auto"/>
            <w:right w:val="none" w:sz="0" w:space="0" w:color="auto"/>
          </w:divBdr>
        </w:div>
        <w:div w:id="478959894">
          <w:marLeft w:val="0"/>
          <w:marRight w:val="0"/>
          <w:marTop w:val="0"/>
          <w:marBottom w:val="0"/>
          <w:divBdr>
            <w:top w:val="none" w:sz="0" w:space="0" w:color="auto"/>
            <w:left w:val="none" w:sz="0" w:space="0" w:color="auto"/>
            <w:bottom w:val="none" w:sz="0" w:space="0" w:color="auto"/>
            <w:right w:val="none" w:sz="0" w:space="0" w:color="auto"/>
          </w:divBdr>
          <w:divsChild>
            <w:div w:id="1218471780">
              <w:marLeft w:val="0"/>
              <w:marRight w:val="0"/>
              <w:marTop w:val="0"/>
              <w:marBottom w:val="0"/>
              <w:divBdr>
                <w:top w:val="none" w:sz="0" w:space="0" w:color="auto"/>
                <w:left w:val="none" w:sz="0" w:space="0" w:color="auto"/>
                <w:bottom w:val="none" w:sz="0" w:space="0" w:color="auto"/>
                <w:right w:val="none" w:sz="0" w:space="0" w:color="auto"/>
              </w:divBdr>
              <w:divsChild>
                <w:div w:id="160507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510013">
      <w:bodyDiv w:val="1"/>
      <w:marLeft w:val="0"/>
      <w:marRight w:val="0"/>
      <w:marTop w:val="0"/>
      <w:marBottom w:val="0"/>
      <w:divBdr>
        <w:top w:val="none" w:sz="0" w:space="0" w:color="auto"/>
        <w:left w:val="none" w:sz="0" w:space="0" w:color="auto"/>
        <w:bottom w:val="none" w:sz="0" w:space="0" w:color="auto"/>
        <w:right w:val="none" w:sz="0" w:space="0" w:color="auto"/>
      </w:divBdr>
      <w:divsChild>
        <w:div w:id="718045066">
          <w:marLeft w:val="0"/>
          <w:marRight w:val="0"/>
          <w:marTop w:val="0"/>
          <w:marBottom w:val="0"/>
          <w:divBdr>
            <w:top w:val="none" w:sz="0" w:space="0" w:color="auto"/>
            <w:left w:val="none" w:sz="0" w:space="0" w:color="auto"/>
            <w:bottom w:val="none" w:sz="0" w:space="0" w:color="auto"/>
            <w:right w:val="none" w:sz="0" w:space="0" w:color="auto"/>
          </w:divBdr>
          <w:divsChild>
            <w:div w:id="902329730">
              <w:marLeft w:val="0"/>
              <w:marRight w:val="0"/>
              <w:marTop w:val="0"/>
              <w:marBottom w:val="0"/>
              <w:divBdr>
                <w:top w:val="none" w:sz="0" w:space="0" w:color="auto"/>
                <w:left w:val="none" w:sz="0" w:space="0" w:color="auto"/>
                <w:bottom w:val="none" w:sz="0" w:space="0" w:color="auto"/>
                <w:right w:val="none" w:sz="0" w:space="0" w:color="auto"/>
              </w:divBdr>
            </w:div>
          </w:divsChild>
        </w:div>
        <w:div w:id="1953590793">
          <w:marLeft w:val="0"/>
          <w:marRight w:val="0"/>
          <w:marTop w:val="0"/>
          <w:marBottom w:val="0"/>
          <w:divBdr>
            <w:top w:val="none" w:sz="0" w:space="0" w:color="auto"/>
            <w:left w:val="none" w:sz="0" w:space="0" w:color="auto"/>
            <w:bottom w:val="none" w:sz="0" w:space="0" w:color="auto"/>
            <w:right w:val="none" w:sz="0" w:space="0" w:color="auto"/>
          </w:divBdr>
          <w:divsChild>
            <w:div w:id="950091833">
              <w:marLeft w:val="0"/>
              <w:marRight w:val="0"/>
              <w:marTop w:val="0"/>
              <w:marBottom w:val="0"/>
              <w:divBdr>
                <w:top w:val="none" w:sz="0" w:space="0" w:color="auto"/>
                <w:left w:val="none" w:sz="0" w:space="0" w:color="auto"/>
                <w:bottom w:val="none" w:sz="0" w:space="0" w:color="auto"/>
                <w:right w:val="none" w:sz="0" w:space="0" w:color="auto"/>
              </w:divBdr>
              <w:divsChild>
                <w:div w:id="186497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332381">
          <w:marLeft w:val="0"/>
          <w:marRight w:val="0"/>
          <w:marTop w:val="0"/>
          <w:marBottom w:val="0"/>
          <w:divBdr>
            <w:top w:val="none" w:sz="0" w:space="0" w:color="auto"/>
            <w:left w:val="none" w:sz="0" w:space="0" w:color="auto"/>
            <w:bottom w:val="none" w:sz="0" w:space="0" w:color="auto"/>
            <w:right w:val="none" w:sz="0" w:space="0" w:color="auto"/>
          </w:divBdr>
        </w:div>
        <w:div w:id="1109617072">
          <w:marLeft w:val="0"/>
          <w:marRight w:val="0"/>
          <w:marTop w:val="0"/>
          <w:marBottom w:val="0"/>
          <w:divBdr>
            <w:top w:val="none" w:sz="0" w:space="0" w:color="auto"/>
            <w:left w:val="none" w:sz="0" w:space="0" w:color="auto"/>
            <w:bottom w:val="none" w:sz="0" w:space="0" w:color="auto"/>
            <w:right w:val="none" w:sz="0" w:space="0" w:color="auto"/>
          </w:divBdr>
          <w:divsChild>
            <w:div w:id="2038696042">
              <w:marLeft w:val="0"/>
              <w:marRight w:val="0"/>
              <w:marTop w:val="0"/>
              <w:marBottom w:val="0"/>
              <w:divBdr>
                <w:top w:val="none" w:sz="0" w:space="0" w:color="auto"/>
                <w:left w:val="none" w:sz="0" w:space="0" w:color="auto"/>
                <w:bottom w:val="none" w:sz="0" w:space="0" w:color="auto"/>
                <w:right w:val="none" w:sz="0" w:space="0" w:color="auto"/>
              </w:divBdr>
              <w:divsChild>
                <w:div w:id="12595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033697">
      <w:bodyDiv w:val="1"/>
      <w:marLeft w:val="0"/>
      <w:marRight w:val="0"/>
      <w:marTop w:val="0"/>
      <w:marBottom w:val="0"/>
      <w:divBdr>
        <w:top w:val="none" w:sz="0" w:space="0" w:color="auto"/>
        <w:left w:val="none" w:sz="0" w:space="0" w:color="auto"/>
        <w:bottom w:val="none" w:sz="0" w:space="0" w:color="auto"/>
        <w:right w:val="none" w:sz="0" w:space="0" w:color="auto"/>
      </w:divBdr>
    </w:div>
    <w:div w:id="1429157419">
      <w:bodyDiv w:val="1"/>
      <w:marLeft w:val="0"/>
      <w:marRight w:val="0"/>
      <w:marTop w:val="0"/>
      <w:marBottom w:val="0"/>
      <w:divBdr>
        <w:top w:val="none" w:sz="0" w:space="0" w:color="auto"/>
        <w:left w:val="none" w:sz="0" w:space="0" w:color="auto"/>
        <w:bottom w:val="none" w:sz="0" w:space="0" w:color="auto"/>
        <w:right w:val="none" w:sz="0" w:space="0" w:color="auto"/>
      </w:divBdr>
      <w:divsChild>
        <w:div w:id="1848783439">
          <w:marLeft w:val="0"/>
          <w:marRight w:val="0"/>
          <w:marTop w:val="0"/>
          <w:marBottom w:val="0"/>
          <w:divBdr>
            <w:top w:val="none" w:sz="0" w:space="0" w:color="auto"/>
            <w:left w:val="none" w:sz="0" w:space="0" w:color="auto"/>
            <w:bottom w:val="none" w:sz="0" w:space="0" w:color="auto"/>
            <w:right w:val="none" w:sz="0" w:space="0" w:color="auto"/>
          </w:divBdr>
          <w:divsChild>
            <w:div w:id="1472405622">
              <w:marLeft w:val="0"/>
              <w:marRight w:val="0"/>
              <w:marTop w:val="0"/>
              <w:marBottom w:val="0"/>
              <w:divBdr>
                <w:top w:val="none" w:sz="0" w:space="0" w:color="auto"/>
                <w:left w:val="none" w:sz="0" w:space="0" w:color="auto"/>
                <w:bottom w:val="none" w:sz="0" w:space="0" w:color="auto"/>
                <w:right w:val="none" w:sz="0" w:space="0" w:color="auto"/>
              </w:divBdr>
              <w:divsChild>
                <w:div w:id="660546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493262">
          <w:marLeft w:val="0"/>
          <w:marRight w:val="0"/>
          <w:marTop w:val="0"/>
          <w:marBottom w:val="0"/>
          <w:divBdr>
            <w:top w:val="none" w:sz="0" w:space="0" w:color="auto"/>
            <w:left w:val="none" w:sz="0" w:space="0" w:color="auto"/>
            <w:bottom w:val="none" w:sz="0" w:space="0" w:color="auto"/>
            <w:right w:val="none" w:sz="0" w:space="0" w:color="auto"/>
          </w:divBdr>
          <w:divsChild>
            <w:div w:id="453788554">
              <w:marLeft w:val="0"/>
              <w:marRight w:val="0"/>
              <w:marTop w:val="0"/>
              <w:marBottom w:val="0"/>
              <w:divBdr>
                <w:top w:val="none" w:sz="0" w:space="0" w:color="auto"/>
                <w:left w:val="none" w:sz="0" w:space="0" w:color="auto"/>
                <w:bottom w:val="none" w:sz="0" w:space="0" w:color="auto"/>
                <w:right w:val="none" w:sz="0" w:space="0" w:color="auto"/>
              </w:divBdr>
              <w:divsChild>
                <w:div w:id="18829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891457">
          <w:marLeft w:val="0"/>
          <w:marRight w:val="0"/>
          <w:marTop w:val="0"/>
          <w:marBottom w:val="0"/>
          <w:divBdr>
            <w:top w:val="none" w:sz="0" w:space="0" w:color="auto"/>
            <w:left w:val="none" w:sz="0" w:space="0" w:color="auto"/>
            <w:bottom w:val="none" w:sz="0" w:space="0" w:color="auto"/>
            <w:right w:val="none" w:sz="0" w:space="0" w:color="auto"/>
          </w:divBdr>
        </w:div>
        <w:div w:id="191847446">
          <w:marLeft w:val="0"/>
          <w:marRight w:val="0"/>
          <w:marTop w:val="0"/>
          <w:marBottom w:val="0"/>
          <w:divBdr>
            <w:top w:val="none" w:sz="0" w:space="0" w:color="auto"/>
            <w:left w:val="none" w:sz="0" w:space="0" w:color="auto"/>
            <w:bottom w:val="none" w:sz="0" w:space="0" w:color="auto"/>
            <w:right w:val="none" w:sz="0" w:space="0" w:color="auto"/>
          </w:divBdr>
          <w:divsChild>
            <w:div w:id="193200722">
              <w:marLeft w:val="0"/>
              <w:marRight w:val="0"/>
              <w:marTop w:val="0"/>
              <w:marBottom w:val="0"/>
              <w:divBdr>
                <w:top w:val="none" w:sz="0" w:space="0" w:color="auto"/>
                <w:left w:val="none" w:sz="0" w:space="0" w:color="auto"/>
                <w:bottom w:val="none" w:sz="0" w:space="0" w:color="auto"/>
                <w:right w:val="none" w:sz="0" w:space="0" w:color="auto"/>
              </w:divBdr>
              <w:divsChild>
                <w:div w:id="16941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930352">
      <w:bodyDiv w:val="1"/>
      <w:marLeft w:val="0"/>
      <w:marRight w:val="0"/>
      <w:marTop w:val="0"/>
      <w:marBottom w:val="0"/>
      <w:divBdr>
        <w:top w:val="none" w:sz="0" w:space="0" w:color="auto"/>
        <w:left w:val="none" w:sz="0" w:space="0" w:color="auto"/>
        <w:bottom w:val="none" w:sz="0" w:space="0" w:color="auto"/>
        <w:right w:val="none" w:sz="0" w:space="0" w:color="auto"/>
      </w:divBdr>
      <w:divsChild>
        <w:div w:id="1927112221">
          <w:marLeft w:val="0"/>
          <w:marRight w:val="0"/>
          <w:marTop w:val="0"/>
          <w:marBottom w:val="0"/>
          <w:divBdr>
            <w:top w:val="none" w:sz="0" w:space="0" w:color="auto"/>
            <w:left w:val="none" w:sz="0" w:space="0" w:color="auto"/>
            <w:bottom w:val="none" w:sz="0" w:space="0" w:color="auto"/>
            <w:right w:val="none" w:sz="0" w:space="0" w:color="auto"/>
          </w:divBdr>
          <w:divsChild>
            <w:div w:id="1215892594">
              <w:marLeft w:val="0"/>
              <w:marRight w:val="0"/>
              <w:marTop w:val="0"/>
              <w:marBottom w:val="0"/>
              <w:divBdr>
                <w:top w:val="none" w:sz="0" w:space="0" w:color="auto"/>
                <w:left w:val="none" w:sz="0" w:space="0" w:color="auto"/>
                <w:bottom w:val="none" w:sz="0" w:space="0" w:color="auto"/>
                <w:right w:val="none" w:sz="0" w:space="0" w:color="auto"/>
              </w:divBdr>
            </w:div>
          </w:divsChild>
        </w:div>
        <w:div w:id="1490320803">
          <w:marLeft w:val="0"/>
          <w:marRight w:val="0"/>
          <w:marTop w:val="0"/>
          <w:marBottom w:val="0"/>
          <w:divBdr>
            <w:top w:val="none" w:sz="0" w:space="0" w:color="auto"/>
            <w:left w:val="none" w:sz="0" w:space="0" w:color="auto"/>
            <w:bottom w:val="none" w:sz="0" w:space="0" w:color="auto"/>
            <w:right w:val="none" w:sz="0" w:space="0" w:color="auto"/>
          </w:divBdr>
          <w:divsChild>
            <w:div w:id="1566603692">
              <w:marLeft w:val="0"/>
              <w:marRight w:val="0"/>
              <w:marTop w:val="0"/>
              <w:marBottom w:val="0"/>
              <w:divBdr>
                <w:top w:val="none" w:sz="0" w:space="0" w:color="auto"/>
                <w:left w:val="none" w:sz="0" w:space="0" w:color="auto"/>
                <w:bottom w:val="none" w:sz="0" w:space="0" w:color="auto"/>
                <w:right w:val="none" w:sz="0" w:space="0" w:color="auto"/>
              </w:divBdr>
              <w:divsChild>
                <w:div w:id="36883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219709">
          <w:marLeft w:val="0"/>
          <w:marRight w:val="0"/>
          <w:marTop w:val="0"/>
          <w:marBottom w:val="0"/>
          <w:divBdr>
            <w:top w:val="none" w:sz="0" w:space="0" w:color="auto"/>
            <w:left w:val="none" w:sz="0" w:space="0" w:color="auto"/>
            <w:bottom w:val="none" w:sz="0" w:space="0" w:color="auto"/>
            <w:right w:val="none" w:sz="0" w:space="0" w:color="auto"/>
          </w:divBdr>
        </w:div>
        <w:div w:id="2007780726">
          <w:marLeft w:val="0"/>
          <w:marRight w:val="0"/>
          <w:marTop w:val="0"/>
          <w:marBottom w:val="0"/>
          <w:divBdr>
            <w:top w:val="none" w:sz="0" w:space="0" w:color="auto"/>
            <w:left w:val="none" w:sz="0" w:space="0" w:color="auto"/>
            <w:bottom w:val="none" w:sz="0" w:space="0" w:color="auto"/>
            <w:right w:val="none" w:sz="0" w:space="0" w:color="auto"/>
          </w:divBdr>
          <w:divsChild>
            <w:div w:id="1028525120">
              <w:marLeft w:val="0"/>
              <w:marRight w:val="0"/>
              <w:marTop w:val="0"/>
              <w:marBottom w:val="0"/>
              <w:divBdr>
                <w:top w:val="none" w:sz="0" w:space="0" w:color="auto"/>
                <w:left w:val="none" w:sz="0" w:space="0" w:color="auto"/>
                <w:bottom w:val="none" w:sz="0" w:space="0" w:color="auto"/>
                <w:right w:val="none" w:sz="0" w:space="0" w:color="auto"/>
              </w:divBdr>
              <w:divsChild>
                <w:div w:id="9740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6387734">
      <w:bodyDiv w:val="1"/>
      <w:marLeft w:val="0"/>
      <w:marRight w:val="0"/>
      <w:marTop w:val="0"/>
      <w:marBottom w:val="0"/>
      <w:divBdr>
        <w:top w:val="none" w:sz="0" w:space="0" w:color="auto"/>
        <w:left w:val="none" w:sz="0" w:space="0" w:color="auto"/>
        <w:bottom w:val="none" w:sz="0" w:space="0" w:color="auto"/>
        <w:right w:val="none" w:sz="0" w:space="0" w:color="auto"/>
      </w:divBdr>
      <w:divsChild>
        <w:div w:id="664016985">
          <w:marLeft w:val="0"/>
          <w:marRight w:val="0"/>
          <w:marTop w:val="0"/>
          <w:marBottom w:val="0"/>
          <w:divBdr>
            <w:top w:val="none" w:sz="0" w:space="0" w:color="auto"/>
            <w:left w:val="none" w:sz="0" w:space="0" w:color="auto"/>
            <w:bottom w:val="none" w:sz="0" w:space="0" w:color="auto"/>
            <w:right w:val="none" w:sz="0" w:space="0" w:color="auto"/>
          </w:divBdr>
        </w:div>
        <w:div w:id="2048874638">
          <w:marLeft w:val="0"/>
          <w:marRight w:val="0"/>
          <w:marTop w:val="0"/>
          <w:marBottom w:val="0"/>
          <w:divBdr>
            <w:top w:val="none" w:sz="0" w:space="0" w:color="auto"/>
            <w:left w:val="none" w:sz="0" w:space="0" w:color="auto"/>
            <w:bottom w:val="none" w:sz="0" w:space="0" w:color="auto"/>
            <w:right w:val="none" w:sz="0" w:space="0" w:color="auto"/>
          </w:divBdr>
          <w:divsChild>
            <w:div w:id="945311042">
              <w:marLeft w:val="0"/>
              <w:marRight w:val="0"/>
              <w:marTop w:val="0"/>
              <w:marBottom w:val="0"/>
              <w:divBdr>
                <w:top w:val="none" w:sz="0" w:space="0" w:color="auto"/>
                <w:left w:val="none" w:sz="0" w:space="0" w:color="auto"/>
                <w:bottom w:val="none" w:sz="0" w:space="0" w:color="auto"/>
                <w:right w:val="none" w:sz="0" w:space="0" w:color="auto"/>
              </w:divBdr>
              <w:divsChild>
                <w:div w:id="675427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860891">
      <w:bodyDiv w:val="1"/>
      <w:marLeft w:val="0"/>
      <w:marRight w:val="0"/>
      <w:marTop w:val="0"/>
      <w:marBottom w:val="0"/>
      <w:divBdr>
        <w:top w:val="none" w:sz="0" w:space="0" w:color="auto"/>
        <w:left w:val="none" w:sz="0" w:space="0" w:color="auto"/>
        <w:bottom w:val="none" w:sz="0" w:space="0" w:color="auto"/>
        <w:right w:val="none" w:sz="0" w:space="0" w:color="auto"/>
      </w:divBdr>
      <w:divsChild>
        <w:div w:id="616639469">
          <w:marLeft w:val="0"/>
          <w:marRight w:val="0"/>
          <w:marTop w:val="0"/>
          <w:marBottom w:val="0"/>
          <w:divBdr>
            <w:top w:val="none" w:sz="0" w:space="0" w:color="auto"/>
            <w:left w:val="none" w:sz="0" w:space="0" w:color="auto"/>
            <w:bottom w:val="none" w:sz="0" w:space="0" w:color="auto"/>
            <w:right w:val="none" w:sz="0" w:space="0" w:color="auto"/>
          </w:divBdr>
          <w:divsChild>
            <w:div w:id="2108891012">
              <w:marLeft w:val="0"/>
              <w:marRight w:val="0"/>
              <w:marTop w:val="0"/>
              <w:marBottom w:val="0"/>
              <w:divBdr>
                <w:top w:val="none" w:sz="0" w:space="0" w:color="auto"/>
                <w:left w:val="none" w:sz="0" w:space="0" w:color="auto"/>
                <w:bottom w:val="none" w:sz="0" w:space="0" w:color="auto"/>
                <w:right w:val="none" w:sz="0" w:space="0" w:color="auto"/>
              </w:divBdr>
              <w:divsChild>
                <w:div w:id="207358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839588">
          <w:marLeft w:val="0"/>
          <w:marRight w:val="0"/>
          <w:marTop w:val="0"/>
          <w:marBottom w:val="0"/>
          <w:divBdr>
            <w:top w:val="none" w:sz="0" w:space="0" w:color="auto"/>
            <w:left w:val="none" w:sz="0" w:space="0" w:color="auto"/>
            <w:bottom w:val="none" w:sz="0" w:space="0" w:color="auto"/>
            <w:right w:val="none" w:sz="0" w:space="0" w:color="auto"/>
          </w:divBdr>
        </w:div>
        <w:div w:id="284964307">
          <w:marLeft w:val="0"/>
          <w:marRight w:val="0"/>
          <w:marTop w:val="0"/>
          <w:marBottom w:val="0"/>
          <w:divBdr>
            <w:top w:val="none" w:sz="0" w:space="0" w:color="auto"/>
            <w:left w:val="none" w:sz="0" w:space="0" w:color="auto"/>
            <w:bottom w:val="none" w:sz="0" w:space="0" w:color="auto"/>
            <w:right w:val="none" w:sz="0" w:space="0" w:color="auto"/>
          </w:divBdr>
          <w:divsChild>
            <w:div w:id="792482882">
              <w:marLeft w:val="0"/>
              <w:marRight w:val="0"/>
              <w:marTop w:val="0"/>
              <w:marBottom w:val="0"/>
              <w:divBdr>
                <w:top w:val="none" w:sz="0" w:space="0" w:color="auto"/>
                <w:left w:val="none" w:sz="0" w:space="0" w:color="auto"/>
                <w:bottom w:val="none" w:sz="0" w:space="0" w:color="auto"/>
                <w:right w:val="none" w:sz="0" w:space="0" w:color="auto"/>
              </w:divBdr>
              <w:divsChild>
                <w:div w:id="164338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fauzi_nov4@yahoo.co.id" TargetMode="External"/><Relationship Id="rId5" Type="http://schemas.microsoft.com/office/2007/relationships/stylesWithEffects" Target="stylesWithEffects.xml"/><Relationship Id="rId10" Type="http://schemas.openxmlformats.org/officeDocument/2006/relationships/hyperlink" Target="mailto:sri.art10@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akikat pendidikan sebagai proses humanisasi sering tidak terwujud karena adanya perbedaan antara konsep dengan pelaksanaan dalam lembaga pendidikan sehingga gagal mencapai misi sucinya mengangkat harkat dan martabat manusia. Tradisi pesantren yang mengedepankan indoktrinasi nilai dan kebenaran ilmiah, dan bukan sebagai proses pembudayaan menjadikan santri terbelenggu dan kurang bisa berkembang kreativitasnya menjadi sasaran kritik tersebut. Akan tetapi, pesantren yang berorientasi pada ilmu dan amal secara simultan dan integral memiliki daya tari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247E758-9893-4871-A5C4-C65A58621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64</TotalTime>
  <Pages>18</Pages>
  <Words>9502</Words>
  <Characters>54164</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Pendidikan Humanistik</vt:lpstr>
    </vt:vector>
  </TitlesOfParts>
  <Company>Toshiba</Company>
  <LinksUpToDate>false</LinksUpToDate>
  <CharactersWithSpaces>63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didikan Humanistik</dc:title>
  <dc:subject>Aktualisasinya dalam Sistem          Pendidikan  Islam di Indonesia</dc:subject>
  <dc:creator>thofa</dc:creator>
  <cp:lastModifiedBy>SMK_SAFA</cp:lastModifiedBy>
  <cp:revision>737</cp:revision>
  <cp:lastPrinted>2020-12-07T06:43:00Z</cp:lastPrinted>
  <dcterms:created xsi:type="dcterms:W3CDTF">2021-01-28T00:06:00Z</dcterms:created>
  <dcterms:modified xsi:type="dcterms:W3CDTF">2021-05-19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modern-humanities-research-association</vt:lpwstr>
  </property>
  <property fmtid="{D5CDD505-2E9C-101B-9397-08002B2CF9AE}" pid="23" name="Mendeley Document_1">
    <vt:lpwstr>True</vt:lpwstr>
  </property>
  <property fmtid="{D5CDD505-2E9C-101B-9397-08002B2CF9AE}" pid="24" name="Mendeley Unique User Id_1">
    <vt:lpwstr>4bbaccc4-8e83-33a1-bfe6-d4c1604104f8</vt:lpwstr>
  </property>
</Properties>
</file>